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D666713" w14:textId="77777777" w:rsidR="002832A7" w:rsidRPr="00396755" w:rsidRDefault="00D57D43" w:rsidP="00C83C84">
      <w:pPr>
        <w:shd w:val="clear" w:color="auto" w:fill="FFFFFF"/>
        <w:ind w:firstLine="720"/>
        <w:rPr>
          <w:rFonts w:eastAsia="Times New Roman"/>
          <w:b/>
          <w:sz w:val="32"/>
          <w:szCs w:val="32"/>
        </w:rPr>
      </w:pPr>
      <w:r w:rsidRPr="00396755">
        <w:rPr>
          <w:rFonts w:eastAsia="Times New Roman"/>
          <w:b/>
          <w:sz w:val="32"/>
          <w:szCs w:val="32"/>
        </w:rPr>
        <w:t>SỞ GIÁO DỤC VÀ ĐÀO TẠO THÀNH PHỐ ĐÀ NẴNG</w:t>
      </w:r>
    </w:p>
    <w:p w14:paraId="6A0612DC" w14:textId="47053498" w:rsidR="002832A7" w:rsidRPr="00396755" w:rsidRDefault="002832A7">
      <w:pPr>
        <w:shd w:val="clear" w:color="auto" w:fill="FFFFFF"/>
        <w:jc w:val="center"/>
        <w:rPr>
          <w:rFonts w:eastAsia="Times New Roman"/>
          <w:b/>
          <w:sz w:val="32"/>
          <w:szCs w:val="32"/>
        </w:rPr>
      </w:pPr>
    </w:p>
    <w:p w14:paraId="060E7D68" w14:textId="1A2642EA" w:rsidR="002832A7" w:rsidRPr="00396755" w:rsidRDefault="00D57D43">
      <w:pPr>
        <w:shd w:val="clear" w:color="auto" w:fill="FFFFFF"/>
        <w:jc w:val="center"/>
        <w:rPr>
          <w:rFonts w:eastAsia="Times New Roman"/>
          <w:b/>
          <w:sz w:val="32"/>
          <w:szCs w:val="32"/>
        </w:rPr>
      </w:pPr>
      <w:r w:rsidRPr="00396755">
        <w:rPr>
          <w:rFonts w:eastAsia="Times New Roman"/>
          <w:b/>
          <w:sz w:val="32"/>
          <w:szCs w:val="32"/>
        </w:rPr>
        <w:t xml:space="preserve">CUỘC THI KHOA HỌC KĨ THUẬT CẤP </w:t>
      </w:r>
      <w:r w:rsidR="00C83C84">
        <w:rPr>
          <w:rFonts w:eastAsia="Times New Roman"/>
          <w:b/>
          <w:sz w:val="32"/>
          <w:szCs w:val="32"/>
        </w:rPr>
        <w:t>THÀNH PHỐ</w:t>
      </w:r>
    </w:p>
    <w:p w14:paraId="74EDBF71" w14:textId="77777777" w:rsidR="002832A7" w:rsidRPr="00396755" w:rsidRDefault="00D57D43">
      <w:pPr>
        <w:shd w:val="clear" w:color="auto" w:fill="FFFFFF"/>
        <w:jc w:val="center"/>
        <w:rPr>
          <w:rFonts w:eastAsia="Times New Roman"/>
          <w:b/>
          <w:sz w:val="32"/>
          <w:szCs w:val="32"/>
        </w:rPr>
      </w:pPr>
      <w:r w:rsidRPr="00396755">
        <w:rPr>
          <w:rFonts w:eastAsia="Times New Roman"/>
          <w:b/>
          <w:sz w:val="32"/>
          <w:szCs w:val="32"/>
        </w:rPr>
        <w:t>NĂM HỌC: 2022 – 2023</w:t>
      </w:r>
    </w:p>
    <w:p w14:paraId="525850E0" w14:textId="403C15AE" w:rsidR="002832A7" w:rsidRPr="00396755" w:rsidRDefault="00D57D43">
      <w:pPr>
        <w:shd w:val="clear" w:color="auto" w:fill="FFFFFF"/>
        <w:rPr>
          <w:rFonts w:eastAsia="Times New Roman"/>
          <w:b/>
          <w:sz w:val="32"/>
          <w:szCs w:val="32"/>
        </w:rPr>
      </w:pPr>
      <w:r w:rsidRPr="00396755">
        <w:rPr>
          <w:rFonts w:eastAsia="Times New Roman"/>
          <w:b/>
          <w:sz w:val="32"/>
          <w:szCs w:val="32"/>
        </w:rPr>
        <w:t xml:space="preserve">Tên đề tài: </w:t>
      </w:r>
    </w:p>
    <w:p w14:paraId="1AF82A52" w14:textId="380B209C" w:rsidR="002832A7" w:rsidRPr="00396755" w:rsidRDefault="00D57D43" w:rsidP="00352B0F">
      <w:pPr>
        <w:shd w:val="clear" w:color="auto" w:fill="FFFFFF"/>
        <w:jc w:val="center"/>
        <w:rPr>
          <w:rFonts w:eastAsia="Times New Roman"/>
          <w:b/>
          <w:sz w:val="36"/>
          <w:szCs w:val="36"/>
        </w:rPr>
      </w:pPr>
      <w:r w:rsidRPr="00396755">
        <w:rPr>
          <w:rFonts w:eastAsia="Times New Roman"/>
          <w:b/>
          <w:sz w:val="36"/>
          <w:szCs w:val="36"/>
        </w:rPr>
        <w:t>VnAgency – ỨNG DỤNG HỖ TRỢ DU LỊCH</w:t>
      </w:r>
    </w:p>
    <w:p w14:paraId="6FBD3FB3" w14:textId="77777777" w:rsidR="00352B0F" w:rsidRPr="00396755" w:rsidRDefault="00352B0F" w:rsidP="00352B0F">
      <w:pPr>
        <w:shd w:val="clear" w:color="auto" w:fill="FFFFFF"/>
        <w:jc w:val="center"/>
        <w:rPr>
          <w:rFonts w:eastAsia="Times New Roman"/>
          <w:b/>
          <w:sz w:val="36"/>
          <w:szCs w:val="36"/>
        </w:rPr>
      </w:pPr>
    </w:p>
    <w:p w14:paraId="3D7C494E" w14:textId="43F2710D" w:rsidR="002832A7" w:rsidRPr="00396755" w:rsidRDefault="00D57D43">
      <w:pPr>
        <w:shd w:val="clear" w:color="auto" w:fill="FFFFFF"/>
        <w:rPr>
          <w:rFonts w:eastAsia="Times New Roman"/>
          <w:b/>
          <w:sz w:val="36"/>
          <w:szCs w:val="36"/>
        </w:rPr>
      </w:pPr>
      <w:r w:rsidRPr="00396755">
        <w:rPr>
          <w:rFonts w:eastAsia="Times New Roman"/>
          <w:b/>
          <w:sz w:val="32"/>
          <w:szCs w:val="32"/>
        </w:rPr>
        <w:t xml:space="preserve">Lĩnh vực dự thi: </w:t>
      </w:r>
      <w:r w:rsidRPr="00396755">
        <w:rPr>
          <w:rFonts w:eastAsia="Times New Roman"/>
          <w:b/>
          <w:sz w:val="36"/>
          <w:szCs w:val="36"/>
        </w:rPr>
        <w:t>PHẦN MỀM HỆ THỐNG</w:t>
      </w:r>
    </w:p>
    <w:p w14:paraId="29128EC8" w14:textId="235A5215" w:rsidR="00D61044" w:rsidRDefault="00D61044">
      <w:pPr>
        <w:shd w:val="clear" w:color="auto" w:fill="FFFFFF"/>
        <w:rPr>
          <w:rFonts w:eastAsia="Times New Roman"/>
          <w:b/>
          <w:sz w:val="36"/>
          <w:szCs w:val="36"/>
        </w:rPr>
      </w:pPr>
    </w:p>
    <w:p w14:paraId="355C2EB0" w14:textId="41F99E76" w:rsidR="00D61044" w:rsidRDefault="00D61044">
      <w:pPr>
        <w:shd w:val="clear" w:color="auto" w:fill="FFFFFF"/>
        <w:rPr>
          <w:rFonts w:eastAsia="Times New Roman"/>
          <w:b/>
          <w:sz w:val="36"/>
          <w:szCs w:val="36"/>
        </w:rPr>
      </w:pPr>
    </w:p>
    <w:p w14:paraId="0BFAC7B9" w14:textId="11108A82" w:rsidR="00D61044" w:rsidRDefault="00D61044">
      <w:pPr>
        <w:shd w:val="clear" w:color="auto" w:fill="FFFFFF"/>
        <w:rPr>
          <w:rFonts w:eastAsia="Times New Roman"/>
          <w:b/>
          <w:sz w:val="36"/>
          <w:szCs w:val="36"/>
        </w:rPr>
      </w:pPr>
    </w:p>
    <w:p w14:paraId="017B460C" w14:textId="46E7CC73" w:rsidR="00D61044" w:rsidRPr="00396755" w:rsidRDefault="00D61044">
      <w:pPr>
        <w:shd w:val="clear" w:color="auto" w:fill="FFFFFF"/>
        <w:rPr>
          <w:rFonts w:eastAsia="Times New Roman"/>
          <w:b/>
          <w:sz w:val="36"/>
          <w:szCs w:val="36"/>
        </w:rPr>
      </w:pPr>
      <w:r w:rsidRPr="00396755">
        <w:rPr>
          <w:noProof/>
        </w:rPr>
        <w:drawing>
          <wp:anchor distT="0" distB="0" distL="114300" distR="114300" simplePos="0" relativeHeight="251658241" behindDoc="0" locked="0" layoutInCell="1" hidden="0" allowOverlap="1" wp14:anchorId="685FBD52" wp14:editId="3E5EC82A">
            <wp:simplePos x="0" y="0"/>
            <wp:positionH relativeFrom="column">
              <wp:posOffset>1957070</wp:posOffset>
            </wp:positionH>
            <wp:positionV relativeFrom="paragraph">
              <wp:posOffset>202565</wp:posOffset>
            </wp:positionV>
            <wp:extent cx="2041525" cy="1460500"/>
            <wp:effectExtent l="0" t="0" r="0" b="6350"/>
            <wp:wrapSquare wrapText="bothSides" distT="0" distB="0" distL="114300" distR="114300"/>
            <wp:docPr id="225" name="image4.jpg" descr="Open Book Vector Icon 366810 Vector Art at Vecteezy"/>
            <wp:cNvGraphicFramePr/>
            <a:graphic xmlns:a="http://schemas.openxmlformats.org/drawingml/2006/main">
              <a:graphicData uri="http://schemas.openxmlformats.org/drawingml/2006/picture">
                <pic:pic xmlns:pic="http://schemas.openxmlformats.org/drawingml/2006/picture">
                  <pic:nvPicPr>
                    <pic:cNvPr id="0" name="image4.jpg" descr="Open Book Vector Icon 366810 Vector Art at Vecteezy"/>
                    <pic:cNvPicPr preferRelativeResize="0"/>
                  </pic:nvPicPr>
                  <pic:blipFill>
                    <a:blip r:embed="rId9"/>
                    <a:srcRect l="12005" t="22904" r="11900" b="22657"/>
                    <a:stretch>
                      <a:fillRect/>
                    </a:stretch>
                  </pic:blipFill>
                  <pic:spPr>
                    <a:xfrm>
                      <a:off x="0" y="0"/>
                      <a:ext cx="2041525" cy="1460500"/>
                    </a:xfrm>
                    <a:prstGeom prst="rect">
                      <a:avLst/>
                    </a:prstGeom>
                    <a:ln/>
                  </pic:spPr>
                </pic:pic>
              </a:graphicData>
            </a:graphic>
          </wp:anchor>
        </w:drawing>
      </w:r>
    </w:p>
    <w:p w14:paraId="676DD77C" w14:textId="5CCD926A" w:rsidR="00D61044" w:rsidRDefault="00D61044" w:rsidP="0032077A">
      <w:pPr>
        <w:jc w:val="center"/>
      </w:pPr>
    </w:p>
    <w:p w14:paraId="77CA4A13" w14:textId="77777777" w:rsidR="00D61044" w:rsidRDefault="00D61044" w:rsidP="0032077A">
      <w:pPr>
        <w:jc w:val="center"/>
      </w:pPr>
    </w:p>
    <w:p w14:paraId="645CA520" w14:textId="77777777" w:rsidR="00D61044" w:rsidRDefault="00D61044" w:rsidP="0032077A">
      <w:pPr>
        <w:jc w:val="center"/>
      </w:pPr>
    </w:p>
    <w:p w14:paraId="5FE9DE7E" w14:textId="77777777" w:rsidR="00D61044" w:rsidRDefault="00D61044" w:rsidP="0032077A">
      <w:pPr>
        <w:jc w:val="center"/>
      </w:pPr>
    </w:p>
    <w:p w14:paraId="456E3025" w14:textId="77777777" w:rsidR="00D61044" w:rsidRDefault="00D61044" w:rsidP="0032077A">
      <w:pPr>
        <w:jc w:val="center"/>
      </w:pPr>
    </w:p>
    <w:p w14:paraId="5AD74462" w14:textId="77777777" w:rsidR="00D61044" w:rsidRDefault="00D61044" w:rsidP="0032077A">
      <w:pPr>
        <w:jc w:val="center"/>
      </w:pPr>
    </w:p>
    <w:p w14:paraId="0A9DDC55" w14:textId="77777777" w:rsidR="00D61044" w:rsidRDefault="00D61044" w:rsidP="0032077A">
      <w:pPr>
        <w:jc w:val="center"/>
      </w:pPr>
    </w:p>
    <w:p w14:paraId="17AEDA9E" w14:textId="29638D23" w:rsidR="004325BE" w:rsidRDefault="00D322BC" w:rsidP="0032077A">
      <w:pPr>
        <w:jc w:val="center"/>
      </w:pPr>
      <w:r w:rsidRPr="00396755">
        <w:rPr>
          <w:noProof/>
        </w:rPr>
        <mc:AlternateContent>
          <mc:Choice Requires="wps">
            <w:drawing>
              <wp:anchor distT="45720" distB="45720" distL="114300" distR="114300" simplePos="0" relativeHeight="251658240" behindDoc="0" locked="0" layoutInCell="1" hidden="0" allowOverlap="1" wp14:anchorId="55A571B5" wp14:editId="7A00739D">
                <wp:simplePos x="0" y="0"/>
                <wp:positionH relativeFrom="column">
                  <wp:posOffset>1257300</wp:posOffset>
                </wp:positionH>
                <wp:positionV relativeFrom="paragraph">
                  <wp:posOffset>1840114</wp:posOffset>
                </wp:positionV>
                <wp:extent cx="3432810" cy="360045"/>
                <wp:effectExtent l="0" t="0" r="0" b="0"/>
                <wp:wrapSquare wrapText="bothSides" distT="45720" distB="45720" distL="114300" distR="114300"/>
                <wp:docPr id="218" name="Rectangle 218"/>
                <wp:cNvGraphicFramePr/>
                <a:graphic xmlns:a="http://schemas.openxmlformats.org/drawingml/2006/main">
                  <a:graphicData uri="http://schemas.microsoft.com/office/word/2010/wordprocessingShape">
                    <wps:wsp>
                      <wps:cNvSpPr/>
                      <wps:spPr>
                        <a:xfrm>
                          <a:off x="0" y="0"/>
                          <a:ext cx="3432810" cy="360045"/>
                        </a:xfrm>
                        <a:prstGeom prst="rect">
                          <a:avLst/>
                        </a:prstGeom>
                        <a:noFill/>
                        <a:ln>
                          <a:noFill/>
                        </a:ln>
                      </wps:spPr>
                      <wps:txbx>
                        <w:txbxContent>
                          <w:p w14:paraId="1241630C" w14:textId="77777777" w:rsidR="002832A7" w:rsidRDefault="00D57D43">
                            <w:pPr>
                              <w:spacing w:after="0" w:line="240" w:lineRule="auto"/>
                              <w:jc w:val="center"/>
                              <w:textDirection w:val="btLr"/>
                            </w:pPr>
                            <w:r>
                              <w:rPr>
                                <w:rFonts w:eastAsia="Times New Roman"/>
                                <w:b/>
                                <w:color w:val="848484"/>
                                <w:sz w:val="32"/>
                              </w:rPr>
                              <w:t>Đà Nẵng, ngày 14 tháng 11 năm 2022</w:t>
                            </w:r>
                          </w:p>
                          <w:p w14:paraId="718183A5" w14:textId="77777777" w:rsidR="002832A7" w:rsidRDefault="002832A7">
                            <w:pPr>
                              <w:spacing w:line="275" w:lineRule="auto"/>
                              <w:jc w:val="center"/>
                              <w:textDirection w:val="btLr"/>
                            </w:pPr>
                          </w:p>
                        </w:txbxContent>
                      </wps:txbx>
                      <wps:bodyPr spcFirstLastPara="1" wrap="square" lIns="91425" tIns="45700" rIns="91425" bIns="45700" anchor="t" anchorCtr="0">
                        <a:noAutofit/>
                      </wps:bodyPr>
                    </wps:wsp>
                  </a:graphicData>
                </a:graphic>
              </wp:anchor>
            </w:drawing>
          </mc:Choice>
          <mc:Fallback>
            <w:pict>
              <v:rect w14:anchorId="55A571B5" id="Rectangle 218" o:spid="_x0000_s1026" style="position:absolute;left:0;text-align:left;margin-left:99pt;margin-top:144.9pt;width:270.3pt;height:28.35pt;z-index:251658240;visibility:visible;mso-wrap-style:square;mso-wrap-distance-left:9pt;mso-wrap-distance-top:3.6pt;mso-wrap-distance-right:9pt;mso-wrap-distance-bottom:3.6pt;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" filled="f" stroked="f">
                <v:textbox inset="2.53958mm,1.2694mm,2.53958mm,1.2694mm">
                  <w:txbxContent>
                    <w:p w14:paraId="1241630C" w14:textId="77777777" w:rsidR="002832A7" w:rsidRDefault="00D57D43">
                      <w:pPr>
                        <w:spacing w:after="0" w:line="240" w:lineRule="auto"/>
                        <w:jc w:val="center"/>
                        <w:textDirection w:val="btLr"/>
                      </w:pPr>
                      <w:r>
                        <w:rPr>
                          <w:rFonts w:eastAsia="Times New Roman"/>
                          <w:b/>
                          <w:color w:val="848484"/>
                          <w:sz w:val="32"/>
                        </w:rPr>
                        <w:t>Đà Nẵng, ngày 14 tháng 11 năm 2022</w:t>
                      </w:r>
                    </w:p>
                    <w:p w14:paraId="718183A5" w14:textId="77777777" w:rsidR="002832A7" w:rsidRDefault="002832A7">
                      <w:pPr>
                        <w:spacing w:line="275" w:lineRule="auto"/>
                        <w:jc w:val="center"/>
                        <w:textDirection w:val="btLr"/>
                      </w:pPr>
                    </w:p>
                  </w:txbxContent>
                </v:textbox>
                <w10:wrap type="square"/>
              </v:rect>
            </w:pict>
          </mc:Fallback>
        </mc:AlternateContent>
      </w:r>
      <w:r w:rsidR="00D57D43" w:rsidRPr="00396755">
        <w:br w:type="page"/>
      </w:r>
    </w:p>
    <w:p w14:paraId="41B32634" w14:textId="1641BB3C" w:rsidR="002832A7" w:rsidRPr="005201B9" w:rsidRDefault="00B75267" w:rsidP="005201B9">
      <w:pPr>
        <w:jc w:val="center"/>
        <w:rPr>
          <w:b/>
          <w:bCs/>
          <w:sz w:val="40"/>
          <w:szCs w:val="40"/>
        </w:rPr>
      </w:pPr>
      <w:r w:rsidRPr="005201B9">
        <w:rPr>
          <w:b/>
          <w:bCs/>
          <w:sz w:val="40"/>
          <w:szCs w:val="40"/>
        </w:rPr>
        <w:lastRenderedPageBreak/>
        <w:t>LỜI CẢM ƠN</w:t>
      </w:r>
    </w:p>
    <w:p w14:paraId="072E04B9" w14:textId="77777777" w:rsidR="00B75267" w:rsidRDefault="00B75267" w:rsidP="00B75267">
      <w:pPr>
        <w:ind w:firstLine="720"/>
      </w:pPr>
      <w:r>
        <w:t>Trong suốt thời gian từ khi bắt đầu học tập ở trường, chúng em đã nhận được rất nhiều sự quan tâm, giúp đỡ của Ban giám hiệu nhà trường, quý thầy cô, gia đình và bạn bè.</w:t>
      </w:r>
    </w:p>
    <w:p w14:paraId="0B77F2BE" w14:textId="77777777" w:rsidR="00B75267" w:rsidRDefault="00B75267" w:rsidP="00B75267">
      <w:pPr>
        <w:ind w:firstLine="720"/>
      </w:pPr>
      <w:r>
        <w:t>Nhóm chúng em xin gửi tới Ban giám hiệu nhà trường, giáo viên hướng dẫn, các thầy cô giáo lòng biết ơn sâu sắc nhất. Các thầy cô đã tận tình hướng dẫn, truyền thụ cho chúng em những kiến thức mới, bổ ích với tất cả sự tâm huyết, lòng nhiệt tình, và đã khích lệ giúp chúng em hoàn thiện sản phẩm tại hội thi này.</w:t>
      </w:r>
    </w:p>
    <w:p w14:paraId="13A82C15" w14:textId="296DF07A" w:rsidR="00B75267" w:rsidRDefault="00B75267" w:rsidP="00B75267">
      <w:pPr>
        <w:ind w:firstLine="720"/>
      </w:pPr>
      <w:r>
        <w:t>Chúng em xin chân thành cảm ơn thầy cô, bạn bè, gia đình đã hỗ trợ</w:t>
      </w:r>
      <w:r w:rsidR="00BE4D7C">
        <w:t xml:space="preserve"> </w:t>
      </w:r>
      <w:r>
        <w:t>trong suốt quá trình tìm hiểu kiến thức và chế tạo. Mặc dù nhóm đã có nhiều cố gắng nhưng chắc sẽ không tránh khỏi các thiếu sót. Nhóm rất mong nhận được sự góp ý, giúp đỡ từ các thầy cô, các quý chuyên gia, các nhà tài trợ, để sản phẩm này được hoàn thiện hơn.</w:t>
      </w:r>
    </w:p>
    <w:p w14:paraId="35AFD8ED" w14:textId="3A12481E" w:rsidR="00B75267" w:rsidRDefault="00B75267" w:rsidP="00B75267">
      <w:pPr>
        <w:ind w:firstLine="720"/>
      </w:pPr>
      <w:r>
        <w:t>Sau cùng,</w:t>
      </w:r>
      <w:r w:rsidR="001A1331">
        <w:t xml:space="preserve"> chúng em</w:t>
      </w:r>
      <w:r>
        <w:t xml:space="preserve"> xin kính chúc các quý thầy cô, các quý chuyên gia, các nhà tài trợ cùng các bạn thật nhiều sức khỏe và gặt hái nhiều thành công!</w:t>
      </w:r>
    </w:p>
    <w:p w14:paraId="7086D7C1" w14:textId="3621D7E3" w:rsidR="00B75267" w:rsidRDefault="00B75267" w:rsidP="00B75267">
      <w:pPr>
        <w:ind w:firstLine="720"/>
      </w:pPr>
      <w:r>
        <w:t>Nhóm chúng em xin trân trọng cảm ơn!</w:t>
      </w:r>
    </w:p>
    <w:p w14:paraId="4837FCC3" w14:textId="212BAF86" w:rsidR="00B75267" w:rsidRDefault="00B75267" w:rsidP="00CD478B">
      <w:pPr>
        <w:ind w:left="4320"/>
        <w:jc w:val="left"/>
        <w:rPr>
          <w:i/>
          <w:iCs/>
        </w:rPr>
      </w:pPr>
      <w:r w:rsidRPr="002B6994">
        <w:rPr>
          <w:i/>
          <w:iCs/>
        </w:rPr>
        <w:t xml:space="preserve">Đà Nẵng, ngày </w:t>
      </w:r>
      <w:r w:rsidR="00677773">
        <w:rPr>
          <w:i/>
          <w:iCs/>
        </w:rPr>
        <w:t>3</w:t>
      </w:r>
      <w:r w:rsidR="00EE2A16">
        <w:rPr>
          <w:i/>
          <w:iCs/>
        </w:rPr>
        <w:t xml:space="preserve"> tháng 12 năm 2022</w:t>
      </w:r>
    </w:p>
    <w:p w14:paraId="44350C87" w14:textId="1DEB226C" w:rsidR="005201B9" w:rsidRDefault="00EE2A16" w:rsidP="00CD478B">
      <w:pPr>
        <w:ind w:left="5040" w:firstLine="720"/>
        <w:rPr>
          <w:b/>
          <w:bCs/>
        </w:rPr>
      </w:pPr>
      <w:r>
        <w:rPr>
          <w:b/>
          <w:bCs/>
        </w:rPr>
        <w:t>Nhóm tác giả</w:t>
      </w:r>
    </w:p>
    <w:p w14:paraId="6094580F" w14:textId="77777777" w:rsidR="005201B9" w:rsidRDefault="005201B9">
      <w:pPr>
        <w:rPr>
          <w:b/>
          <w:bCs/>
        </w:rPr>
      </w:pPr>
      <w:r>
        <w:rPr>
          <w:b/>
          <w:bCs/>
        </w:rPr>
        <w:br w:type="page"/>
      </w:r>
    </w:p>
    <w:sdt>
      <w:sdtPr>
        <w:rPr>
          <w:rFonts w:eastAsia="Calibri" w:cs="Times New Roman"/>
          <w:b w:val="0"/>
          <w:sz w:val="28"/>
          <w:szCs w:val="22"/>
        </w:rPr>
        <w:id w:val="244159615"/>
        <w:docPartObj>
          <w:docPartGallery w:val="Table of Contents"/>
          <w:docPartUnique/>
        </w:docPartObj>
      </w:sdtPr>
      <w:sdtContent>
        <w:p w14:paraId="3D00A96C" w14:textId="6365A711" w:rsidR="0055263E" w:rsidRDefault="00971F5B" w:rsidP="004325BE">
          <w:pPr>
            <w:pStyle w:val="TOCHeading"/>
            <w:rPr>
              <w:rFonts w:eastAsia="Calibri" w:cs="Times New Roman"/>
              <w:bCs/>
              <w:sz w:val="40"/>
            </w:rPr>
          </w:pPr>
          <w:r w:rsidRPr="00686C13">
            <w:rPr>
              <w:rFonts w:eastAsia="Calibri" w:cs="Times New Roman"/>
              <w:bCs/>
              <w:sz w:val="40"/>
            </w:rPr>
            <w:t>MỤC LỤC</w:t>
          </w:r>
        </w:p>
        <w:p w14:paraId="4C8A6B2D" w14:textId="77777777" w:rsidR="00686C13" w:rsidRPr="00686C13" w:rsidRDefault="00686C13" w:rsidP="00686C13"/>
        <w:p w14:paraId="35B8FFA5" w14:textId="14E1FC61" w:rsidR="00E514D1" w:rsidRDefault="0032077A">
          <w:pPr>
            <w:pStyle w:val="TOC1"/>
            <w:rPr>
              <w:rFonts w:asciiTheme="minorHAnsi" w:eastAsiaTheme="minorEastAsia" w:hAnsiTheme="minorHAnsi" w:cstheme="minorBidi"/>
              <w:b w:val="0"/>
              <w:bCs w:val="0"/>
              <w:sz w:val="22"/>
            </w:rPr>
          </w:pPr>
          <w:r>
            <w:fldChar w:fldCharType="begin"/>
          </w:r>
          <w:r>
            <w:instrText xml:space="preserve"> TOC \o "1-</w:instrText>
          </w:r>
          <w:r w:rsidR="00B8299E">
            <w:instrText>5</w:instrText>
          </w:r>
          <w:r>
            <w:instrText xml:space="preserve">" \h \z \u </w:instrText>
          </w:r>
          <w:r>
            <w:fldChar w:fldCharType="separate"/>
          </w:r>
          <w:hyperlink w:anchor="_Toc120629461" w:history="1">
            <w:r w:rsidR="00E514D1" w:rsidRPr="0020333F">
              <w:rPr>
                <w:rStyle w:val="Hyperlink"/>
              </w:rPr>
              <w:t>TÓM TẮT NỘI DUNG DỰ ÁN</w:t>
            </w:r>
            <w:r w:rsidR="00E514D1">
              <w:rPr>
                <w:webHidden/>
              </w:rPr>
              <w:tab/>
            </w:r>
            <w:r w:rsidR="00E514D1">
              <w:rPr>
                <w:webHidden/>
              </w:rPr>
              <w:fldChar w:fldCharType="begin"/>
            </w:r>
            <w:r w:rsidR="00E514D1">
              <w:rPr>
                <w:webHidden/>
              </w:rPr>
              <w:instrText xml:space="preserve"> PAGEREF _Toc120629461 \h </w:instrText>
            </w:r>
            <w:r w:rsidR="00E514D1">
              <w:rPr>
                <w:webHidden/>
              </w:rPr>
            </w:r>
            <w:r w:rsidR="00E514D1">
              <w:rPr>
                <w:webHidden/>
              </w:rPr>
              <w:fldChar w:fldCharType="separate"/>
            </w:r>
            <w:r w:rsidR="009D6374">
              <w:rPr>
                <w:webHidden/>
              </w:rPr>
              <w:t>5</w:t>
            </w:r>
            <w:r w:rsidR="00E514D1">
              <w:rPr>
                <w:webHidden/>
              </w:rPr>
              <w:fldChar w:fldCharType="end"/>
            </w:r>
          </w:hyperlink>
        </w:p>
        <w:p w14:paraId="15342F37" w14:textId="469691FF" w:rsidR="00E514D1" w:rsidRDefault="00992051">
          <w:pPr>
            <w:pStyle w:val="TOC1"/>
            <w:rPr>
              <w:rFonts w:asciiTheme="minorHAnsi" w:eastAsiaTheme="minorEastAsia" w:hAnsiTheme="minorHAnsi" w:cstheme="minorBidi"/>
              <w:b w:val="0"/>
              <w:bCs w:val="0"/>
              <w:sz w:val="22"/>
            </w:rPr>
          </w:pPr>
          <w:hyperlink w:anchor="_Toc120629462" w:history="1">
            <w:r w:rsidR="00E514D1" w:rsidRPr="0020333F">
              <w:rPr>
                <w:rStyle w:val="Hyperlink"/>
              </w:rPr>
              <w:t>1. GIỚI THIỆU VÀ TỔNG QUAN VỀ VẤN ĐỀ NGHIÊN CỨU</w:t>
            </w:r>
            <w:r w:rsidR="00E514D1">
              <w:rPr>
                <w:webHidden/>
              </w:rPr>
              <w:tab/>
            </w:r>
            <w:r w:rsidR="00E514D1">
              <w:rPr>
                <w:webHidden/>
              </w:rPr>
              <w:fldChar w:fldCharType="begin"/>
            </w:r>
            <w:r w:rsidR="00E514D1">
              <w:rPr>
                <w:webHidden/>
              </w:rPr>
              <w:instrText xml:space="preserve"> PAGEREF _Toc120629462 \h </w:instrText>
            </w:r>
            <w:r w:rsidR="00E514D1">
              <w:rPr>
                <w:webHidden/>
              </w:rPr>
            </w:r>
            <w:r w:rsidR="00E514D1">
              <w:rPr>
                <w:webHidden/>
              </w:rPr>
              <w:fldChar w:fldCharType="separate"/>
            </w:r>
            <w:r w:rsidR="009D6374">
              <w:rPr>
                <w:webHidden/>
              </w:rPr>
              <w:t>6</w:t>
            </w:r>
            <w:r w:rsidR="00E514D1">
              <w:rPr>
                <w:webHidden/>
              </w:rPr>
              <w:fldChar w:fldCharType="end"/>
            </w:r>
          </w:hyperlink>
        </w:p>
        <w:p w14:paraId="0E041565" w14:textId="55706192" w:rsidR="00E514D1" w:rsidRDefault="00992051">
          <w:pPr>
            <w:pStyle w:val="TOC2"/>
            <w:rPr>
              <w:rFonts w:asciiTheme="minorHAnsi" w:hAnsiTheme="minorHAnsi" w:cstheme="minorBidi"/>
              <w:noProof/>
              <w:sz w:val="22"/>
            </w:rPr>
          </w:pPr>
          <w:hyperlink w:anchor="_Toc120629463" w:history="1">
            <w:r w:rsidR="00E514D1" w:rsidRPr="0020333F">
              <w:rPr>
                <w:rStyle w:val="Hyperlink"/>
                <w:noProof/>
              </w:rPr>
              <w:t>1.1. Vấn đề nghiên cứu</w:t>
            </w:r>
            <w:r w:rsidR="00E514D1">
              <w:rPr>
                <w:noProof/>
                <w:webHidden/>
              </w:rPr>
              <w:tab/>
            </w:r>
            <w:r w:rsidR="00E514D1">
              <w:rPr>
                <w:noProof/>
                <w:webHidden/>
              </w:rPr>
              <w:fldChar w:fldCharType="begin"/>
            </w:r>
            <w:r w:rsidR="00E514D1">
              <w:rPr>
                <w:noProof/>
                <w:webHidden/>
              </w:rPr>
              <w:instrText xml:space="preserve"> PAGEREF _Toc120629463 \h </w:instrText>
            </w:r>
            <w:r w:rsidR="00E514D1">
              <w:rPr>
                <w:noProof/>
                <w:webHidden/>
              </w:rPr>
            </w:r>
            <w:r w:rsidR="00E514D1">
              <w:rPr>
                <w:noProof/>
                <w:webHidden/>
              </w:rPr>
              <w:fldChar w:fldCharType="separate"/>
            </w:r>
            <w:r w:rsidR="009D6374">
              <w:rPr>
                <w:noProof/>
                <w:webHidden/>
              </w:rPr>
              <w:t>6</w:t>
            </w:r>
            <w:r w:rsidR="00E514D1">
              <w:rPr>
                <w:noProof/>
                <w:webHidden/>
              </w:rPr>
              <w:fldChar w:fldCharType="end"/>
            </w:r>
          </w:hyperlink>
        </w:p>
        <w:p w14:paraId="4DB570F3" w14:textId="0924B138" w:rsidR="00E514D1" w:rsidRDefault="00992051">
          <w:pPr>
            <w:pStyle w:val="TOC2"/>
            <w:rPr>
              <w:rFonts w:asciiTheme="minorHAnsi" w:hAnsiTheme="minorHAnsi" w:cstheme="minorBidi"/>
              <w:noProof/>
              <w:sz w:val="22"/>
            </w:rPr>
          </w:pPr>
          <w:hyperlink w:anchor="_Toc120629464" w:history="1">
            <w:r w:rsidR="00E514D1" w:rsidRPr="0020333F">
              <w:rPr>
                <w:rStyle w:val="Hyperlink"/>
                <w:noProof/>
              </w:rPr>
              <w:t>1.2. Mục đích nghiên cứu</w:t>
            </w:r>
            <w:r w:rsidR="00E514D1">
              <w:rPr>
                <w:noProof/>
                <w:webHidden/>
              </w:rPr>
              <w:tab/>
            </w:r>
            <w:r w:rsidR="00E514D1">
              <w:rPr>
                <w:noProof/>
                <w:webHidden/>
              </w:rPr>
              <w:fldChar w:fldCharType="begin"/>
            </w:r>
            <w:r w:rsidR="00E514D1">
              <w:rPr>
                <w:noProof/>
                <w:webHidden/>
              </w:rPr>
              <w:instrText xml:space="preserve"> PAGEREF _Toc120629464 \h </w:instrText>
            </w:r>
            <w:r w:rsidR="00E514D1">
              <w:rPr>
                <w:noProof/>
                <w:webHidden/>
              </w:rPr>
            </w:r>
            <w:r w:rsidR="00E514D1">
              <w:rPr>
                <w:noProof/>
                <w:webHidden/>
              </w:rPr>
              <w:fldChar w:fldCharType="separate"/>
            </w:r>
            <w:r w:rsidR="009D6374">
              <w:rPr>
                <w:noProof/>
                <w:webHidden/>
              </w:rPr>
              <w:t>6</w:t>
            </w:r>
            <w:r w:rsidR="00E514D1">
              <w:rPr>
                <w:noProof/>
                <w:webHidden/>
              </w:rPr>
              <w:fldChar w:fldCharType="end"/>
            </w:r>
          </w:hyperlink>
        </w:p>
        <w:p w14:paraId="44BAE907" w14:textId="6490D6EB" w:rsidR="00E514D1" w:rsidRDefault="00992051">
          <w:pPr>
            <w:pStyle w:val="TOC2"/>
            <w:rPr>
              <w:rFonts w:asciiTheme="minorHAnsi" w:hAnsiTheme="minorHAnsi" w:cstheme="minorBidi"/>
              <w:noProof/>
              <w:sz w:val="22"/>
            </w:rPr>
          </w:pPr>
          <w:hyperlink w:anchor="_Toc120629465" w:history="1">
            <w:r w:rsidR="00E514D1" w:rsidRPr="0020333F">
              <w:rPr>
                <w:rStyle w:val="Hyperlink"/>
                <w:noProof/>
              </w:rPr>
              <w:t>1.3. Mục tiêu nghiên cứu</w:t>
            </w:r>
            <w:r w:rsidR="00E514D1">
              <w:rPr>
                <w:noProof/>
                <w:webHidden/>
              </w:rPr>
              <w:tab/>
            </w:r>
            <w:r w:rsidR="00E514D1">
              <w:rPr>
                <w:noProof/>
                <w:webHidden/>
              </w:rPr>
              <w:fldChar w:fldCharType="begin"/>
            </w:r>
            <w:r w:rsidR="00E514D1">
              <w:rPr>
                <w:noProof/>
                <w:webHidden/>
              </w:rPr>
              <w:instrText xml:space="preserve"> PAGEREF _Toc120629465 \h </w:instrText>
            </w:r>
            <w:r w:rsidR="00E514D1">
              <w:rPr>
                <w:noProof/>
                <w:webHidden/>
              </w:rPr>
            </w:r>
            <w:r w:rsidR="00E514D1">
              <w:rPr>
                <w:noProof/>
                <w:webHidden/>
              </w:rPr>
              <w:fldChar w:fldCharType="separate"/>
            </w:r>
            <w:r w:rsidR="009D6374">
              <w:rPr>
                <w:noProof/>
                <w:webHidden/>
              </w:rPr>
              <w:t>6</w:t>
            </w:r>
            <w:r w:rsidR="00E514D1">
              <w:rPr>
                <w:noProof/>
                <w:webHidden/>
              </w:rPr>
              <w:fldChar w:fldCharType="end"/>
            </w:r>
          </w:hyperlink>
        </w:p>
        <w:p w14:paraId="518A87B6" w14:textId="2FEBCC92" w:rsidR="00E514D1" w:rsidRDefault="00992051">
          <w:pPr>
            <w:pStyle w:val="TOC1"/>
            <w:rPr>
              <w:rFonts w:asciiTheme="minorHAnsi" w:eastAsiaTheme="minorEastAsia" w:hAnsiTheme="minorHAnsi" w:cstheme="minorBidi"/>
              <w:b w:val="0"/>
              <w:bCs w:val="0"/>
              <w:sz w:val="22"/>
            </w:rPr>
          </w:pPr>
          <w:hyperlink w:anchor="_Toc120629466" w:history="1">
            <w:r w:rsidR="00E514D1" w:rsidRPr="0020333F">
              <w:rPr>
                <w:rStyle w:val="Hyperlink"/>
              </w:rPr>
              <w:t>2. GIẢ THUYẾT KHOA HỌC VÀ CÂU HỎI NGHIÊN CỨU</w:t>
            </w:r>
            <w:r w:rsidR="00E514D1">
              <w:rPr>
                <w:webHidden/>
              </w:rPr>
              <w:tab/>
            </w:r>
            <w:r w:rsidR="00E514D1">
              <w:rPr>
                <w:webHidden/>
              </w:rPr>
              <w:fldChar w:fldCharType="begin"/>
            </w:r>
            <w:r w:rsidR="00E514D1">
              <w:rPr>
                <w:webHidden/>
              </w:rPr>
              <w:instrText xml:space="preserve"> PAGEREF _Toc120629466 \h </w:instrText>
            </w:r>
            <w:r w:rsidR="00E514D1">
              <w:rPr>
                <w:webHidden/>
              </w:rPr>
            </w:r>
            <w:r w:rsidR="00E514D1">
              <w:rPr>
                <w:webHidden/>
              </w:rPr>
              <w:fldChar w:fldCharType="separate"/>
            </w:r>
            <w:r w:rsidR="009D6374">
              <w:rPr>
                <w:webHidden/>
              </w:rPr>
              <w:t>7</w:t>
            </w:r>
            <w:r w:rsidR="00E514D1">
              <w:rPr>
                <w:webHidden/>
              </w:rPr>
              <w:fldChar w:fldCharType="end"/>
            </w:r>
          </w:hyperlink>
        </w:p>
        <w:p w14:paraId="4A85269C" w14:textId="046A127B" w:rsidR="00E514D1" w:rsidRDefault="00992051">
          <w:pPr>
            <w:pStyle w:val="TOC2"/>
            <w:rPr>
              <w:rFonts w:asciiTheme="minorHAnsi" w:hAnsiTheme="minorHAnsi" w:cstheme="minorBidi"/>
              <w:noProof/>
              <w:sz w:val="22"/>
            </w:rPr>
          </w:pPr>
          <w:hyperlink w:anchor="_Toc120629467" w:history="1">
            <w:r w:rsidR="00E514D1" w:rsidRPr="0020333F">
              <w:rPr>
                <w:rStyle w:val="Hyperlink"/>
                <w:noProof/>
              </w:rPr>
              <w:t>2.1. Giả thuyết khoa học</w:t>
            </w:r>
            <w:r w:rsidR="00E514D1">
              <w:rPr>
                <w:noProof/>
                <w:webHidden/>
              </w:rPr>
              <w:tab/>
            </w:r>
            <w:r w:rsidR="00E514D1">
              <w:rPr>
                <w:noProof/>
                <w:webHidden/>
              </w:rPr>
              <w:fldChar w:fldCharType="begin"/>
            </w:r>
            <w:r w:rsidR="00E514D1">
              <w:rPr>
                <w:noProof/>
                <w:webHidden/>
              </w:rPr>
              <w:instrText xml:space="preserve"> PAGEREF _Toc120629467 \h </w:instrText>
            </w:r>
            <w:r w:rsidR="00E514D1">
              <w:rPr>
                <w:noProof/>
                <w:webHidden/>
              </w:rPr>
            </w:r>
            <w:r w:rsidR="00E514D1">
              <w:rPr>
                <w:noProof/>
                <w:webHidden/>
              </w:rPr>
              <w:fldChar w:fldCharType="separate"/>
            </w:r>
            <w:r w:rsidR="009D6374">
              <w:rPr>
                <w:noProof/>
                <w:webHidden/>
              </w:rPr>
              <w:t>7</w:t>
            </w:r>
            <w:r w:rsidR="00E514D1">
              <w:rPr>
                <w:noProof/>
                <w:webHidden/>
              </w:rPr>
              <w:fldChar w:fldCharType="end"/>
            </w:r>
          </w:hyperlink>
        </w:p>
        <w:p w14:paraId="7127122D" w14:textId="479EE279" w:rsidR="00E514D1" w:rsidRDefault="00992051">
          <w:pPr>
            <w:pStyle w:val="TOC3"/>
            <w:rPr>
              <w:rFonts w:asciiTheme="minorHAnsi" w:hAnsiTheme="minorHAnsi" w:cstheme="minorBidi"/>
              <w:i w:val="0"/>
              <w:iCs w:val="0"/>
              <w:sz w:val="22"/>
            </w:rPr>
          </w:pPr>
          <w:hyperlink w:anchor="_Toc120629468" w:history="1">
            <w:r w:rsidR="00E514D1" w:rsidRPr="0020333F">
              <w:rPr>
                <w:rStyle w:val="Hyperlink"/>
              </w:rPr>
              <w:t>2.1.1. Vấn đề từ các ứng dụng đã có</w:t>
            </w:r>
            <w:r w:rsidR="00E514D1">
              <w:rPr>
                <w:webHidden/>
              </w:rPr>
              <w:tab/>
            </w:r>
            <w:r w:rsidR="00E514D1">
              <w:rPr>
                <w:webHidden/>
              </w:rPr>
              <w:fldChar w:fldCharType="begin"/>
            </w:r>
            <w:r w:rsidR="00E514D1">
              <w:rPr>
                <w:webHidden/>
              </w:rPr>
              <w:instrText xml:space="preserve"> PAGEREF _Toc120629468 \h </w:instrText>
            </w:r>
            <w:r w:rsidR="00E514D1">
              <w:rPr>
                <w:webHidden/>
              </w:rPr>
            </w:r>
            <w:r w:rsidR="00E514D1">
              <w:rPr>
                <w:webHidden/>
              </w:rPr>
              <w:fldChar w:fldCharType="separate"/>
            </w:r>
            <w:r w:rsidR="009D6374">
              <w:rPr>
                <w:webHidden/>
              </w:rPr>
              <w:t>7</w:t>
            </w:r>
            <w:r w:rsidR="00E514D1">
              <w:rPr>
                <w:webHidden/>
              </w:rPr>
              <w:fldChar w:fldCharType="end"/>
            </w:r>
          </w:hyperlink>
        </w:p>
        <w:p w14:paraId="02F12A95" w14:textId="3672F755" w:rsidR="00E514D1" w:rsidRDefault="00992051">
          <w:pPr>
            <w:pStyle w:val="TOC3"/>
            <w:rPr>
              <w:rFonts w:asciiTheme="minorHAnsi" w:hAnsiTheme="minorHAnsi" w:cstheme="minorBidi"/>
              <w:i w:val="0"/>
              <w:iCs w:val="0"/>
              <w:sz w:val="22"/>
            </w:rPr>
          </w:pPr>
          <w:hyperlink w:anchor="_Toc120629469" w:history="1">
            <w:r w:rsidR="00E514D1" w:rsidRPr="0020333F">
              <w:rPr>
                <w:rStyle w:val="Hyperlink"/>
              </w:rPr>
              <w:t>2.1.2. Khả năng thực tiễn</w:t>
            </w:r>
            <w:r w:rsidR="00E514D1">
              <w:rPr>
                <w:webHidden/>
              </w:rPr>
              <w:tab/>
            </w:r>
            <w:r w:rsidR="00E514D1">
              <w:rPr>
                <w:webHidden/>
              </w:rPr>
              <w:fldChar w:fldCharType="begin"/>
            </w:r>
            <w:r w:rsidR="00E514D1">
              <w:rPr>
                <w:webHidden/>
              </w:rPr>
              <w:instrText xml:space="preserve"> PAGEREF _Toc120629469 \h </w:instrText>
            </w:r>
            <w:r w:rsidR="00E514D1">
              <w:rPr>
                <w:webHidden/>
              </w:rPr>
            </w:r>
            <w:r w:rsidR="00E514D1">
              <w:rPr>
                <w:webHidden/>
              </w:rPr>
              <w:fldChar w:fldCharType="separate"/>
            </w:r>
            <w:r w:rsidR="009D6374">
              <w:rPr>
                <w:webHidden/>
              </w:rPr>
              <w:t>7</w:t>
            </w:r>
            <w:r w:rsidR="00E514D1">
              <w:rPr>
                <w:webHidden/>
              </w:rPr>
              <w:fldChar w:fldCharType="end"/>
            </w:r>
          </w:hyperlink>
        </w:p>
        <w:p w14:paraId="78FB4EB2" w14:textId="28489DAD" w:rsidR="00E514D1" w:rsidRDefault="00992051">
          <w:pPr>
            <w:pStyle w:val="TOC2"/>
            <w:rPr>
              <w:rFonts w:asciiTheme="minorHAnsi" w:hAnsiTheme="minorHAnsi" w:cstheme="minorBidi"/>
              <w:noProof/>
              <w:sz w:val="22"/>
            </w:rPr>
          </w:pPr>
          <w:hyperlink w:anchor="_Toc120629470" w:history="1">
            <w:r w:rsidR="00E514D1" w:rsidRPr="0020333F">
              <w:rPr>
                <w:rStyle w:val="Hyperlink"/>
                <w:rFonts w:eastAsia="Times New Roman"/>
                <w:noProof/>
                <w:highlight w:val="white"/>
              </w:rPr>
              <w:t>2.2. Câu hỏi nghiên cứu</w:t>
            </w:r>
            <w:r w:rsidR="00E514D1">
              <w:rPr>
                <w:noProof/>
                <w:webHidden/>
              </w:rPr>
              <w:tab/>
            </w:r>
            <w:r w:rsidR="00E514D1">
              <w:rPr>
                <w:noProof/>
                <w:webHidden/>
              </w:rPr>
              <w:fldChar w:fldCharType="begin"/>
            </w:r>
            <w:r w:rsidR="00E514D1">
              <w:rPr>
                <w:noProof/>
                <w:webHidden/>
              </w:rPr>
              <w:instrText xml:space="preserve"> PAGEREF _Toc120629470 \h </w:instrText>
            </w:r>
            <w:r w:rsidR="00E514D1">
              <w:rPr>
                <w:noProof/>
                <w:webHidden/>
              </w:rPr>
            </w:r>
            <w:r w:rsidR="00E514D1">
              <w:rPr>
                <w:noProof/>
                <w:webHidden/>
              </w:rPr>
              <w:fldChar w:fldCharType="separate"/>
            </w:r>
            <w:r w:rsidR="009D6374">
              <w:rPr>
                <w:noProof/>
                <w:webHidden/>
              </w:rPr>
              <w:t>8</w:t>
            </w:r>
            <w:r w:rsidR="00E514D1">
              <w:rPr>
                <w:noProof/>
                <w:webHidden/>
              </w:rPr>
              <w:fldChar w:fldCharType="end"/>
            </w:r>
          </w:hyperlink>
        </w:p>
        <w:p w14:paraId="5C070830" w14:textId="144C2123" w:rsidR="00E514D1" w:rsidRDefault="00992051">
          <w:pPr>
            <w:pStyle w:val="TOC1"/>
            <w:rPr>
              <w:rFonts w:asciiTheme="minorHAnsi" w:eastAsiaTheme="minorEastAsia" w:hAnsiTheme="minorHAnsi" w:cstheme="minorBidi"/>
              <w:b w:val="0"/>
              <w:bCs w:val="0"/>
              <w:sz w:val="22"/>
            </w:rPr>
          </w:pPr>
          <w:hyperlink w:anchor="_Toc120629471" w:history="1">
            <w:r w:rsidR="00E514D1" w:rsidRPr="0020333F">
              <w:rPr>
                <w:rStyle w:val="Hyperlink"/>
                <w:highlight w:val="white"/>
              </w:rPr>
              <w:t>3. PHƯƠNG PHÁP NGHIÊN CỨU</w:t>
            </w:r>
            <w:r w:rsidR="00E514D1">
              <w:rPr>
                <w:webHidden/>
              </w:rPr>
              <w:tab/>
            </w:r>
            <w:r w:rsidR="00E514D1">
              <w:rPr>
                <w:webHidden/>
              </w:rPr>
              <w:fldChar w:fldCharType="begin"/>
            </w:r>
            <w:r w:rsidR="00E514D1">
              <w:rPr>
                <w:webHidden/>
              </w:rPr>
              <w:instrText xml:space="preserve"> PAGEREF _Toc120629471 \h </w:instrText>
            </w:r>
            <w:r w:rsidR="00E514D1">
              <w:rPr>
                <w:webHidden/>
              </w:rPr>
            </w:r>
            <w:r w:rsidR="00E514D1">
              <w:rPr>
                <w:webHidden/>
              </w:rPr>
              <w:fldChar w:fldCharType="separate"/>
            </w:r>
            <w:r w:rsidR="009D6374">
              <w:rPr>
                <w:webHidden/>
              </w:rPr>
              <w:t>9</w:t>
            </w:r>
            <w:r w:rsidR="00E514D1">
              <w:rPr>
                <w:webHidden/>
              </w:rPr>
              <w:fldChar w:fldCharType="end"/>
            </w:r>
          </w:hyperlink>
        </w:p>
        <w:p w14:paraId="14D1FE38" w14:textId="5F292B24" w:rsidR="00E514D1" w:rsidRDefault="00992051">
          <w:pPr>
            <w:pStyle w:val="TOC2"/>
            <w:rPr>
              <w:rFonts w:asciiTheme="minorHAnsi" w:hAnsiTheme="minorHAnsi" w:cstheme="minorBidi"/>
              <w:noProof/>
              <w:sz w:val="22"/>
            </w:rPr>
          </w:pPr>
          <w:hyperlink w:anchor="_Toc120629472" w:history="1">
            <w:r w:rsidR="00E514D1" w:rsidRPr="0020333F">
              <w:rPr>
                <w:rStyle w:val="Hyperlink"/>
                <w:noProof/>
                <w:highlight w:val="white"/>
              </w:rPr>
              <w:t>3.1. Thực hiện khảo sát các vấn đề</w:t>
            </w:r>
            <w:r w:rsidR="00E514D1">
              <w:rPr>
                <w:noProof/>
                <w:webHidden/>
              </w:rPr>
              <w:tab/>
            </w:r>
            <w:r w:rsidR="00E514D1">
              <w:rPr>
                <w:noProof/>
                <w:webHidden/>
              </w:rPr>
              <w:fldChar w:fldCharType="begin"/>
            </w:r>
            <w:r w:rsidR="00E514D1">
              <w:rPr>
                <w:noProof/>
                <w:webHidden/>
              </w:rPr>
              <w:instrText xml:space="preserve"> PAGEREF _Toc120629472 \h </w:instrText>
            </w:r>
            <w:r w:rsidR="00E514D1">
              <w:rPr>
                <w:noProof/>
                <w:webHidden/>
              </w:rPr>
            </w:r>
            <w:r w:rsidR="00E514D1">
              <w:rPr>
                <w:noProof/>
                <w:webHidden/>
              </w:rPr>
              <w:fldChar w:fldCharType="separate"/>
            </w:r>
            <w:r w:rsidR="009D6374">
              <w:rPr>
                <w:noProof/>
                <w:webHidden/>
              </w:rPr>
              <w:t>9</w:t>
            </w:r>
            <w:r w:rsidR="00E514D1">
              <w:rPr>
                <w:noProof/>
                <w:webHidden/>
              </w:rPr>
              <w:fldChar w:fldCharType="end"/>
            </w:r>
          </w:hyperlink>
        </w:p>
        <w:p w14:paraId="57126995" w14:textId="5A802ABA" w:rsidR="00E514D1" w:rsidRDefault="00992051">
          <w:pPr>
            <w:pStyle w:val="TOC2"/>
            <w:rPr>
              <w:rFonts w:asciiTheme="minorHAnsi" w:hAnsiTheme="minorHAnsi" w:cstheme="minorBidi"/>
              <w:noProof/>
              <w:sz w:val="22"/>
            </w:rPr>
          </w:pPr>
          <w:hyperlink w:anchor="_Toc120629473" w:history="1">
            <w:r w:rsidR="00E514D1" w:rsidRPr="0020333F">
              <w:rPr>
                <w:rStyle w:val="Hyperlink"/>
                <w:noProof/>
                <w:highlight w:val="white"/>
              </w:rPr>
              <w:t>3.2. Quá trình thu thập dữ liệu</w:t>
            </w:r>
            <w:r w:rsidR="00E514D1">
              <w:rPr>
                <w:noProof/>
                <w:webHidden/>
              </w:rPr>
              <w:tab/>
            </w:r>
            <w:r w:rsidR="00E514D1">
              <w:rPr>
                <w:noProof/>
                <w:webHidden/>
              </w:rPr>
              <w:fldChar w:fldCharType="begin"/>
            </w:r>
            <w:r w:rsidR="00E514D1">
              <w:rPr>
                <w:noProof/>
                <w:webHidden/>
              </w:rPr>
              <w:instrText xml:space="preserve"> PAGEREF _Toc120629473 \h </w:instrText>
            </w:r>
            <w:r w:rsidR="00E514D1">
              <w:rPr>
                <w:noProof/>
                <w:webHidden/>
              </w:rPr>
            </w:r>
            <w:r w:rsidR="00E514D1">
              <w:rPr>
                <w:noProof/>
                <w:webHidden/>
              </w:rPr>
              <w:fldChar w:fldCharType="separate"/>
            </w:r>
            <w:r w:rsidR="009D6374">
              <w:rPr>
                <w:noProof/>
                <w:webHidden/>
              </w:rPr>
              <w:t>9</w:t>
            </w:r>
            <w:r w:rsidR="00E514D1">
              <w:rPr>
                <w:noProof/>
                <w:webHidden/>
              </w:rPr>
              <w:fldChar w:fldCharType="end"/>
            </w:r>
          </w:hyperlink>
        </w:p>
        <w:p w14:paraId="78695EA7" w14:textId="09E966D6" w:rsidR="00E514D1" w:rsidRDefault="00992051">
          <w:pPr>
            <w:pStyle w:val="TOC2"/>
            <w:rPr>
              <w:rFonts w:asciiTheme="minorHAnsi" w:hAnsiTheme="minorHAnsi" w:cstheme="minorBidi"/>
              <w:noProof/>
              <w:sz w:val="22"/>
            </w:rPr>
          </w:pPr>
          <w:hyperlink w:anchor="_Toc120629474" w:history="1">
            <w:r w:rsidR="00E514D1" w:rsidRPr="0020333F">
              <w:rPr>
                <w:rStyle w:val="Hyperlink"/>
                <w:noProof/>
                <w:highlight w:val="white"/>
              </w:rPr>
              <w:t>3.3. Kết quả dự kiến</w:t>
            </w:r>
            <w:r w:rsidR="00E514D1">
              <w:rPr>
                <w:noProof/>
                <w:webHidden/>
              </w:rPr>
              <w:tab/>
            </w:r>
            <w:r w:rsidR="00E514D1">
              <w:rPr>
                <w:noProof/>
                <w:webHidden/>
              </w:rPr>
              <w:fldChar w:fldCharType="begin"/>
            </w:r>
            <w:r w:rsidR="00E514D1">
              <w:rPr>
                <w:noProof/>
                <w:webHidden/>
              </w:rPr>
              <w:instrText xml:space="preserve"> PAGEREF _Toc120629474 \h </w:instrText>
            </w:r>
            <w:r w:rsidR="00E514D1">
              <w:rPr>
                <w:noProof/>
                <w:webHidden/>
              </w:rPr>
            </w:r>
            <w:r w:rsidR="00E514D1">
              <w:rPr>
                <w:noProof/>
                <w:webHidden/>
              </w:rPr>
              <w:fldChar w:fldCharType="separate"/>
            </w:r>
            <w:r w:rsidR="009D6374">
              <w:rPr>
                <w:noProof/>
                <w:webHidden/>
              </w:rPr>
              <w:t>9</w:t>
            </w:r>
            <w:r w:rsidR="00E514D1">
              <w:rPr>
                <w:noProof/>
                <w:webHidden/>
              </w:rPr>
              <w:fldChar w:fldCharType="end"/>
            </w:r>
          </w:hyperlink>
        </w:p>
        <w:p w14:paraId="7D613196" w14:textId="5093861D" w:rsidR="00E514D1" w:rsidRDefault="00992051">
          <w:pPr>
            <w:pStyle w:val="TOC1"/>
            <w:rPr>
              <w:rFonts w:asciiTheme="minorHAnsi" w:eastAsiaTheme="minorEastAsia" w:hAnsiTheme="minorHAnsi" w:cstheme="minorBidi"/>
              <w:b w:val="0"/>
              <w:bCs w:val="0"/>
              <w:sz w:val="22"/>
            </w:rPr>
          </w:pPr>
          <w:hyperlink w:anchor="_Toc120629475" w:history="1">
            <w:r w:rsidR="00E514D1" w:rsidRPr="0020333F">
              <w:rPr>
                <w:rStyle w:val="Hyperlink"/>
                <w:highlight w:val="white"/>
              </w:rPr>
              <w:t>4. CÔNG NGHỆ - KĨ THUẬT SỬ DỤNG</w:t>
            </w:r>
            <w:r w:rsidR="00E514D1">
              <w:rPr>
                <w:webHidden/>
              </w:rPr>
              <w:tab/>
            </w:r>
            <w:r w:rsidR="00E514D1">
              <w:rPr>
                <w:webHidden/>
              </w:rPr>
              <w:fldChar w:fldCharType="begin"/>
            </w:r>
            <w:r w:rsidR="00E514D1">
              <w:rPr>
                <w:webHidden/>
              </w:rPr>
              <w:instrText xml:space="preserve"> PAGEREF _Toc120629475 \h </w:instrText>
            </w:r>
            <w:r w:rsidR="00E514D1">
              <w:rPr>
                <w:webHidden/>
              </w:rPr>
            </w:r>
            <w:r w:rsidR="00E514D1">
              <w:rPr>
                <w:webHidden/>
              </w:rPr>
              <w:fldChar w:fldCharType="separate"/>
            </w:r>
            <w:r w:rsidR="009D6374">
              <w:rPr>
                <w:webHidden/>
              </w:rPr>
              <w:t>10</w:t>
            </w:r>
            <w:r w:rsidR="00E514D1">
              <w:rPr>
                <w:webHidden/>
              </w:rPr>
              <w:fldChar w:fldCharType="end"/>
            </w:r>
          </w:hyperlink>
        </w:p>
        <w:p w14:paraId="14B850B0" w14:textId="27CA5A8E" w:rsidR="00E514D1" w:rsidRDefault="00992051">
          <w:pPr>
            <w:pStyle w:val="TOC2"/>
            <w:rPr>
              <w:rFonts w:asciiTheme="minorHAnsi" w:hAnsiTheme="minorHAnsi" w:cstheme="minorBidi"/>
              <w:noProof/>
              <w:sz w:val="22"/>
            </w:rPr>
          </w:pPr>
          <w:hyperlink w:anchor="_Toc120629476" w:history="1">
            <w:r w:rsidR="00E514D1" w:rsidRPr="0020333F">
              <w:rPr>
                <w:rStyle w:val="Hyperlink"/>
                <w:noProof/>
              </w:rPr>
              <w:t>4.1. Nền tảng phát triển</w:t>
            </w:r>
            <w:r w:rsidR="00E514D1">
              <w:rPr>
                <w:noProof/>
                <w:webHidden/>
              </w:rPr>
              <w:tab/>
            </w:r>
            <w:r w:rsidR="00E514D1">
              <w:rPr>
                <w:noProof/>
                <w:webHidden/>
              </w:rPr>
              <w:fldChar w:fldCharType="begin"/>
            </w:r>
            <w:r w:rsidR="00E514D1">
              <w:rPr>
                <w:noProof/>
                <w:webHidden/>
              </w:rPr>
              <w:instrText xml:space="preserve"> PAGEREF _Toc120629476 \h </w:instrText>
            </w:r>
            <w:r w:rsidR="00E514D1">
              <w:rPr>
                <w:noProof/>
                <w:webHidden/>
              </w:rPr>
            </w:r>
            <w:r w:rsidR="00E514D1">
              <w:rPr>
                <w:noProof/>
                <w:webHidden/>
              </w:rPr>
              <w:fldChar w:fldCharType="separate"/>
            </w:r>
            <w:r w:rsidR="009D6374">
              <w:rPr>
                <w:noProof/>
                <w:webHidden/>
              </w:rPr>
              <w:t>10</w:t>
            </w:r>
            <w:r w:rsidR="00E514D1">
              <w:rPr>
                <w:noProof/>
                <w:webHidden/>
              </w:rPr>
              <w:fldChar w:fldCharType="end"/>
            </w:r>
          </w:hyperlink>
        </w:p>
        <w:p w14:paraId="7DFC39E3" w14:textId="4C43963B" w:rsidR="00E514D1" w:rsidRDefault="00992051">
          <w:pPr>
            <w:pStyle w:val="TOC3"/>
            <w:rPr>
              <w:rFonts w:asciiTheme="minorHAnsi" w:hAnsiTheme="minorHAnsi" w:cstheme="minorBidi"/>
              <w:i w:val="0"/>
              <w:iCs w:val="0"/>
              <w:sz w:val="22"/>
            </w:rPr>
          </w:pPr>
          <w:hyperlink w:anchor="_Toc120629477" w:history="1">
            <w:r w:rsidR="00E514D1" w:rsidRPr="0020333F">
              <w:rPr>
                <w:rStyle w:val="Hyperlink"/>
              </w:rPr>
              <w:t>4.1.1. Ngôn ngữ lập trình</w:t>
            </w:r>
            <w:r w:rsidR="00E514D1">
              <w:rPr>
                <w:webHidden/>
              </w:rPr>
              <w:tab/>
            </w:r>
            <w:r w:rsidR="00E514D1">
              <w:rPr>
                <w:webHidden/>
              </w:rPr>
              <w:fldChar w:fldCharType="begin"/>
            </w:r>
            <w:r w:rsidR="00E514D1">
              <w:rPr>
                <w:webHidden/>
              </w:rPr>
              <w:instrText xml:space="preserve"> PAGEREF _Toc120629477 \h </w:instrText>
            </w:r>
            <w:r w:rsidR="00E514D1">
              <w:rPr>
                <w:webHidden/>
              </w:rPr>
            </w:r>
            <w:r w:rsidR="00E514D1">
              <w:rPr>
                <w:webHidden/>
              </w:rPr>
              <w:fldChar w:fldCharType="separate"/>
            </w:r>
            <w:r w:rsidR="009D6374">
              <w:rPr>
                <w:webHidden/>
              </w:rPr>
              <w:t>10</w:t>
            </w:r>
            <w:r w:rsidR="00E514D1">
              <w:rPr>
                <w:webHidden/>
              </w:rPr>
              <w:fldChar w:fldCharType="end"/>
            </w:r>
          </w:hyperlink>
        </w:p>
        <w:p w14:paraId="5045C462" w14:textId="5C18B613" w:rsidR="00E514D1" w:rsidRDefault="00992051">
          <w:pPr>
            <w:pStyle w:val="TOC3"/>
            <w:rPr>
              <w:rFonts w:asciiTheme="minorHAnsi" w:hAnsiTheme="minorHAnsi" w:cstheme="minorBidi"/>
              <w:i w:val="0"/>
              <w:iCs w:val="0"/>
              <w:sz w:val="22"/>
            </w:rPr>
          </w:pPr>
          <w:hyperlink w:anchor="_Toc120629478" w:history="1">
            <w:r w:rsidR="00E514D1" w:rsidRPr="0020333F">
              <w:rPr>
                <w:rStyle w:val="Hyperlink"/>
              </w:rPr>
              <w:t>4.1.2. Framework</w:t>
            </w:r>
            <w:r w:rsidR="00E514D1">
              <w:rPr>
                <w:webHidden/>
              </w:rPr>
              <w:tab/>
            </w:r>
            <w:r w:rsidR="00E514D1">
              <w:rPr>
                <w:webHidden/>
              </w:rPr>
              <w:fldChar w:fldCharType="begin"/>
            </w:r>
            <w:r w:rsidR="00E514D1">
              <w:rPr>
                <w:webHidden/>
              </w:rPr>
              <w:instrText xml:space="preserve"> PAGEREF _Toc120629478 \h </w:instrText>
            </w:r>
            <w:r w:rsidR="00E514D1">
              <w:rPr>
                <w:webHidden/>
              </w:rPr>
            </w:r>
            <w:r w:rsidR="00E514D1">
              <w:rPr>
                <w:webHidden/>
              </w:rPr>
              <w:fldChar w:fldCharType="separate"/>
            </w:r>
            <w:r w:rsidR="009D6374">
              <w:rPr>
                <w:webHidden/>
              </w:rPr>
              <w:t>10</w:t>
            </w:r>
            <w:r w:rsidR="00E514D1">
              <w:rPr>
                <w:webHidden/>
              </w:rPr>
              <w:fldChar w:fldCharType="end"/>
            </w:r>
          </w:hyperlink>
        </w:p>
        <w:p w14:paraId="1F8BB474" w14:textId="1C0AFAD4" w:rsidR="00E514D1" w:rsidRDefault="00992051">
          <w:pPr>
            <w:pStyle w:val="TOC2"/>
            <w:rPr>
              <w:rFonts w:asciiTheme="minorHAnsi" w:hAnsiTheme="minorHAnsi" w:cstheme="minorBidi"/>
              <w:noProof/>
              <w:sz w:val="22"/>
            </w:rPr>
          </w:pPr>
          <w:hyperlink w:anchor="_Toc120629479" w:history="1">
            <w:r w:rsidR="00E514D1" w:rsidRPr="0020333F">
              <w:rPr>
                <w:rStyle w:val="Hyperlink"/>
                <w:noProof/>
              </w:rPr>
              <w:t>4.2. Các API và thư viện sử dụng</w:t>
            </w:r>
            <w:r w:rsidR="00E514D1">
              <w:rPr>
                <w:noProof/>
                <w:webHidden/>
              </w:rPr>
              <w:tab/>
            </w:r>
            <w:r w:rsidR="00E514D1">
              <w:rPr>
                <w:noProof/>
                <w:webHidden/>
              </w:rPr>
              <w:fldChar w:fldCharType="begin"/>
            </w:r>
            <w:r w:rsidR="00E514D1">
              <w:rPr>
                <w:noProof/>
                <w:webHidden/>
              </w:rPr>
              <w:instrText xml:space="preserve"> PAGEREF _Toc120629479 \h </w:instrText>
            </w:r>
            <w:r w:rsidR="00E514D1">
              <w:rPr>
                <w:noProof/>
                <w:webHidden/>
              </w:rPr>
            </w:r>
            <w:r w:rsidR="00E514D1">
              <w:rPr>
                <w:noProof/>
                <w:webHidden/>
              </w:rPr>
              <w:fldChar w:fldCharType="separate"/>
            </w:r>
            <w:r w:rsidR="009D6374">
              <w:rPr>
                <w:noProof/>
                <w:webHidden/>
              </w:rPr>
              <w:t>10</w:t>
            </w:r>
            <w:r w:rsidR="00E514D1">
              <w:rPr>
                <w:noProof/>
                <w:webHidden/>
              </w:rPr>
              <w:fldChar w:fldCharType="end"/>
            </w:r>
          </w:hyperlink>
        </w:p>
        <w:p w14:paraId="4D96793E" w14:textId="39D46F1C" w:rsidR="00E514D1" w:rsidRDefault="00992051">
          <w:pPr>
            <w:pStyle w:val="TOC3"/>
            <w:rPr>
              <w:rFonts w:asciiTheme="minorHAnsi" w:hAnsiTheme="minorHAnsi" w:cstheme="minorBidi"/>
              <w:i w:val="0"/>
              <w:iCs w:val="0"/>
              <w:sz w:val="22"/>
            </w:rPr>
          </w:pPr>
          <w:hyperlink w:anchor="_Toc120629480" w:history="1">
            <w:r w:rsidR="00E514D1" w:rsidRPr="0020333F">
              <w:rPr>
                <w:rStyle w:val="Hyperlink"/>
              </w:rPr>
              <w:t>4.2.1. Google Maps API</w:t>
            </w:r>
            <w:r w:rsidR="00E514D1">
              <w:rPr>
                <w:webHidden/>
              </w:rPr>
              <w:tab/>
            </w:r>
            <w:r w:rsidR="00E514D1">
              <w:rPr>
                <w:webHidden/>
              </w:rPr>
              <w:fldChar w:fldCharType="begin"/>
            </w:r>
            <w:r w:rsidR="00E514D1">
              <w:rPr>
                <w:webHidden/>
              </w:rPr>
              <w:instrText xml:space="preserve"> PAGEREF _Toc120629480 \h </w:instrText>
            </w:r>
            <w:r w:rsidR="00E514D1">
              <w:rPr>
                <w:webHidden/>
              </w:rPr>
            </w:r>
            <w:r w:rsidR="00E514D1">
              <w:rPr>
                <w:webHidden/>
              </w:rPr>
              <w:fldChar w:fldCharType="separate"/>
            </w:r>
            <w:r w:rsidR="009D6374">
              <w:rPr>
                <w:webHidden/>
              </w:rPr>
              <w:t>10</w:t>
            </w:r>
            <w:r w:rsidR="00E514D1">
              <w:rPr>
                <w:webHidden/>
              </w:rPr>
              <w:fldChar w:fldCharType="end"/>
            </w:r>
          </w:hyperlink>
        </w:p>
        <w:p w14:paraId="20B614B8" w14:textId="053259DF" w:rsidR="00E514D1" w:rsidRDefault="00992051">
          <w:pPr>
            <w:pStyle w:val="TOC3"/>
            <w:rPr>
              <w:rFonts w:asciiTheme="minorHAnsi" w:hAnsiTheme="minorHAnsi" w:cstheme="minorBidi"/>
              <w:i w:val="0"/>
              <w:iCs w:val="0"/>
              <w:sz w:val="22"/>
            </w:rPr>
          </w:pPr>
          <w:hyperlink w:anchor="_Toc120629481" w:history="1">
            <w:r w:rsidR="00E514D1" w:rsidRPr="0020333F">
              <w:rPr>
                <w:rStyle w:val="Hyperlink"/>
              </w:rPr>
              <w:t>4.2.2. Firebase</w:t>
            </w:r>
            <w:r w:rsidR="00E514D1">
              <w:rPr>
                <w:webHidden/>
              </w:rPr>
              <w:tab/>
            </w:r>
            <w:r w:rsidR="00E514D1">
              <w:rPr>
                <w:webHidden/>
              </w:rPr>
              <w:fldChar w:fldCharType="begin"/>
            </w:r>
            <w:r w:rsidR="00E514D1">
              <w:rPr>
                <w:webHidden/>
              </w:rPr>
              <w:instrText xml:space="preserve"> PAGEREF _Toc120629481 \h </w:instrText>
            </w:r>
            <w:r w:rsidR="00E514D1">
              <w:rPr>
                <w:webHidden/>
              </w:rPr>
            </w:r>
            <w:r w:rsidR="00E514D1">
              <w:rPr>
                <w:webHidden/>
              </w:rPr>
              <w:fldChar w:fldCharType="separate"/>
            </w:r>
            <w:r w:rsidR="009D6374">
              <w:rPr>
                <w:webHidden/>
              </w:rPr>
              <w:t>11</w:t>
            </w:r>
            <w:r w:rsidR="00E514D1">
              <w:rPr>
                <w:webHidden/>
              </w:rPr>
              <w:fldChar w:fldCharType="end"/>
            </w:r>
          </w:hyperlink>
        </w:p>
        <w:p w14:paraId="04459E7B" w14:textId="7AB99245" w:rsidR="00E514D1" w:rsidRDefault="00992051">
          <w:pPr>
            <w:pStyle w:val="TOC3"/>
            <w:rPr>
              <w:rFonts w:asciiTheme="minorHAnsi" w:hAnsiTheme="minorHAnsi" w:cstheme="minorBidi"/>
              <w:i w:val="0"/>
              <w:iCs w:val="0"/>
              <w:sz w:val="22"/>
            </w:rPr>
          </w:pPr>
          <w:hyperlink w:anchor="_Toc120629482" w:history="1">
            <w:r w:rsidR="00E514D1" w:rsidRPr="0020333F">
              <w:rPr>
                <w:rStyle w:val="Hyperlink"/>
              </w:rPr>
              <w:t>4.2.3. Apify</w:t>
            </w:r>
            <w:r w:rsidR="00E514D1">
              <w:rPr>
                <w:webHidden/>
              </w:rPr>
              <w:tab/>
            </w:r>
            <w:r w:rsidR="00E514D1">
              <w:rPr>
                <w:webHidden/>
              </w:rPr>
              <w:fldChar w:fldCharType="begin"/>
            </w:r>
            <w:r w:rsidR="00E514D1">
              <w:rPr>
                <w:webHidden/>
              </w:rPr>
              <w:instrText xml:space="preserve"> PAGEREF _Toc120629482 \h </w:instrText>
            </w:r>
            <w:r w:rsidR="00E514D1">
              <w:rPr>
                <w:webHidden/>
              </w:rPr>
            </w:r>
            <w:r w:rsidR="00E514D1">
              <w:rPr>
                <w:webHidden/>
              </w:rPr>
              <w:fldChar w:fldCharType="separate"/>
            </w:r>
            <w:r w:rsidR="009D6374">
              <w:rPr>
                <w:webHidden/>
              </w:rPr>
              <w:t>11</w:t>
            </w:r>
            <w:r w:rsidR="00E514D1">
              <w:rPr>
                <w:webHidden/>
              </w:rPr>
              <w:fldChar w:fldCharType="end"/>
            </w:r>
          </w:hyperlink>
        </w:p>
        <w:p w14:paraId="7DDD7AAB" w14:textId="310287F5" w:rsidR="00E514D1" w:rsidRDefault="00992051">
          <w:pPr>
            <w:pStyle w:val="TOC3"/>
            <w:rPr>
              <w:rFonts w:asciiTheme="minorHAnsi" w:hAnsiTheme="minorHAnsi" w:cstheme="minorBidi"/>
              <w:i w:val="0"/>
              <w:iCs w:val="0"/>
              <w:sz w:val="22"/>
            </w:rPr>
          </w:pPr>
          <w:hyperlink w:anchor="_Toc120629483" w:history="1">
            <w:r w:rsidR="00E514D1" w:rsidRPr="0020333F">
              <w:rPr>
                <w:rStyle w:val="Hyperlink"/>
              </w:rPr>
              <w:t>4.2.4. BeautifulSoup</w:t>
            </w:r>
            <w:r w:rsidR="00E514D1">
              <w:rPr>
                <w:webHidden/>
              </w:rPr>
              <w:tab/>
            </w:r>
            <w:r w:rsidR="00E514D1">
              <w:rPr>
                <w:webHidden/>
              </w:rPr>
              <w:fldChar w:fldCharType="begin"/>
            </w:r>
            <w:r w:rsidR="00E514D1">
              <w:rPr>
                <w:webHidden/>
              </w:rPr>
              <w:instrText xml:space="preserve"> PAGEREF _Toc120629483 \h </w:instrText>
            </w:r>
            <w:r w:rsidR="00E514D1">
              <w:rPr>
                <w:webHidden/>
              </w:rPr>
            </w:r>
            <w:r w:rsidR="00E514D1">
              <w:rPr>
                <w:webHidden/>
              </w:rPr>
              <w:fldChar w:fldCharType="separate"/>
            </w:r>
            <w:r w:rsidR="009D6374">
              <w:rPr>
                <w:webHidden/>
              </w:rPr>
              <w:t>11</w:t>
            </w:r>
            <w:r w:rsidR="00E514D1">
              <w:rPr>
                <w:webHidden/>
              </w:rPr>
              <w:fldChar w:fldCharType="end"/>
            </w:r>
          </w:hyperlink>
        </w:p>
        <w:p w14:paraId="34B7F5D9" w14:textId="6680BE4E" w:rsidR="00E514D1" w:rsidRDefault="00992051">
          <w:pPr>
            <w:pStyle w:val="TOC1"/>
            <w:rPr>
              <w:rFonts w:asciiTheme="minorHAnsi" w:eastAsiaTheme="minorEastAsia" w:hAnsiTheme="minorHAnsi" w:cstheme="minorBidi"/>
              <w:b w:val="0"/>
              <w:bCs w:val="0"/>
              <w:sz w:val="22"/>
            </w:rPr>
          </w:pPr>
          <w:hyperlink w:anchor="_Toc120629484" w:history="1">
            <w:r w:rsidR="00E514D1" w:rsidRPr="0020333F">
              <w:rPr>
                <w:rStyle w:val="Hyperlink"/>
              </w:rPr>
              <w:t>5. KẾT QUẢ NGHIÊN CỨU</w:t>
            </w:r>
            <w:r w:rsidR="00E514D1">
              <w:rPr>
                <w:webHidden/>
              </w:rPr>
              <w:tab/>
            </w:r>
            <w:r w:rsidR="00E514D1">
              <w:rPr>
                <w:webHidden/>
              </w:rPr>
              <w:fldChar w:fldCharType="begin"/>
            </w:r>
            <w:r w:rsidR="00E514D1">
              <w:rPr>
                <w:webHidden/>
              </w:rPr>
              <w:instrText xml:space="preserve"> PAGEREF _Toc120629484 \h </w:instrText>
            </w:r>
            <w:r w:rsidR="00E514D1">
              <w:rPr>
                <w:webHidden/>
              </w:rPr>
            </w:r>
            <w:r w:rsidR="00E514D1">
              <w:rPr>
                <w:webHidden/>
              </w:rPr>
              <w:fldChar w:fldCharType="separate"/>
            </w:r>
            <w:r w:rsidR="009D6374">
              <w:rPr>
                <w:webHidden/>
              </w:rPr>
              <w:t>12</w:t>
            </w:r>
            <w:r w:rsidR="00E514D1">
              <w:rPr>
                <w:webHidden/>
              </w:rPr>
              <w:fldChar w:fldCharType="end"/>
            </w:r>
          </w:hyperlink>
        </w:p>
        <w:p w14:paraId="105F45E6" w14:textId="65DF85F3" w:rsidR="00E514D1" w:rsidRDefault="00992051">
          <w:pPr>
            <w:pStyle w:val="TOC2"/>
            <w:rPr>
              <w:rFonts w:asciiTheme="minorHAnsi" w:hAnsiTheme="minorHAnsi" w:cstheme="minorBidi"/>
              <w:noProof/>
              <w:sz w:val="22"/>
            </w:rPr>
          </w:pPr>
          <w:hyperlink w:anchor="_Toc120629485" w:history="1">
            <w:r w:rsidR="00E514D1" w:rsidRPr="0020333F">
              <w:rPr>
                <w:rStyle w:val="Hyperlink"/>
                <w:noProof/>
              </w:rPr>
              <w:t>5.1. Các vấn đề đã tìm ra</w:t>
            </w:r>
            <w:r w:rsidR="00E514D1">
              <w:rPr>
                <w:noProof/>
                <w:webHidden/>
              </w:rPr>
              <w:tab/>
            </w:r>
            <w:r w:rsidR="00E514D1">
              <w:rPr>
                <w:noProof/>
                <w:webHidden/>
              </w:rPr>
              <w:fldChar w:fldCharType="begin"/>
            </w:r>
            <w:r w:rsidR="00E514D1">
              <w:rPr>
                <w:noProof/>
                <w:webHidden/>
              </w:rPr>
              <w:instrText xml:space="preserve"> PAGEREF _Toc120629485 \h </w:instrText>
            </w:r>
            <w:r w:rsidR="00E514D1">
              <w:rPr>
                <w:noProof/>
                <w:webHidden/>
              </w:rPr>
            </w:r>
            <w:r w:rsidR="00E514D1">
              <w:rPr>
                <w:noProof/>
                <w:webHidden/>
              </w:rPr>
              <w:fldChar w:fldCharType="separate"/>
            </w:r>
            <w:r w:rsidR="009D6374">
              <w:rPr>
                <w:noProof/>
                <w:webHidden/>
              </w:rPr>
              <w:t>12</w:t>
            </w:r>
            <w:r w:rsidR="00E514D1">
              <w:rPr>
                <w:noProof/>
                <w:webHidden/>
              </w:rPr>
              <w:fldChar w:fldCharType="end"/>
            </w:r>
          </w:hyperlink>
        </w:p>
        <w:p w14:paraId="320947A5" w14:textId="0D1ABF65" w:rsidR="00E514D1" w:rsidRDefault="00992051">
          <w:pPr>
            <w:pStyle w:val="TOC2"/>
            <w:rPr>
              <w:rFonts w:asciiTheme="minorHAnsi" w:hAnsiTheme="minorHAnsi" w:cstheme="minorBidi"/>
              <w:noProof/>
              <w:sz w:val="22"/>
            </w:rPr>
          </w:pPr>
          <w:hyperlink w:anchor="_Toc120629486" w:history="1">
            <w:r w:rsidR="00E514D1" w:rsidRPr="0020333F">
              <w:rPr>
                <w:rStyle w:val="Hyperlink"/>
                <w:noProof/>
              </w:rPr>
              <w:t>5.2. Giải pháp</w:t>
            </w:r>
            <w:r w:rsidR="00E514D1">
              <w:rPr>
                <w:noProof/>
                <w:webHidden/>
              </w:rPr>
              <w:tab/>
            </w:r>
            <w:r w:rsidR="00E514D1">
              <w:rPr>
                <w:noProof/>
                <w:webHidden/>
              </w:rPr>
              <w:fldChar w:fldCharType="begin"/>
            </w:r>
            <w:r w:rsidR="00E514D1">
              <w:rPr>
                <w:noProof/>
                <w:webHidden/>
              </w:rPr>
              <w:instrText xml:space="preserve"> PAGEREF _Toc120629486 \h </w:instrText>
            </w:r>
            <w:r w:rsidR="00E514D1">
              <w:rPr>
                <w:noProof/>
                <w:webHidden/>
              </w:rPr>
            </w:r>
            <w:r w:rsidR="00E514D1">
              <w:rPr>
                <w:noProof/>
                <w:webHidden/>
              </w:rPr>
              <w:fldChar w:fldCharType="separate"/>
            </w:r>
            <w:r w:rsidR="009D6374">
              <w:rPr>
                <w:noProof/>
                <w:webHidden/>
              </w:rPr>
              <w:t>13</w:t>
            </w:r>
            <w:r w:rsidR="00E514D1">
              <w:rPr>
                <w:noProof/>
                <w:webHidden/>
              </w:rPr>
              <w:fldChar w:fldCharType="end"/>
            </w:r>
          </w:hyperlink>
        </w:p>
        <w:p w14:paraId="290E5C89" w14:textId="21BD23DD" w:rsidR="00E514D1" w:rsidRDefault="00992051">
          <w:pPr>
            <w:pStyle w:val="TOC3"/>
            <w:rPr>
              <w:rFonts w:asciiTheme="minorHAnsi" w:hAnsiTheme="minorHAnsi" w:cstheme="minorBidi"/>
              <w:i w:val="0"/>
              <w:iCs w:val="0"/>
              <w:sz w:val="22"/>
            </w:rPr>
          </w:pPr>
          <w:hyperlink w:anchor="_Toc120629487" w:history="1">
            <w:r w:rsidR="00E514D1" w:rsidRPr="0020333F">
              <w:rPr>
                <w:rStyle w:val="Hyperlink"/>
              </w:rPr>
              <w:t>5.2.1. Giao diện</w:t>
            </w:r>
            <w:r w:rsidR="00E514D1">
              <w:rPr>
                <w:webHidden/>
              </w:rPr>
              <w:tab/>
            </w:r>
            <w:r w:rsidR="00E514D1">
              <w:rPr>
                <w:webHidden/>
              </w:rPr>
              <w:fldChar w:fldCharType="begin"/>
            </w:r>
            <w:r w:rsidR="00E514D1">
              <w:rPr>
                <w:webHidden/>
              </w:rPr>
              <w:instrText xml:space="preserve"> PAGEREF _Toc120629487 \h </w:instrText>
            </w:r>
            <w:r w:rsidR="00E514D1">
              <w:rPr>
                <w:webHidden/>
              </w:rPr>
            </w:r>
            <w:r w:rsidR="00E514D1">
              <w:rPr>
                <w:webHidden/>
              </w:rPr>
              <w:fldChar w:fldCharType="separate"/>
            </w:r>
            <w:r w:rsidR="009D6374">
              <w:rPr>
                <w:webHidden/>
              </w:rPr>
              <w:t>13</w:t>
            </w:r>
            <w:r w:rsidR="00E514D1">
              <w:rPr>
                <w:webHidden/>
              </w:rPr>
              <w:fldChar w:fldCharType="end"/>
            </w:r>
          </w:hyperlink>
        </w:p>
        <w:p w14:paraId="2700B436" w14:textId="0543717B" w:rsidR="00E514D1" w:rsidRDefault="00992051">
          <w:pPr>
            <w:pStyle w:val="TOC3"/>
            <w:rPr>
              <w:rFonts w:asciiTheme="minorHAnsi" w:hAnsiTheme="minorHAnsi" w:cstheme="minorBidi"/>
              <w:i w:val="0"/>
              <w:iCs w:val="0"/>
              <w:sz w:val="22"/>
            </w:rPr>
          </w:pPr>
          <w:hyperlink w:anchor="_Toc120629488" w:history="1">
            <w:r w:rsidR="00E514D1" w:rsidRPr="0020333F">
              <w:rPr>
                <w:rStyle w:val="Hyperlink"/>
              </w:rPr>
              <w:t>5.2.2. Tính năng</w:t>
            </w:r>
            <w:r w:rsidR="00E514D1">
              <w:rPr>
                <w:webHidden/>
              </w:rPr>
              <w:tab/>
            </w:r>
            <w:r w:rsidR="00E514D1">
              <w:rPr>
                <w:webHidden/>
              </w:rPr>
              <w:fldChar w:fldCharType="begin"/>
            </w:r>
            <w:r w:rsidR="00E514D1">
              <w:rPr>
                <w:webHidden/>
              </w:rPr>
              <w:instrText xml:space="preserve"> PAGEREF _Toc120629488 \h </w:instrText>
            </w:r>
            <w:r w:rsidR="00E514D1">
              <w:rPr>
                <w:webHidden/>
              </w:rPr>
            </w:r>
            <w:r w:rsidR="00E514D1">
              <w:rPr>
                <w:webHidden/>
              </w:rPr>
              <w:fldChar w:fldCharType="separate"/>
            </w:r>
            <w:r w:rsidR="009D6374">
              <w:rPr>
                <w:webHidden/>
              </w:rPr>
              <w:t>13</w:t>
            </w:r>
            <w:r w:rsidR="00E514D1">
              <w:rPr>
                <w:webHidden/>
              </w:rPr>
              <w:fldChar w:fldCharType="end"/>
            </w:r>
          </w:hyperlink>
        </w:p>
        <w:p w14:paraId="610E372F" w14:textId="509280C6" w:rsidR="00E514D1" w:rsidRDefault="00992051">
          <w:pPr>
            <w:pStyle w:val="TOC4"/>
            <w:tabs>
              <w:tab w:val="right" w:leader="dot" w:pos="9062"/>
            </w:tabs>
            <w:rPr>
              <w:rFonts w:asciiTheme="minorHAnsi" w:eastAsiaTheme="minorEastAsia" w:hAnsiTheme="minorHAnsi" w:cstheme="minorBidi"/>
              <w:noProof/>
              <w:sz w:val="22"/>
            </w:rPr>
          </w:pPr>
          <w:hyperlink w:anchor="_Toc120629489" w:history="1">
            <w:r w:rsidR="00E514D1" w:rsidRPr="0020333F">
              <w:rPr>
                <w:rStyle w:val="Hyperlink"/>
                <w:noProof/>
              </w:rPr>
              <w:t>5.2.2.1. Đăng nhập / Đăng ký / Khôi phục tài khoản</w:t>
            </w:r>
            <w:r w:rsidR="00E514D1">
              <w:rPr>
                <w:noProof/>
                <w:webHidden/>
              </w:rPr>
              <w:tab/>
            </w:r>
            <w:r w:rsidR="00E514D1">
              <w:rPr>
                <w:noProof/>
                <w:webHidden/>
              </w:rPr>
              <w:fldChar w:fldCharType="begin"/>
            </w:r>
            <w:r w:rsidR="00E514D1">
              <w:rPr>
                <w:noProof/>
                <w:webHidden/>
              </w:rPr>
              <w:instrText xml:space="preserve"> PAGEREF _Toc120629489 \h </w:instrText>
            </w:r>
            <w:r w:rsidR="00E514D1">
              <w:rPr>
                <w:noProof/>
                <w:webHidden/>
              </w:rPr>
            </w:r>
            <w:r w:rsidR="00E514D1">
              <w:rPr>
                <w:noProof/>
                <w:webHidden/>
              </w:rPr>
              <w:fldChar w:fldCharType="separate"/>
            </w:r>
            <w:r w:rsidR="009D6374">
              <w:rPr>
                <w:noProof/>
                <w:webHidden/>
              </w:rPr>
              <w:t>13</w:t>
            </w:r>
            <w:r w:rsidR="00E514D1">
              <w:rPr>
                <w:noProof/>
                <w:webHidden/>
              </w:rPr>
              <w:fldChar w:fldCharType="end"/>
            </w:r>
          </w:hyperlink>
        </w:p>
        <w:p w14:paraId="7967EF6C" w14:textId="330F7D31" w:rsidR="00E514D1" w:rsidRDefault="00992051">
          <w:pPr>
            <w:pStyle w:val="TOC4"/>
            <w:tabs>
              <w:tab w:val="right" w:leader="dot" w:pos="9062"/>
            </w:tabs>
            <w:rPr>
              <w:rFonts w:asciiTheme="minorHAnsi" w:eastAsiaTheme="minorEastAsia" w:hAnsiTheme="minorHAnsi" w:cstheme="minorBidi"/>
              <w:noProof/>
              <w:sz w:val="22"/>
            </w:rPr>
          </w:pPr>
          <w:hyperlink w:anchor="_Toc120629490" w:history="1">
            <w:r w:rsidR="00E514D1" w:rsidRPr="0020333F">
              <w:rPr>
                <w:rStyle w:val="Hyperlink"/>
                <w:noProof/>
                <w:highlight w:val="white"/>
              </w:rPr>
              <w:t>5.2.2.2. Đánh giá địa điểm theo số lượt tham quan</w:t>
            </w:r>
            <w:r w:rsidR="00E514D1">
              <w:rPr>
                <w:noProof/>
                <w:webHidden/>
              </w:rPr>
              <w:tab/>
            </w:r>
            <w:r w:rsidR="00E514D1">
              <w:rPr>
                <w:noProof/>
                <w:webHidden/>
              </w:rPr>
              <w:fldChar w:fldCharType="begin"/>
            </w:r>
            <w:r w:rsidR="00E514D1">
              <w:rPr>
                <w:noProof/>
                <w:webHidden/>
              </w:rPr>
              <w:instrText xml:space="preserve"> PAGEREF _Toc120629490 \h </w:instrText>
            </w:r>
            <w:r w:rsidR="00E514D1">
              <w:rPr>
                <w:noProof/>
                <w:webHidden/>
              </w:rPr>
            </w:r>
            <w:r w:rsidR="00E514D1">
              <w:rPr>
                <w:noProof/>
                <w:webHidden/>
              </w:rPr>
              <w:fldChar w:fldCharType="separate"/>
            </w:r>
            <w:r w:rsidR="009D6374">
              <w:rPr>
                <w:noProof/>
                <w:webHidden/>
              </w:rPr>
              <w:t>14</w:t>
            </w:r>
            <w:r w:rsidR="00E514D1">
              <w:rPr>
                <w:noProof/>
                <w:webHidden/>
              </w:rPr>
              <w:fldChar w:fldCharType="end"/>
            </w:r>
          </w:hyperlink>
        </w:p>
        <w:p w14:paraId="2358EAE9" w14:textId="36B27F9A" w:rsidR="00E514D1" w:rsidRDefault="00992051">
          <w:pPr>
            <w:pStyle w:val="TOC4"/>
            <w:tabs>
              <w:tab w:val="right" w:leader="dot" w:pos="9062"/>
            </w:tabs>
            <w:rPr>
              <w:rFonts w:asciiTheme="minorHAnsi" w:eastAsiaTheme="minorEastAsia" w:hAnsiTheme="minorHAnsi" w:cstheme="minorBidi"/>
              <w:noProof/>
              <w:sz w:val="22"/>
            </w:rPr>
          </w:pPr>
          <w:hyperlink w:anchor="_Toc120629491" w:history="1">
            <w:r w:rsidR="00E514D1" w:rsidRPr="0020333F">
              <w:rPr>
                <w:rStyle w:val="Hyperlink"/>
                <w:noProof/>
                <w:highlight w:val="white"/>
              </w:rPr>
              <w:t>5.2.2.3. Cung cấp tin tức về du lịch</w:t>
            </w:r>
            <w:r w:rsidR="00E514D1">
              <w:rPr>
                <w:noProof/>
                <w:webHidden/>
              </w:rPr>
              <w:tab/>
            </w:r>
            <w:r w:rsidR="00E514D1">
              <w:rPr>
                <w:noProof/>
                <w:webHidden/>
              </w:rPr>
              <w:fldChar w:fldCharType="begin"/>
            </w:r>
            <w:r w:rsidR="00E514D1">
              <w:rPr>
                <w:noProof/>
                <w:webHidden/>
              </w:rPr>
              <w:instrText xml:space="preserve"> PAGEREF _Toc120629491 \h </w:instrText>
            </w:r>
            <w:r w:rsidR="00E514D1">
              <w:rPr>
                <w:noProof/>
                <w:webHidden/>
              </w:rPr>
            </w:r>
            <w:r w:rsidR="00E514D1">
              <w:rPr>
                <w:noProof/>
                <w:webHidden/>
              </w:rPr>
              <w:fldChar w:fldCharType="separate"/>
            </w:r>
            <w:r w:rsidR="009D6374">
              <w:rPr>
                <w:noProof/>
                <w:webHidden/>
              </w:rPr>
              <w:t>14</w:t>
            </w:r>
            <w:r w:rsidR="00E514D1">
              <w:rPr>
                <w:noProof/>
                <w:webHidden/>
              </w:rPr>
              <w:fldChar w:fldCharType="end"/>
            </w:r>
          </w:hyperlink>
        </w:p>
        <w:p w14:paraId="2538BD0B" w14:textId="447A6148" w:rsidR="00E514D1" w:rsidRDefault="00992051">
          <w:pPr>
            <w:pStyle w:val="TOC4"/>
            <w:tabs>
              <w:tab w:val="right" w:leader="dot" w:pos="9062"/>
            </w:tabs>
            <w:rPr>
              <w:rFonts w:asciiTheme="minorHAnsi" w:eastAsiaTheme="minorEastAsia" w:hAnsiTheme="minorHAnsi" w:cstheme="minorBidi"/>
              <w:noProof/>
              <w:sz w:val="22"/>
            </w:rPr>
          </w:pPr>
          <w:hyperlink w:anchor="_Toc120629492" w:history="1">
            <w:r w:rsidR="00E514D1" w:rsidRPr="0020333F">
              <w:rPr>
                <w:rStyle w:val="Hyperlink"/>
                <w:noProof/>
                <w:highlight w:val="white"/>
              </w:rPr>
              <w:t>5.2.2.4. Cung cấp thông tin về các sự kiện du lịch</w:t>
            </w:r>
            <w:r w:rsidR="00E514D1">
              <w:rPr>
                <w:noProof/>
                <w:webHidden/>
              </w:rPr>
              <w:tab/>
            </w:r>
            <w:r w:rsidR="00E514D1">
              <w:rPr>
                <w:noProof/>
                <w:webHidden/>
              </w:rPr>
              <w:fldChar w:fldCharType="begin"/>
            </w:r>
            <w:r w:rsidR="00E514D1">
              <w:rPr>
                <w:noProof/>
                <w:webHidden/>
              </w:rPr>
              <w:instrText xml:space="preserve"> PAGEREF _Toc120629492 \h </w:instrText>
            </w:r>
            <w:r w:rsidR="00E514D1">
              <w:rPr>
                <w:noProof/>
                <w:webHidden/>
              </w:rPr>
            </w:r>
            <w:r w:rsidR="00E514D1">
              <w:rPr>
                <w:noProof/>
                <w:webHidden/>
              </w:rPr>
              <w:fldChar w:fldCharType="separate"/>
            </w:r>
            <w:r w:rsidR="009D6374">
              <w:rPr>
                <w:noProof/>
                <w:webHidden/>
              </w:rPr>
              <w:t>16</w:t>
            </w:r>
            <w:r w:rsidR="00E514D1">
              <w:rPr>
                <w:noProof/>
                <w:webHidden/>
              </w:rPr>
              <w:fldChar w:fldCharType="end"/>
            </w:r>
          </w:hyperlink>
        </w:p>
        <w:p w14:paraId="0CB92504" w14:textId="720A642B" w:rsidR="00E514D1" w:rsidRDefault="00992051">
          <w:pPr>
            <w:pStyle w:val="TOC4"/>
            <w:tabs>
              <w:tab w:val="right" w:leader="dot" w:pos="9062"/>
            </w:tabs>
            <w:rPr>
              <w:rFonts w:asciiTheme="minorHAnsi" w:eastAsiaTheme="minorEastAsia" w:hAnsiTheme="minorHAnsi" w:cstheme="minorBidi"/>
              <w:noProof/>
              <w:sz w:val="22"/>
            </w:rPr>
          </w:pPr>
          <w:hyperlink w:anchor="_Toc120629493" w:history="1">
            <w:r w:rsidR="00E514D1" w:rsidRPr="0020333F">
              <w:rPr>
                <w:rStyle w:val="Hyperlink"/>
                <w:noProof/>
                <w:highlight w:val="white"/>
              </w:rPr>
              <w:t>5.2.2.5. Đề xuất các địa điểm trong phạm vi cho trước</w:t>
            </w:r>
            <w:r w:rsidR="00E514D1">
              <w:rPr>
                <w:noProof/>
                <w:webHidden/>
              </w:rPr>
              <w:tab/>
            </w:r>
            <w:r w:rsidR="00E514D1">
              <w:rPr>
                <w:noProof/>
                <w:webHidden/>
              </w:rPr>
              <w:fldChar w:fldCharType="begin"/>
            </w:r>
            <w:r w:rsidR="00E514D1">
              <w:rPr>
                <w:noProof/>
                <w:webHidden/>
              </w:rPr>
              <w:instrText xml:space="preserve"> PAGEREF _Toc120629493 \h </w:instrText>
            </w:r>
            <w:r w:rsidR="00E514D1">
              <w:rPr>
                <w:noProof/>
                <w:webHidden/>
              </w:rPr>
            </w:r>
            <w:r w:rsidR="00E514D1">
              <w:rPr>
                <w:noProof/>
                <w:webHidden/>
              </w:rPr>
              <w:fldChar w:fldCharType="separate"/>
            </w:r>
            <w:r w:rsidR="009D6374">
              <w:rPr>
                <w:noProof/>
                <w:webHidden/>
              </w:rPr>
              <w:t>17</w:t>
            </w:r>
            <w:r w:rsidR="00E514D1">
              <w:rPr>
                <w:noProof/>
                <w:webHidden/>
              </w:rPr>
              <w:fldChar w:fldCharType="end"/>
            </w:r>
          </w:hyperlink>
        </w:p>
        <w:p w14:paraId="35CDD203" w14:textId="2369DF25" w:rsidR="00E514D1" w:rsidRDefault="00992051">
          <w:pPr>
            <w:pStyle w:val="TOC4"/>
            <w:tabs>
              <w:tab w:val="right" w:leader="dot" w:pos="9062"/>
            </w:tabs>
            <w:rPr>
              <w:rFonts w:asciiTheme="minorHAnsi" w:eastAsiaTheme="minorEastAsia" w:hAnsiTheme="minorHAnsi" w:cstheme="minorBidi"/>
              <w:noProof/>
              <w:sz w:val="22"/>
            </w:rPr>
          </w:pPr>
          <w:hyperlink w:anchor="_Toc120629494" w:history="1">
            <w:r w:rsidR="00E514D1" w:rsidRPr="0020333F">
              <w:rPr>
                <w:rStyle w:val="Hyperlink"/>
                <w:noProof/>
                <w:highlight w:val="white"/>
              </w:rPr>
              <w:t>5.2.2.6. Đưa ra lộ trình du lịch hợp lí với chi phí đề ra từ người dùng</w:t>
            </w:r>
            <w:r w:rsidR="00E514D1">
              <w:rPr>
                <w:noProof/>
                <w:webHidden/>
              </w:rPr>
              <w:tab/>
            </w:r>
            <w:r w:rsidR="00E514D1">
              <w:rPr>
                <w:noProof/>
                <w:webHidden/>
              </w:rPr>
              <w:fldChar w:fldCharType="begin"/>
            </w:r>
            <w:r w:rsidR="00E514D1">
              <w:rPr>
                <w:noProof/>
                <w:webHidden/>
              </w:rPr>
              <w:instrText xml:space="preserve"> PAGEREF _Toc120629494 \h </w:instrText>
            </w:r>
            <w:r w:rsidR="00E514D1">
              <w:rPr>
                <w:noProof/>
                <w:webHidden/>
              </w:rPr>
            </w:r>
            <w:r w:rsidR="00E514D1">
              <w:rPr>
                <w:noProof/>
                <w:webHidden/>
              </w:rPr>
              <w:fldChar w:fldCharType="separate"/>
            </w:r>
            <w:r w:rsidR="009D6374">
              <w:rPr>
                <w:noProof/>
                <w:webHidden/>
              </w:rPr>
              <w:t>17</w:t>
            </w:r>
            <w:r w:rsidR="00E514D1">
              <w:rPr>
                <w:noProof/>
                <w:webHidden/>
              </w:rPr>
              <w:fldChar w:fldCharType="end"/>
            </w:r>
          </w:hyperlink>
        </w:p>
        <w:p w14:paraId="33FE8279" w14:textId="03D24BFB" w:rsidR="00E514D1" w:rsidRDefault="00992051">
          <w:pPr>
            <w:pStyle w:val="TOC4"/>
            <w:tabs>
              <w:tab w:val="right" w:leader="dot" w:pos="9062"/>
            </w:tabs>
            <w:rPr>
              <w:rFonts w:asciiTheme="minorHAnsi" w:eastAsiaTheme="minorEastAsia" w:hAnsiTheme="minorHAnsi" w:cstheme="minorBidi"/>
              <w:noProof/>
              <w:sz w:val="22"/>
            </w:rPr>
          </w:pPr>
          <w:hyperlink w:anchor="_Toc120629495" w:history="1">
            <w:r w:rsidR="00E514D1" w:rsidRPr="0020333F">
              <w:rPr>
                <w:rStyle w:val="Hyperlink"/>
                <w:noProof/>
                <w:highlight w:val="white"/>
              </w:rPr>
              <w:t>5.2.2.7. Cung cấp tiện ích đặt phòng, đặt vé</w:t>
            </w:r>
            <w:r w:rsidR="00E514D1">
              <w:rPr>
                <w:noProof/>
                <w:webHidden/>
              </w:rPr>
              <w:tab/>
            </w:r>
            <w:r w:rsidR="00E514D1">
              <w:rPr>
                <w:noProof/>
                <w:webHidden/>
              </w:rPr>
              <w:fldChar w:fldCharType="begin"/>
            </w:r>
            <w:r w:rsidR="00E514D1">
              <w:rPr>
                <w:noProof/>
                <w:webHidden/>
              </w:rPr>
              <w:instrText xml:space="preserve"> PAGEREF _Toc120629495 \h </w:instrText>
            </w:r>
            <w:r w:rsidR="00E514D1">
              <w:rPr>
                <w:noProof/>
                <w:webHidden/>
              </w:rPr>
            </w:r>
            <w:r w:rsidR="00E514D1">
              <w:rPr>
                <w:noProof/>
                <w:webHidden/>
              </w:rPr>
              <w:fldChar w:fldCharType="separate"/>
            </w:r>
            <w:r w:rsidR="009D6374">
              <w:rPr>
                <w:noProof/>
                <w:webHidden/>
              </w:rPr>
              <w:t>17</w:t>
            </w:r>
            <w:r w:rsidR="00E514D1">
              <w:rPr>
                <w:noProof/>
                <w:webHidden/>
              </w:rPr>
              <w:fldChar w:fldCharType="end"/>
            </w:r>
          </w:hyperlink>
        </w:p>
        <w:p w14:paraId="45E03D70" w14:textId="2961C83C" w:rsidR="00E514D1" w:rsidRDefault="00992051">
          <w:pPr>
            <w:pStyle w:val="TOC4"/>
            <w:tabs>
              <w:tab w:val="right" w:leader="dot" w:pos="9062"/>
            </w:tabs>
            <w:rPr>
              <w:rFonts w:asciiTheme="minorHAnsi" w:eastAsiaTheme="minorEastAsia" w:hAnsiTheme="minorHAnsi" w:cstheme="minorBidi"/>
              <w:noProof/>
              <w:sz w:val="22"/>
            </w:rPr>
          </w:pPr>
          <w:hyperlink w:anchor="_Toc120629496" w:history="1">
            <w:r w:rsidR="00E514D1" w:rsidRPr="0020333F">
              <w:rPr>
                <w:rStyle w:val="Hyperlink"/>
                <w:noProof/>
                <w:highlight w:val="white"/>
              </w:rPr>
              <w:t>5.2.2.8. Quét QR Code</w:t>
            </w:r>
            <w:r w:rsidR="00E514D1">
              <w:rPr>
                <w:noProof/>
                <w:webHidden/>
              </w:rPr>
              <w:tab/>
            </w:r>
            <w:r w:rsidR="00E514D1">
              <w:rPr>
                <w:noProof/>
                <w:webHidden/>
              </w:rPr>
              <w:fldChar w:fldCharType="begin"/>
            </w:r>
            <w:r w:rsidR="00E514D1">
              <w:rPr>
                <w:noProof/>
                <w:webHidden/>
              </w:rPr>
              <w:instrText xml:space="preserve"> PAGEREF _Toc120629496 \h </w:instrText>
            </w:r>
            <w:r w:rsidR="00E514D1">
              <w:rPr>
                <w:noProof/>
                <w:webHidden/>
              </w:rPr>
            </w:r>
            <w:r w:rsidR="00E514D1">
              <w:rPr>
                <w:noProof/>
                <w:webHidden/>
              </w:rPr>
              <w:fldChar w:fldCharType="separate"/>
            </w:r>
            <w:r w:rsidR="009D6374">
              <w:rPr>
                <w:noProof/>
                <w:webHidden/>
              </w:rPr>
              <w:t>18</w:t>
            </w:r>
            <w:r w:rsidR="00E514D1">
              <w:rPr>
                <w:noProof/>
                <w:webHidden/>
              </w:rPr>
              <w:fldChar w:fldCharType="end"/>
            </w:r>
          </w:hyperlink>
        </w:p>
        <w:p w14:paraId="46A1D797" w14:textId="1310E88F" w:rsidR="00E514D1" w:rsidRDefault="00992051">
          <w:pPr>
            <w:pStyle w:val="TOC1"/>
            <w:rPr>
              <w:rFonts w:asciiTheme="minorHAnsi" w:eastAsiaTheme="minorEastAsia" w:hAnsiTheme="minorHAnsi" w:cstheme="minorBidi"/>
              <w:b w:val="0"/>
              <w:bCs w:val="0"/>
              <w:sz w:val="22"/>
            </w:rPr>
          </w:pPr>
          <w:hyperlink w:anchor="_Toc120629497" w:history="1">
            <w:r w:rsidR="00E514D1" w:rsidRPr="0020333F">
              <w:rPr>
                <w:rStyle w:val="Hyperlink"/>
                <w:highlight w:val="white"/>
              </w:rPr>
              <w:t>6. THỰC NGHIỆM, PHÂN TÍCH VÀ ĐÁNH GIÁ</w:t>
            </w:r>
            <w:r w:rsidR="00E514D1">
              <w:rPr>
                <w:webHidden/>
              </w:rPr>
              <w:tab/>
            </w:r>
            <w:r w:rsidR="00E514D1">
              <w:rPr>
                <w:webHidden/>
              </w:rPr>
              <w:fldChar w:fldCharType="begin"/>
            </w:r>
            <w:r w:rsidR="00E514D1">
              <w:rPr>
                <w:webHidden/>
              </w:rPr>
              <w:instrText xml:space="preserve"> PAGEREF _Toc120629497 \h </w:instrText>
            </w:r>
            <w:r w:rsidR="00E514D1">
              <w:rPr>
                <w:webHidden/>
              </w:rPr>
            </w:r>
            <w:r w:rsidR="00E514D1">
              <w:rPr>
                <w:webHidden/>
              </w:rPr>
              <w:fldChar w:fldCharType="separate"/>
            </w:r>
            <w:r w:rsidR="009D6374">
              <w:rPr>
                <w:webHidden/>
              </w:rPr>
              <w:t>19</w:t>
            </w:r>
            <w:r w:rsidR="00E514D1">
              <w:rPr>
                <w:webHidden/>
              </w:rPr>
              <w:fldChar w:fldCharType="end"/>
            </w:r>
          </w:hyperlink>
        </w:p>
        <w:p w14:paraId="49D896E5" w14:textId="13956529" w:rsidR="00E514D1" w:rsidRDefault="00992051">
          <w:pPr>
            <w:pStyle w:val="TOC2"/>
            <w:rPr>
              <w:rFonts w:asciiTheme="minorHAnsi" w:hAnsiTheme="minorHAnsi" w:cstheme="minorBidi"/>
              <w:noProof/>
              <w:sz w:val="22"/>
            </w:rPr>
          </w:pPr>
          <w:hyperlink w:anchor="_Toc120629498" w:history="1">
            <w:r w:rsidR="00E514D1" w:rsidRPr="0020333F">
              <w:rPr>
                <w:rStyle w:val="Hyperlink"/>
                <w:noProof/>
                <w:highlight w:val="white"/>
              </w:rPr>
              <w:t>6.1. Thực nghiệm</w:t>
            </w:r>
            <w:r w:rsidR="00E514D1">
              <w:rPr>
                <w:noProof/>
                <w:webHidden/>
              </w:rPr>
              <w:tab/>
            </w:r>
            <w:r w:rsidR="00E514D1">
              <w:rPr>
                <w:noProof/>
                <w:webHidden/>
              </w:rPr>
              <w:fldChar w:fldCharType="begin"/>
            </w:r>
            <w:r w:rsidR="00E514D1">
              <w:rPr>
                <w:noProof/>
                <w:webHidden/>
              </w:rPr>
              <w:instrText xml:space="preserve"> PAGEREF _Toc120629498 \h </w:instrText>
            </w:r>
            <w:r w:rsidR="00E514D1">
              <w:rPr>
                <w:noProof/>
                <w:webHidden/>
              </w:rPr>
            </w:r>
            <w:r w:rsidR="00E514D1">
              <w:rPr>
                <w:noProof/>
                <w:webHidden/>
              </w:rPr>
              <w:fldChar w:fldCharType="separate"/>
            </w:r>
            <w:r w:rsidR="009D6374">
              <w:rPr>
                <w:noProof/>
                <w:webHidden/>
              </w:rPr>
              <w:t>19</w:t>
            </w:r>
            <w:r w:rsidR="00E514D1">
              <w:rPr>
                <w:noProof/>
                <w:webHidden/>
              </w:rPr>
              <w:fldChar w:fldCharType="end"/>
            </w:r>
          </w:hyperlink>
        </w:p>
        <w:p w14:paraId="15219D45" w14:textId="4456ADE2" w:rsidR="00E514D1" w:rsidRDefault="00992051">
          <w:pPr>
            <w:pStyle w:val="TOC2"/>
            <w:rPr>
              <w:rFonts w:asciiTheme="minorHAnsi" w:hAnsiTheme="minorHAnsi" w:cstheme="minorBidi"/>
              <w:noProof/>
              <w:sz w:val="22"/>
            </w:rPr>
          </w:pPr>
          <w:hyperlink w:anchor="_Toc120629499" w:history="1">
            <w:r w:rsidR="00E514D1" w:rsidRPr="0020333F">
              <w:rPr>
                <w:rStyle w:val="Hyperlink"/>
                <w:noProof/>
                <w:highlight w:val="white"/>
              </w:rPr>
              <w:t>6.2. Phân tích và đánh giá</w:t>
            </w:r>
            <w:r w:rsidR="00E514D1">
              <w:rPr>
                <w:noProof/>
                <w:webHidden/>
              </w:rPr>
              <w:tab/>
            </w:r>
            <w:r w:rsidR="00E514D1">
              <w:rPr>
                <w:noProof/>
                <w:webHidden/>
              </w:rPr>
              <w:fldChar w:fldCharType="begin"/>
            </w:r>
            <w:r w:rsidR="00E514D1">
              <w:rPr>
                <w:noProof/>
                <w:webHidden/>
              </w:rPr>
              <w:instrText xml:space="preserve"> PAGEREF _Toc120629499 \h </w:instrText>
            </w:r>
            <w:r w:rsidR="00E514D1">
              <w:rPr>
                <w:noProof/>
                <w:webHidden/>
              </w:rPr>
            </w:r>
            <w:r w:rsidR="00E514D1">
              <w:rPr>
                <w:noProof/>
                <w:webHidden/>
              </w:rPr>
              <w:fldChar w:fldCharType="separate"/>
            </w:r>
            <w:r w:rsidR="009D6374">
              <w:rPr>
                <w:noProof/>
                <w:webHidden/>
              </w:rPr>
              <w:t>20</w:t>
            </w:r>
            <w:r w:rsidR="00E514D1">
              <w:rPr>
                <w:noProof/>
                <w:webHidden/>
              </w:rPr>
              <w:fldChar w:fldCharType="end"/>
            </w:r>
          </w:hyperlink>
        </w:p>
        <w:p w14:paraId="459B1DE2" w14:textId="20B5FAC5" w:rsidR="00E514D1" w:rsidRDefault="00992051">
          <w:pPr>
            <w:pStyle w:val="TOC3"/>
            <w:rPr>
              <w:rFonts w:asciiTheme="minorHAnsi" w:hAnsiTheme="minorHAnsi" w:cstheme="minorBidi"/>
              <w:i w:val="0"/>
              <w:iCs w:val="0"/>
              <w:sz w:val="22"/>
            </w:rPr>
          </w:pPr>
          <w:hyperlink w:anchor="_Toc120629500" w:history="1">
            <w:r w:rsidR="00E514D1" w:rsidRPr="0020333F">
              <w:rPr>
                <w:rStyle w:val="Hyperlink"/>
                <w:highlight w:val="white"/>
              </w:rPr>
              <w:t>6.2.1. Giao diện</w:t>
            </w:r>
            <w:r w:rsidR="00E514D1">
              <w:rPr>
                <w:webHidden/>
              </w:rPr>
              <w:tab/>
            </w:r>
            <w:r w:rsidR="00E514D1">
              <w:rPr>
                <w:webHidden/>
              </w:rPr>
              <w:fldChar w:fldCharType="begin"/>
            </w:r>
            <w:r w:rsidR="00E514D1">
              <w:rPr>
                <w:webHidden/>
              </w:rPr>
              <w:instrText xml:space="preserve"> PAGEREF _Toc120629500 \h </w:instrText>
            </w:r>
            <w:r w:rsidR="00E514D1">
              <w:rPr>
                <w:webHidden/>
              </w:rPr>
            </w:r>
            <w:r w:rsidR="00E514D1">
              <w:rPr>
                <w:webHidden/>
              </w:rPr>
              <w:fldChar w:fldCharType="separate"/>
            </w:r>
            <w:r w:rsidR="009D6374">
              <w:rPr>
                <w:webHidden/>
              </w:rPr>
              <w:t>20</w:t>
            </w:r>
            <w:r w:rsidR="00E514D1">
              <w:rPr>
                <w:webHidden/>
              </w:rPr>
              <w:fldChar w:fldCharType="end"/>
            </w:r>
          </w:hyperlink>
        </w:p>
        <w:p w14:paraId="6AD63B52" w14:textId="514D9D1E" w:rsidR="00E514D1" w:rsidRDefault="00992051">
          <w:pPr>
            <w:pStyle w:val="TOC3"/>
            <w:rPr>
              <w:rFonts w:asciiTheme="minorHAnsi" w:hAnsiTheme="minorHAnsi" w:cstheme="minorBidi"/>
              <w:i w:val="0"/>
              <w:iCs w:val="0"/>
              <w:sz w:val="22"/>
            </w:rPr>
          </w:pPr>
          <w:hyperlink w:anchor="_Toc120629501" w:history="1">
            <w:r w:rsidR="00E514D1" w:rsidRPr="0020333F">
              <w:rPr>
                <w:rStyle w:val="Hyperlink"/>
                <w:highlight w:val="white"/>
              </w:rPr>
              <w:t>6.2.2. Tính năng</w:t>
            </w:r>
            <w:r w:rsidR="00E514D1">
              <w:rPr>
                <w:webHidden/>
              </w:rPr>
              <w:tab/>
            </w:r>
            <w:r w:rsidR="00E514D1">
              <w:rPr>
                <w:webHidden/>
              </w:rPr>
              <w:fldChar w:fldCharType="begin"/>
            </w:r>
            <w:r w:rsidR="00E514D1">
              <w:rPr>
                <w:webHidden/>
              </w:rPr>
              <w:instrText xml:space="preserve"> PAGEREF _Toc120629501 \h </w:instrText>
            </w:r>
            <w:r w:rsidR="00E514D1">
              <w:rPr>
                <w:webHidden/>
              </w:rPr>
            </w:r>
            <w:r w:rsidR="00E514D1">
              <w:rPr>
                <w:webHidden/>
              </w:rPr>
              <w:fldChar w:fldCharType="separate"/>
            </w:r>
            <w:r w:rsidR="009D6374">
              <w:rPr>
                <w:webHidden/>
              </w:rPr>
              <w:t>20</w:t>
            </w:r>
            <w:r w:rsidR="00E514D1">
              <w:rPr>
                <w:webHidden/>
              </w:rPr>
              <w:fldChar w:fldCharType="end"/>
            </w:r>
          </w:hyperlink>
        </w:p>
        <w:p w14:paraId="37AE98EC" w14:textId="4A70836F" w:rsidR="00E514D1" w:rsidRDefault="00992051">
          <w:pPr>
            <w:pStyle w:val="TOC3"/>
            <w:rPr>
              <w:rFonts w:asciiTheme="minorHAnsi" w:hAnsiTheme="minorHAnsi" w:cstheme="minorBidi"/>
              <w:i w:val="0"/>
              <w:iCs w:val="0"/>
              <w:sz w:val="22"/>
            </w:rPr>
          </w:pPr>
          <w:hyperlink w:anchor="_Toc120629502" w:history="1">
            <w:r w:rsidR="00E514D1" w:rsidRPr="0020333F">
              <w:rPr>
                <w:rStyle w:val="Hyperlink"/>
                <w:highlight w:val="white"/>
              </w:rPr>
              <w:t>6.2.3. Thông tin</w:t>
            </w:r>
            <w:r w:rsidR="00E514D1">
              <w:rPr>
                <w:webHidden/>
              </w:rPr>
              <w:tab/>
            </w:r>
            <w:r w:rsidR="00E514D1">
              <w:rPr>
                <w:webHidden/>
              </w:rPr>
              <w:fldChar w:fldCharType="begin"/>
            </w:r>
            <w:r w:rsidR="00E514D1">
              <w:rPr>
                <w:webHidden/>
              </w:rPr>
              <w:instrText xml:space="preserve"> PAGEREF _Toc120629502 \h </w:instrText>
            </w:r>
            <w:r w:rsidR="00E514D1">
              <w:rPr>
                <w:webHidden/>
              </w:rPr>
            </w:r>
            <w:r w:rsidR="00E514D1">
              <w:rPr>
                <w:webHidden/>
              </w:rPr>
              <w:fldChar w:fldCharType="separate"/>
            </w:r>
            <w:r w:rsidR="009D6374">
              <w:rPr>
                <w:webHidden/>
              </w:rPr>
              <w:t>21</w:t>
            </w:r>
            <w:r w:rsidR="00E514D1">
              <w:rPr>
                <w:webHidden/>
              </w:rPr>
              <w:fldChar w:fldCharType="end"/>
            </w:r>
          </w:hyperlink>
        </w:p>
        <w:p w14:paraId="402D715F" w14:textId="1347FA91" w:rsidR="00E514D1" w:rsidRDefault="00992051">
          <w:pPr>
            <w:pStyle w:val="TOC3"/>
            <w:rPr>
              <w:rFonts w:asciiTheme="minorHAnsi" w:hAnsiTheme="minorHAnsi" w:cstheme="minorBidi"/>
              <w:i w:val="0"/>
              <w:iCs w:val="0"/>
              <w:sz w:val="22"/>
            </w:rPr>
          </w:pPr>
          <w:hyperlink w:anchor="_Toc120629503" w:history="1">
            <w:r w:rsidR="00E514D1" w:rsidRPr="0020333F">
              <w:rPr>
                <w:rStyle w:val="Hyperlink"/>
                <w:highlight w:val="white"/>
              </w:rPr>
              <w:t>6.2.4. Hiệu năng hoạt động</w:t>
            </w:r>
            <w:r w:rsidR="00E514D1">
              <w:rPr>
                <w:webHidden/>
              </w:rPr>
              <w:tab/>
            </w:r>
            <w:r w:rsidR="00E514D1">
              <w:rPr>
                <w:webHidden/>
              </w:rPr>
              <w:fldChar w:fldCharType="begin"/>
            </w:r>
            <w:r w:rsidR="00E514D1">
              <w:rPr>
                <w:webHidden/>
              </w:rPr>
              <w:instrText xml:space="preserve"> PAGEREF _Toc120629503 \h </w:instrText>
            </w:r>
            <w:r w:rsidR="00E514D1">
              <w:rPr>
                <w:webHidden/>
              </w:rPr>
            </w:r>
            <w:r w:rsidR="00E514D1">
              <w:rPr>
                <w:webHidden/>
              </w:rPr>
              <w:fldChar w:fldCharType="separate"/>
            </w:r>
            <w:r w:rsidR="009D6374">
              <w:rPr>
                <w:webHidden/>
              </w:rPr>
              <w:t>21</w:t>
            </w:r>
            <w:r w:rsidR="00E514D1">
              <w:rPr>
                <w:webHidden/>
              </w:rPr>
              <w:fldChar w:fldCharType="end"/>
            </w:r>
          </w:hyperlink>
        </w:p>
        <w:p w14:paraId="2A6328F9" w14:textId="5EC497EF" w:rsidR="00E514D1" w:rsidRDefault="00992051">
          <w:pPr>
            <w:pStyle w:val="TOC2"/>
            <w:rPr>
              <w:rFonts w:asciiTheme="minorHAnsi" w:hAnsiTheme="minorHAnsi" w:cstheme="minorBidi"/>
              <w:noProof/>
              <w:sz w:val="22"/>
            </w:rPr>
          </w:pPr>
          <w:hyperlink w:anchor="_Toc120629504" w:history="1">
            <w:r w:rsidR="00E514D1" w:rsidRPr="0020333F">
              <w:rPr>
                <w:rStyle w:val="Hyperlink"/>
                <w:noProof/>
                <w:highlight w:val="white"/>
              </w:rPr>
              <w:t>6.3. Kế hoạch phát triển</w:t>
            </w:r>
            <w:r w:rsidR="00E514D1">
              <w:rPr>
                <w:noProof/>
                <w:webHidden/>
              </w:rPr>
              <w:tab/>
            </w:r>
            <w:r w:rsidR="00E514D1">
              <w:rPr>
                <w:noProof/>
                <w:webHidden/>
              </w:rPr>
              <w:fldChar w:fldCharType="begin"/>
            </w:r>
            <w:r w:rsidR="00E514D1">
              <w:rPr>
                <w:noProof/>
                <w:webHidden/>
              </w:rPr>
              <w:instrText xml:space="preserve"> PAGEREF _Toc120629504 \h </w:instrText>
            </w:r>
            <w:r w:rsidR="00E514D1">
              <w:rPr>
                <w:noProof/>
                <w:webHidden/>
              </w:rPr>
            </w:r>
            <w:r w:rsidR="00E514D1">
              <w:rPr>
                <w:noProof/>
                <w:webHidden/>
              </w:rPr>
              <w:fldChar w:fldCharType="separate"/>
            </w:r>
            <w:r w:rsidR="009D6374">
              <w:rPr>
                <w:noProof/>
                <w:webHidden/>
              </w:rPr>
              <w:t>22</w:t>
            </w:r>
            <w:r w:rsidR="00E514D1">
              <w:rPr>
                <w:noProof/>
                <w:webHidden/>
              </w:rPr>
              <w:fldChar w:fldCharType="end"/>
            </w:r>
          </w:hyperlink>
        </w:p>
        <w:p w14:paraId="39279BAB" w14:textId="6DE7CE42" w:rsidR="00E514D1" w:rsidRDefault="00992051">
          <w:pPr>
            <w:pStyle w:val="TOC1"/>
            <w:rPr>
              <w:rFonts w:asciiTheme="minorHAnsi" w:eastAsiaTheme="minorEastAsia" w:hAnsiTheme="minorHAnsi" w:cstheme="minorBidi"/>
              <w:b w:val="0"/>
              <w:bCs w:val="0"/>
              <w:sz w:val="22"/>
            </w:rPr>
          </w:pPr>
          <w:hyperlink w:anchor="_Toc120629505" w:history="1">
            <w:r w:rsidR="00E514D1" w:rsidRPr="0020333F">
              <w:rPr>
                <w:rStyle w:val="Hyperlink"/>
                <w:highlight w:val="white"/>
              </w:rPr>
              <w:t>7. KẾT LUẬN</w:t>
            </w:r>
            <w:r w:rsidR="00E514D1">
              <w:rPr>
                <w:webHidden/>
              </w:rPr>
              <w:tab/>
            </w:r>
            <w:r w:rsidR="00E514D1">
              <w:rPr>
                <w:webHidden/>
              </w:rPr>
              <w:fldChar w:fldCharType="begin"/>
            </w:r>
            <w:r w:rsidR="00E514D1">
              <w:rPr>
                <w:webHidden/>
              </w:rPr>
              <w:instrText xml:space="preserve"> PAGEREF _Toc120629505 \h </w:instrText>
            </w:r>
            <w:r w:rsidR="00E514D1">
              <w:rPr>
                <w:webHidden/>
              </w:rPr>
            </w:r>
            <w:r w:rsidR="00E514D1">
              <w:rPr>
                <w:webHidden/>
              </w:rPr>
              <w:fldChar w:fldCharType="separate"/>
            </w:r>
            <w:r w:rsidR="009D6374">
              <w:rPr>
                <w:webHidden/>
              </w:rPr>
              <w:t>22</w:t>
            </w:r>
            <w:r w:rsidR="00E514D1">
              <w:rPr>
                <w:webHidden/>
              </w:rPr>
              <w:fldChar w:fldCharType="end"/>
            </w:r>
          </w:hyperlink>
        </w:p>
        <w:p w14:paraId="3F8BC657" w14:textId="763F8074" w:rsidR="00E514D1" w:rsidRDefault="00992051">
          <w:pPr>
            <w:pStyle w:val="TOC1"/>
            <w:rPr>
              <w:rFonts w:asciiTheme="minorHAnsi" w:eastAsiaTheme="minorEastAsia" w:hAnsiTheme="minorHAnsi" w:cstheme="minorBidi"/>
              <w:b w:val="0"/>
              <w:bCs w:val="0"/>
              <w:sz w:val="22"/>
            </w:rPr>
          </w:pPr>
          <w:hyperlink w:anchor="_Toc120629506" w:history="1">
            <w:r w:rsidR="00E514D1" w:rsidRPr="0020333F">
              <w:rPr>
                <w:rStyle w:val="Hyperlink"/>
                <w:highlight w:val="white"/>
              </w:rPr>
              <w:t>8. TÀI LIỆU THAM KHẢO</w:t>
            </w:r>
            <w:r w:rsidR="00E514D1">
              <w:rPr>
                <w:webHidden/>
              </w:rPr>
              <w:tab/>
            </w:r>
            <w:r w:rsidR="00E514D1">
              <w:rPr>
                <w:webHidden/>
              </w:rPr>
              <w:fldChar w:fldCharType="begin"/>
            </w:r>
            <w:r w:rsidR="00E514D1">
              <w:rPr>
                <w:webHidden/>
              </w:rPr>
              <w:instrText xml:space="preserve"> PAGEREF _Toc120629506 \h </w:instrText>
            </w:r>
            <w:r w:rsidR="00E514D1">
              <w:rPr>
                <w:webHidden/>
              </w:rPr>
            </w:r>
            <w:r w:rsidR="00E514D1">
              <w:rPr>
                <w:webHidden/>
              </w:rPr>
              <w:fldChar w:fldCharType="separate"/>
            </w:r>
            <w:r w:rsidR="009D6374">
              <w:rPr>
                <w:webHidden/>
              </w:rPr>
              <w:t>22</w:t>
            </w:r>
            <w:r w:rsidR="00E514D1">
              <w:rPr>
                <w:webHidden/>
              </w:rPr>
              <w:fldChar w:fldCharType="end"/>
            </w:r>
          </w:hyperlink>
        </w:p>
        <w:p w14:paraId="38349F80" w14:textId="7044BB90" w:rsidR="004E2893" w:rsidRPr="00396755" w:rsidRDefault="0032077A" w:rsidP="004E2893">
          <w:r>
            <w:rPr>
              <w:b/>
              <w:bCs/>
              <w:noProof/>
            </w:rPr>
            <w:fldChar w:fldCharType="end"/>
          </w:r>
        </w:p>
      </w:sdtContent>
    </w:sdt>
    <w:p w14:paraId="0AF8F8F9" w14:textId="77777777" w:rsidR="00E723DB" w:rsidRDefault="00E723DB">
      <w:pPr>
        <w:rPr>
          <w:rFonts w:eastAsia="Times New Roman" w:cstheme="majorBidi"/>
          <w:b/>
          <w:sz w:val="36"/>
          <w:szCs w:val="36"/>
        </w:rPr>
      </w:pPr>
      <w:r>
        <w:rPr>
          <w:rFonts w:eastAsia="Times New Roman"/>
          <w:sz w:val="36"/>
          <w:szCs w:val="36"/>
        </w:rPr>
        <w:br w:type="page"/>
      </w:r>
    </w:p>
    <w:p w14:paraId="55D7D049" w14:textId="2FDEA1FB" w:rsidR="002832A7" w:rsidRPr="0033393B" w:rsidRDefault="00D57D43" w:rsidP="00307551">
      <w:pPr>
        <w:pStyle w:val="Heading1"/>
        <w:spacing w:line="360" w:lineRule="auto"/>
        <w:rPr>
          <w:sz w:val="36"/>
          <w:szCs w:val="36"/>
        </w:rPr>
      </w:pPr>
      <w:bookmarkStart w:id="0" w:name="_Toc120543508"/>
      <w:bookmarkStart w:id="1" w:name="_Toc120543704"/>
      <w:bookmarkStart w:id="2" w:name="_Toc120629461"/>
      <w:r w:rsidRPr="0033393B">
        <w:rPr>
          <w:rFonts w:eastAsia="Times New Roman"/>
          <w:sz w:val="36"/>
          <w:szCs w:val="36"/>
        </w:rPr>
        <w:lastRenderedPageBreak/>
        <w:t>TÓM TẮT NỘI DUNG DỰ ÁN</w:t>
      </w:r>
      <w:bookmarkEnd w:id="0"/>
      <w:bookmarkEnd w:id="1"/>
      <w:bookmarkEnd w:id="2"/>
    </w:p>
    <w:p w14:paraId="535E51BE" w14:textId="7E8B9572" w:rsidR="002832A7" w:rsidRDefault="00D57D43">
      <w:pPr>
        <w:shd w:val="clear" w:color="auto" w:fill="FFFFFF"/>
        <w:ind w:firstLine="720"/>
        <w:rPr>
          <w:rFonts w:eastAsia="Times New Roman"/>
          <w:szCs w:val="28"/>
        </w:rPr>
      </w:pPr>
      <w:r w:rsidRPr="00396755">
        <w:rPr>
          <w:rFonts w:eastAsia="Times New Roman"/>
          <w:szCs w:val="28"/>
        </w:rPr>
        <w:t xml:space="preserve">Như chúng ta đã biết, “cơn bão” </w:t>
      </w:r>
      <w:r w:rsidR="00AC0E81">
        <w:rPr>
          <w:rFonts w:eastAsia="Times New Roman"/>
          <w:szCs w:val="28"/>
        </w:rPr>
        <w:t>COVID-19</w:t>
      </w:r>
      <w:r w:rsidRPr="00396755">
        <w:rPr>
          <w:rFonts w:eastAsia="Times New Roman"/>
          <w:szCs w:val="28"/>
        </w:rPr>
        <w:t xml:space="preserve"> khiến ngành du lịch Việt Nam trải qua cuộc khủng hoảng chưa từng có và nhiều chuyên gia đã nhận định du lịch đã “chạm đáy”. Sau gần 19 tháng đóng cửa du lịch quốc tế, du lịch nội địa cũng không thể triển khai khiến toàn bộ chuỗi cung ứng dịch vụ cho hoạt động du lịch ngưng trệ</w:t>
      </w:r>
      <w:r w:rsidR="00FE715D">
        <w:rPr>
          <w:rFonts w:eastAsia="Times New Roman"/>
          <w:szCs w:val="28"/>
        </w:rPr>
        <w:t>.</w:t>
      </w:r>
      <w:r w:rsidR="00D03A17">
        <w:rPr>
          <w:rFonts w:eastAsia="Times New Roman"/>
          <w:szCs w:val="28"/>
        </w:rPr>
        <w:t xml:space="preserve"> </w:t>
      </w:r>
      <w:r w:rsidR="00FE715D">
        <w:rPr>
          <w:rFonts w:eastAsia="Times New Roman"/>
          <w:szCs w:val="28"/>
        </w:rPr>
        <w:t xml:space="preserve"> </w:t>
      </w:r>
      <w:r w:rsidRPr="00396755">
        <w:rPr>
          <w:rFonts w:eastAsia="Times New Roman"/>
          <w:szCs w:val="28"/>
        </w:rPr>
        <w:t>Trong tình hình khó khăn ấy, Chính phủ đã triển khai nhiều chính sách, biện pháp, tạo điều kiện cho ngành du lịch từng bước phục hồi. Từ đây, ngành du lịch Việt Nam bắt đầu có những tín hiệu khởi sắc. Đặc biệt, trong năm 2022, ngành du lịch nội địa chứng kiến nhiều tiến triển tích cực và lấy đó làm bước đà đẩy mạnh hơn nữa cho việc mở cửa các hoạt động du lịch quốc tế.</w:t>
      </w:r>
      <w:r w:rsidR="00876CB9">
        <w:rPr>
          <w:rFonts w:eastAsia="Times New Roman"/>
          <w:szCs w:val="28"/>
        </w:rPr>
        <w:t xml:space="preserve"> </w:t>
      </w:r>
      <w:r w:rsidR="00876CB9">
        <w:rPr>
          <w:rFonts w:eastAsia="Times New Roman"/>
          <w:szCs w:val="28"/>
        </w:rPr>
        <w:fldChar w:fldCharType="begin"/>
      </w:r>
      <w:r w:rsidR="00876CB9">
        <w:rPr>
          <w:rFonts w:eastAsia="Times New Roman"/>
          <w:szCs w:val="28"/>
        </w:rPr>
        <w:instrText xml:space="preserve"> ADDIN ZOTERO_ITEM CSL_CITATION {"citationID":"XtUnqOev","properties":{"formattedCitation":"(Quang \\uc0\\u272{}\\uc0\\u244{}ng 2022)","plainCitation":"(Quang Đông 2022)","noteIndex":0},"citationItems":[{"id":5,"uris":["http://zotero.org/users/10551161/items/M6WZ69QM"],"itemData":{"id":5,"type":"post-weblog","title":"Nhìn lại 2021: Du lịch Việt Nam thích ứng linh hoạt, tìm giải pháp phục hồi","URL":"https://special.nhandan.vn/dulich2021/index.html","author":[{"family":"Quang Đông","given":""}],"issued":{"date-parts":[["2022"]]}}}],"schema":"https://github.com/citation-style-language/schema/raw/master/csl-citation.json"} </w:instrText>
      </w:r>
      <w:r w:rsidR="00876CB9">
        <w:rPr>
          <w:rFonts w:eastAsia="Times New Roman"/>
          <w:szCs w:val="28"/>
        </w:rPr>
        <w:fldChar w:fldCharType="separate"/>
      </w:r>
      <w:r w:rsidR="00876CB9" w:rsidRPr="00876CB9">
        <w:rPr>
          <w:szCs w:val="24"/>
        </w:rPr>
        <w:t>(Quang Đông 2022)</w:t>
      </w:r>
      <w:r w:rsidR="00876CB9">
        <w:rPr>
          <w:rFonts w:eastAsia="Times New Roman"/>
          <w:szCs w:val="28"/>
        </w:rPr>
        <w:fldChar w:fldCharType="end"/>
      </w:r>
      <w:r w:rsidRPr="00396755">
        <w:rPr>
          <w:rFonts w:eastAsia="Times New Roman"/>
          <w:szCs w:val="28"/>
        </w:rPr>
        <w:t xml:space="preserve"> </w:t>
      </w:r>
    </w:p>
    <w:p w14:paraId="7E5C0D7E" w14:textId="16FCAAFA" w:rsidR="00917436" w:rsidRDefault="002C7E29">
      <w:pPr>
        <w:shd w:val="clear" w:color="auto" w:fill="FFFFFF"/>
        <w:ind w:firstLine="720"/>
        <w:rPr>
          <w:rFonts w:eastAsia="Times New Roman"/>
          <w:szCs w:val="28"/>
        </w:rPr>
      </w:pPr>
      <w:r>
        <w:rPr>
          <w:rFonts w:eastAsia="Times New Roman"/>
          <w:szCs w:val="28"/>
        </w:rPr>
        <w:t>Hơn nữa, h</w:t>
      </w:r>
      <w:r w:rsidR="00C8010B">
        <w:rPr>
          <w:rFonts w:eastAsia="Times New Roman"/>
          <w:szCs w:val="28"/>
        </w:rPr>
        <w:t xml:space="preserve">iện </w:t>
      </w:r>
      <w:r w:rsidR="00330A31">
        <w:rPr>
          <w:rFonts w:eastAsia="Times New Roman"/>
          <w:szCs w:val="28"/>
        </w:rPr>
        <w:t>nay trên thị trường</w:t>
      </w:r>
      <w:r w:rsidR="003C3D10">
        <w:rPr>
          <w:rFonts w:eastAsia="Times New Roman"/>
          <w:szCs w:val="28"/>
        </w:rPr>
        <w:t xml:space="preserve"> đã</w:t>
      </w:r>
      <w:r w:rsidR="00330A31">
        <w:rPr>
          <w:rFonts w:eastAsia="Times New Roman"/>
          <w:szCs w:val="28"/>
        </w:rPr>
        <w:t xml:space="preserve"> </w:t>
      </w:r>
      <w:r w:rsidR="003C3D10">
        <w:rPr>
          <w:rFonts w:eastAsia="Times New Roman"/>
          <w:szCs w:val="28"/>
        </w:rPr>
        <w:t>xuất hiện nhiều ứng dụng du lịch</w:t>
      </w:r>
      <w:r w:rsidR="00C25822">
        <w:rPr>
          <w:rFonts w:eastAsia="Times New Roman"/>
          <w:szCs w:val="28"/>
        </w:rPr>
        <w:t xml:space="preserve"> như </w:t>
      </w:r>
      <w:r w:rsidR="0029757E">
        <w:rPr>
          <w:rFonts w:eastAsia="Times New Roman"/>
          <w:szCs w:val="28"/>
        </w:rPr>
        <w:t>Traveloka, Booking.com,</w:t>
      </w:r>
      <w:r w:rsidR="00C3510C">
        <w:rPr>
          <w:rFonts w:eastAsia="Times New Roman"/>
          <w:szCs w:val="28"/>
        </w:rPr>
        <w:t xml:space="preserve"> </w:t>
      </w:r>
      <w:r w:rsidR="00280DDA">
        <w:rPr>
          <w:rFonts w:eastAsia="Times New Roman"/>
          <w:szCs w:val="28"/>
        </w:rPr>
        <w:t>Agoda,</w:t>
      </w:r>
      <w:r w:rsidR="005C3968">
        <w:rPr>
          <w:rFonts w:eastAsia="Times New Roman"/>
          <w:szCs w:val="28"/>
        </w:rPr>
        <w:t xml:space="preserve">… nhưng hầu hết các ứng dụng chỉ tập trung </w:t>
      </w:r>
      <w:r w:rsidR="006C48B4">
        <w:rPr>
          <w:rFonts w:eastAsia="Times New Roman"/>
          <w:szCs w:val="28"/>
        </w:rPr>
        <w:t xml:space="preserve">vào </w:t>
      </w:r>
      <w:r w:rsidR="00094A73">
        <w:rPr>
          <w:rFonts w:eastAsia="Times New Roman"/>
          <w:szCs w:val="28"/>
        </w:rPr>
        <w:t>tính năng đặt phòng, đặt vé</w:t>
      </w:r>
      <w:r w:rsidR="00BC6FC8">
        <w:rPr>
          <w:rFonts w:eastAsia="Times New Roman"/>
          <w:szCs w:val="28"/>
        </w:rPr>
        <w:t xml:space="preserve"> mà chưa cung cấp nhiều thông tin chi tiết về các địa điểm du lịch</w:t>
      </w:r>
      <w:r w:rsidR="00C22CBA">
        <w:rPr>
          <w:rFonts w:eastAsia="Times New Roman"/>
          <w:szCs w:val="28"/>
        </w:rPr>
        <w:t>, gây phiền toái cho người dùng khi tìm hiểu về các địa điểm ấy</w:t>
      </w:r>
      <w:r w:rsidR="00BC6FC8">
        <w:rPr>
          <w:rFonts w:eastAsia="Times New Roman"/>
          <w:szCs w:val="28"/>
        </w:rPr>
        <w:t>.</w:t>
      </w:r>
      <w:r w:rsidR="000C0F61">
        <w:rPr>
          <w:rFonts w:eastAsia="Times New Roman"/>
          <w:szCs w:val="28"/>
        </w:rPr>
        <w:t xml:space="preserve"> </w:t>
      </w:r>
      <w:r w:rsidR="003D2D23">
        <w:rPr>
          <w:rFonts w:eastAsia="Times New Roman"/>
          <w:szCs w:val="28"/>
        </w:rPr>
        <w:t>Thêm vào đó, các thông tin trên các trang đề xuất không còn phù hợp</w:t>
      </w:r>
      <w:r w:rsidR="00761C4D">
        <w:rPr>
          <w:rFonts w:eastAsia="Times New Roman"/>
          <w:szCs w:val="28"/>
        </w:rPr>
        <w:t xml:space="preserve"> do ít được cập nhật lâu dài.</w:t>
      </w:r>
    </w:p>
    <w:p w14:paraId="707068AC" w14:textId="1F63B7CA" w:rsidR="00531672" w:rsidRDefault="00531672">
      <w:pPr>
        <w:shd w:val="clear" w:color="auto" w:fill="FFFFFF"/>
        <w:ind w:firstLine="720"/>
        <w:rPr>
          <w:rFonts w:eastAsia="Times New Roman"/>
          <w:szCs w:val="28"/>
        </w:rPr>
      </w:pPr>
      <w:r>
        <w:rPr>
          <w:rFonts w:eastAsia="Times New Roman"/>
          <w:szCs w:val="28"/>
        </w:rPr>
        <w:t>Với các lý do được đề cập</w:t>
      </w:r>
      <w:r w:rsidR="00037732">
        <w:rPr>
          <w:rFonts w:eastAsia="Times New Roman"/>
          <w:szCs w:val="28"/>
        </w:rPr>
        <w:t xml:space="preserve"> bên trên</w:t>
      </w:r>
      <w:r>
        <w:rPr>
          <w:rFonts w:eastAsia="Times New Roman"/>
          <w:szCs w:val="28"/>
        </w:rPr>
        <w:t xml:space="preserve">, </w:t>
      </w:r>
      <w:r w:rsidR="00020F28">
        <w:rPr>
          <w:rFonts w:eastAsia="Times New Roman"/>
          <w:szCs w:val="28"/>
        </w:rPr>
        <w:t xml:space="preserve">chúng tôi xem đây là một cơ hội tốt để tạo ra </w:t>
      </w:r>
      <w:r w:rsidR="00020F28" w:rsidRPr="00AB481E">
        <w:rPr>
          <w:rFonts w:eastAsia="Times New Roman"/>
          <w:b/>
          <w:bCs/>
          <w:szCs w:val="28"/>
        </w:rPr>
        <w:t>VnAgency</w:t>
      </w:r>
      <w:r w:rsidR="00D6015B">
        <w:rPr>
          <w:rFonts w:eastAsia="Times New Roman"/>
          <w:szCs w:val="28"/>
        </w:rPr>
        <w:t xml:space="preserve"> – giải pháp tối ưu </w:t>
      </w:r>
      <w:r w:rsidR="00940B1D">
        <w:rPr>
          <w:rFonts w:eastAsia="Times New Roman"/>
          <w:szCs w:val="28"/>
        </w:rPr>
        <w:t xml:space="preserve">nhằm mang lại cho </w:t>
      </w:r>
      <w:r w:rsidR="00FB554A">
        <w:rPr>
          <w:rFonts w:eastAsia="Times New Roman"/>
          <w:szCs w:val="28"/>
        </w:rPr>
        <w:t>người dùng những thông tin về du lịch, cụ thể thông tin về những sự kiện đang diễn ra hoặc những địa điểm đang thịnh hành.</w:t>
      </w:r>
    </w:p>
    <w:p w14:paraId="75ACE7BF" w14:textId="2863750B" w:rsidR="005530E5" w:rsidRPr="00396755" w:rsidRDefault="005530E5">
      <w:pPr>
        <w:shd w:val="clear" w:color="auto" w:fill="FFFFFF"/>
        <w:ind w:firstLine="720"/>
        <w:rPr>
          <w:rFonts w:eastAsia="Times New Roman"/>
          <w:szCs w:val="28"/>
        </w:rPr>
      </w:pPr>
      <w:r>
        <w:rPr>
          <w:rFonts w:eastAsia="Times New Roman"/>
          <w:szCs w:val="28"/>
        </w:rPr>
        <w:t xml:space="preserve">Ứng dụng được viết trên hai hệ điều hành Android và iOS, bằng </w:t>
      </w:r>
      <w:r w:rsidR="00304A98">
        <w:rPr>
          <w:rFonts w:eastAsia="Times New Roman"/>
          <w:szCs w:val="28"/>
        </w:rPr>
        <w:t>ngôn ngữ TypeScript</w:t>
      </w:r>
      <w:r w:rsidR="00651B5F">
        <w:rPr>
          <w:rFonts w:eastAsia="Times New Roman"/>
          <w:szCs w:val="28"/>
        </w:rPr>
        <w:t xml:space="preserve"> và framework React </w:t>
      </w:r>
      <w:r w:rsidR="00CE5691">
        <w:rPr>
          <w:rFonts w:eastAsia="Times New Roman"/>
          <w:szCs w:val="28"/>
        </w:rPr>
        <w:t xml:space="preserve">Native nhằm giải quyết bài toán </w:t>
      </w:r>
      <w:r w:rsidR="0019799E">
        <w:rPr>
          <w:rFonts w:eastAsia="Times New Roman"/>
          <w:szCs w:val="28"/>
        </w:rPr>
        <w:t xml:space="preserve">hiệu năng và chi phí </w:t>
      </w:r>
      <w:r w:rsidR="00F3120D">
        <w:rPr>
          <w:rFonts w:eastAsia="Times New Roman"/>
          <w:szCs w:val="28"/>
        </w:rPr>
        <w:t xml:space="preserve">phát triển dự án trên nhiều nền tảng. Ngoài ra, hệ thống server </w:t>
      </w:r>
      <w:r w:rsidR="006A3EC0">
        <w:rPr>
          <w:rFonts w:eastAsia="Times New Roman"/>
          <w:szCs w:val="28"/>
        </w:rPr>
        <w:t xml:space="preserve">được viết bằng </w:t>
      </w:r>
      <w:r w:rsidR="00A20935">
        <w:rPr>
          <w:rFonts w:eastAsia="Times New Roman"/>
          <w:szCs w:val="28"/>
        </w:rPr>
        <w:t>ngôn ngữ Python cùng</w:t>
      </w:r>
      <w:r w:rsidR="00AA5940">
        <w:rPr>
          <w:rFonts w:eastAsia="Times New Roman"/>
          <w:szCs w:val="28"/>
        </w:rPr>
        <w:t xml:space="preserve"> các thư viện ng</w:t>
      </w:r>
      <w:r w:rsidR="003208BC">
        <w:rPr>
          <w:rFonts w:eastAsia="Times New Roman"/>
          <w:szCs w:val="28"/>
        </w:rPr>
        <w:t>oài như</w:t>
      </w:r>
      <w:r w:rsidR="00A20935">
        <w:rPr>
          <w:rFonts w:eastAsia="Times New Roman"/>
          <w:szCs w:val="28"/>
        </w:rPr>
        <w:t xml:space="preserve"> Google Maps API, Apify,</w:t>
      </w:r>
      <w:r w:rsidR="00D57C25">
        <w:rPr>
          <w:rFonts w:eastAsia="Times New Roman"/>
          <w:szCs w:val="28"/>
        </w:rPr>
        <w:t xml:space="preserve"> Firebase, BeautifulSoup</w:t>
      </w:r>
      <w:r w:rsidR="00981BCE">
        <w:rPr>
          <w:rFonts w:eastAsia="Times New Roman"/>
          <w:szCs w:val="28"/>
        </w:rPr>
        <w:t xml:space="preserve"> giúp dễ dàng thu thập dữ liệu, phân tích xử lý số liệu</w:t>
      </w:r>
      <w:r w:rsidR="003B7622">
        <w:rPr>
          <w:rFonts w:eastAsia="Times New Roman"/>
          <w:szCs w:val="28"/>
        </w:rPr>
        <w:t>, cập nhật và bảo trì lâu dài.</w:t>
      </w:r>
    </w:p>
    <w:p w14:paraId="17401C4E" w14:textId="7247B549" w:rsidR="0033393B" w:rsidRDefault="00D57D43" w:rsidP="0033393B">
      <w:pPr>
        <w:shd w:val="clear" w:color="auto" w:fill="FFFFFF"/>
        <w:ind w:firstLine="720"/>
        <w:rPr>
          <w:rFonts w:eastAsia="Times New Roman"/>
          <w:b/>
          <w:szCs w:val="28"/>
        </w:rPr>
      </w:pPr>
      <w:r w:rsidRPr="00396755">
        <w:rPr>
          <w:rFonts w:eastAsia="Times New Roman"/>
          <w:b/>
          <w:szCs w:val="28"/>
        </w:rPr>
        <w:t>Đóng góp mới của dự án mới này chính là tận dụng được các tính năng đã có trên thị trường, giúp người dùng có được những thông tin về địa điểm du lịch, sự kiện đang diễn ra, tin tức về du lịch. Đồng thời đưa ra được lộ trình theo chi phí đề ra của người dùng và xếp hạng các địa điểm đang thịnh hành.</w:t>
      </w:r>
    </w:p>
    <w:p w14:paraId="440296D3" w14:textId="77777777" w:rsidR="0033393B" w:rsidRDefault="0033393B">
      <w:pPr>
        <w:rPr>
          <w:rFonts w:eastAsia="Times New Roman"/>
          <w:b/>
          <w:szCs w:val="28"/>
        </w:rPr>
      </w:pPr>
      <w:r>
        <w:rPr>
          <w:rFonts w:eastAsia="Times New Roman"/>
          <w:b/>
          <w:szCs w:val="28"/>
        </w:rPr>
        <w:br w:type="page"/>
      </w:r>
    </w:p>
    <w:p w14:paraId="14DFFD9C" w14:textId="41841C0C" w:rsidR="002832A7" w:rsidRPr="00396755" w:rsidRDefault="00D57D43" w:rsidP="00307551">
      <w:pPr>
        <w:pStyle w:val="Heading1"/>
        <w:rPr>
          <w:rFonts w:eastAsia="Times New Roman" w:cs="Times New Roman"/>
          <w:b w:val="0"/>
        </w:rPr>
      </w:pPr>
      <w:bookmarkStart w:id="3" w:name="_Toc120543509"/>
      <w:bookmarkStart w:id="4" w:name="_Toc120543705"/>
      <w:bookmarkStart w:id="5" w:name="_Toc120629462"/>
      <w:r w:rsidRPr="00396755">
        <w:rPr>
          <w:rFonts w:eastAsia="Times New Roman"/>
        </w:rPr>
        <w:lastRenderedPageBreak/>
        <w:t>1. GIỚI THIỆU VÀ TỔNG QUAN VỀ VẤ</w:t>
      </w:r>
      <w:r w:rsidRPr="00396755">
        <w:rPr>
          <w:rFonts w:eastAsia="Times New Roman" w:cs="Times New Roman"/>
        </w:rPr>
        <w:t>N ĐỀ NGHIÊN CỨU</w:t>
      </w:r>
      <w:bookmarkEnd w:id="3"/>
      <w:bookmarkEnd w:id="4"/>
      <w:bookmarkEnd w:id="5"/>
    </w:p>
    <w:p w14:paraId="701118CB" w14:textId="77777777" w:rsidR="002832A7" w:rsidRPr="00396755" w:rsidRDefault="00D57D43" w:rsidP="00396755">
      <w:pPr>
        <w:pStyle w:val="Heading2"/>
      </w:pPr>
      <w:bookmarkStart w:id="6" w:name="_Toc120543510"/>
      <w:bookmarkStart w:id="7" w:name="_Toc120543706"/>
      <w:bookmarkStart w:id="8" w:name="_Toc120629463"/>
      <w:r w:rsidRPr="00396755">
        <w:t>1.1. Vấn đề nghiên cứu</w:t>
      </w:r>
      <w:bookmarkEnd w:id="6"/>
      <w:bookmarkEnd w:id="7"/>
      <w:bookmarkEnd w:id="8"/>
    </w:p>
    <w:p w14:paraId="5AF12841" w14:textId="75AD3DFF" w:rsidR="002832A7" w:rsidRPr="00396755" w:rsidRDefault="00D57D43">
      <w:pPr>
        <w:shd w:val="clear" w:color="auto" w:fill="FFFFFF"/>
        <w:spacing w:after="0" w:line="300" w:lineRule="auto"/>
        <w:ind w:firstLine="720"/>
        <w:rPr>
          <w:rFonts w:eastAsia="Times New Roman"/>
          <w:szCs w:val="28"/>
          <w:highlight w:val="white"/>
        </w:rPr>
      </w:pPr>
      <w:r w:rsidRPr="00396755">
        <w:rPr>
          <w:rFonts w:eastAsia="Times New Roman"/>
          <w:szCs w:val="28"/>
        </w:rPr>
        <w:t xml:space="preserve">Bước qua đại dịch </w:t>
      </w:r>
      <w:r w:rsidR="00AC0E81">
        <w:rPr>
          <w:rFonts w:eastAsia="Times New Roman"/>
          <w:szCs w:val="28"/>
        </w:rPr>
        <w:t>COVID-19</w:t>
      </w:r>
      <w:r w:rsidRPr="00396755">
        <w:rPr>
          <w:rFonts w:eastAsia="Times New Roman"/>
          <w:szCs w:val="28"/>
        </w:rPr>
        <w:t xml:space="preserve"> với đầy biến động, đất nước chúng ta tiến vào trạng thái bình thường mới, nhu cầu dịch vụ, du lịch của người dân cũng trở nên đáng được quan tâm hơn. Cụ thể hơn tại Đà Nẵng, ngành Dịch vụ trong 9 tháng năm 2022, </w:t>
      </w:r>
      <w:r w:rsidRPr="00396755">
        <w:rPr>
          <w:rFonts w:eastAsia="Times New Roman"/>
          <w:szCs w:val="28"/>
          <w:highlight w:val="white"/>
        </w:rPr>
        <w:t>tổng số lượt khách do cơ sở lưu trú phục vụ ước đạt 2.771 nghìn lượt, tăng hơn 160% so với cùng kỳ năm 2021, thể hiện sự phát triển rõ rệt</w:t>
      </w:r>
      <w:r w:rsidR="00AB30DA">
        <w:rPr>
          <w:rFonts w:eastAsia="Times New Roman"/>
          <w:szCs w:val="28"/>
          <w:highlight w:val="white"/>
        </w:rPr>
        <w:t>.</w:t>
      </w:r>
      <w:r w:rsidR="00AC7CA9">
        <w:t xml:space="preserve"> </w:t>
      </w:r>
      <w:r w:rsidR="00AC3322">
        <w:fldChar w:fldCharType="begin"/>
      </w:r>
      <w:r w:rsidR="00AC3322">
        <w:instrText xml:space="preserve"> ADDIN ZOTERO_ITEM CSL_CITATION {"citationID":"rmGmXN1l","properties":{"formattedCitation":"(Thu H\\uc0\\u432{}\\uc0\\u417{}ng 2022)","plainCitation":"(Thu Hương 2022)","noteIndex":0},"citationItems":[{"id":2,"uris":["http://zotero.org/users/10551161/items/BU8K5DSI"],"itemData":{"id":2,"type":"post-weblog","title":"Đà Nẵng: Du lịch ghi nhận nhiều tín hiệu khởi sắc","URL":"http://www.drt.danang.vn/chi_tiet-66290","author":[{"family":"Thu Hương","given":""}],"issued":{"date-parts":[["2022"]]}}}],"schema":"https://github.com/citation-style-language/schema/raw/master/csl-citation.json"} </w:instrText>
      </w:r>
      <w:r w:rsidR="00AC3322">
        <w:fldChar w:fldCharType="separate"/>
      </w:r>
      <w:r w:rsidR="00AC3322" w:rsidRPr="00AC3322">
        <w:rPr>
          <w:szCs w:val="24"/>
        </w:rPr>
        <w:t>(Thu Hương 2022)</w:t>
      </w:r>
      <w:r w:rsidR="00AC3322">
        <w:fldChar w:fldCharType="end"/>
      </w:r>
      <w:r w:rsidRPr="00396755">
        <w:rPr>
          <w:rFonts w:eastAsia="Times New Roman"/>
          <w:szCs w:val="28"/>
          <w:highlight w:val="white"/>
        </w:rPr>
        <w:t xml:space="preserve"> Tuy ngành dịch vụ du lịch phát triển đáng rõ rệt như thế, nhiều hộ gia đình lựa chọn đi du lịch như vậy, nhưng vẫn có nhiều khó khăn, bất cập diễn ra đối với mỗi gia đình trong việc tìm kiếm thông tin về du lịch. Phần lớn các thông tin đều được rải rác khắp nơi, không rõ ràng, dễ gây nhầm lẫn.</w:t>
      </w:r>
    </w:p>
    <w:p w14:paraId="70A23B9F" w14:textId="77777777" w:rsidR="002832A7" w:rsidRPr="00396755" w:rsidRDefault="00D57D43">
      <w:pPr>
        <w:shd w:val="clear" w:color="auto" w:fill="FFFFFF"/>
        <w:spacing w:after="0" w:line="300" w:lineRule="auto"/>
        <w:ind w:firstLine="720"/>
        <w:rPr>
          <w:rFonts w:eastAsia="Times New Roman"/>
          <w:szCs w:val="28"/>
        </w:rPr>
      </w:pPr>
      <w:r w:rsidRPr="00396755">
        <w:rPr>
          <w:rFonts w:eastAsia="Times New Roman"/>
          <w:szCs w:val="28"/>
          <w:highlight w:val="white"/>
        </w:rPr>
        <w:t>Chính vì lẽ đó, một trong những giải pháp hàng đầu chính là việc tập hợp lại các thông tin chính xác nhất có thể, đưa chúng vào trong một phương tiện sao cho mọi người có thể truy cập một cách dễ dàng nhất.</w:t>
      </w:r>
    </w:p>
    <w:p w14:paraId="1AD64630" w14:textId="77777777" w:rsidR="002832A7" w:rsidRPr="00396755" w:rsidRDefault="00D57D43">
      <w:pPr>
        <w:shd w:val="clear" w:color="auto" w:fill="FFFFFF"/>
        <w:spacing w:after="0" w:line="300" w:lineRule="auto"/>
        <w:rPr>
          <w:rFonts w:eastAsia="Times New Roman"/>
          <w:szCs w:val="28"/>
        </w:rPr>
      </w:pPr>
      <w:r w:rsidRPr="00396755">
        <w:rPr>
          <w:rFonts w:eastAsia="Times New Roman"/>
          <w:szCs w:val="28"/>
        </w:rPr>
        <w:tab/>
        <w:t xml:space="preserve">Dựa trên giải pháp đó, chúng tôi đã quyết định nghiên cứu và tạo ra một ứng dụng có thể tổng hợp được những thông tin liên quan đến du lịch, đồng thời đưa ra cho người dùng những gợi ý về lộ trình du lịch sao cho hợp lý, hiệu quả. </w:t>
      </w:r>
    </w:p>
    <w:p w14:paraId="294F69FE" w14:textId="77777777" w:rsidR="002832A7" w:rsidRPr="00396755" w:rsidRDefault="00D57D43" w:rsidP="00307551">
      <w:pPr>
        <w:pStyle w:val="Heading2"/>
        <w:rPr>
          <w:rFonts w:eastAsia="Times New Roman"/>
          <w:b w:val="0"/>
          <w:szCs w:val="32"/>
        </w:rPr>
      </w:pPr>
      <w:bookmarkStart w:id="9" w:name="_Toc120543511"/>
      <w:bookmarkStart w:id="10" w:name="_Toc120543707"/>
      <w:bookmarkStart w:id="11" w:name="_Toc120629464"/>
      <w:r w:rsidRPr="00396755">
        <w:t>1.2. Mục đích nghiên cứu</w:t>
      </w:r>
      <w:bookmarkEnd w:id="9"/>
      <w:bookmarkEnd w:id="10"/>
      <w:bookmarkEnd w:id="11"/>
    </w:p>
    <w:p w14:paraId="66A204D8" w14:textId="531B7D56" w:rsidR="002832A7" w:rsidRPr="00396755" w:rsidRDefault="00D57D43">
      <w:pPr>
        <w:shd w:val="clear" w:color="auto" w:fill="FFFFFF"/>
        <w:spacing w:after="0" w:line="300" w:lineRule="auto"/>
        <w:ind w:firstLine="720"/>
        <w:rPr>
          <w:rFonts w:eastAsia="Times New Roman"/>
          <w:szCs w:val="28"/>
        </w:rPr>
      </w:pPr>
      <w:r w:rsidRPr="00396755">
        <w:rPr>
          <w:rFonts w:eastAsia="Times New Roman"/>
          <w:szCs w:val="28"/>
        </w:rPr>
        <w:t>Như đã đề cập ở trên, sau khi phân tích tổng quan tình hình du lịch trong nước</w:t>
      </w:r>
      <w:r w:rsidR="00C355EC">
        <w:rPr>
          <w:rFonts w:eastAsia="Times New Roman"/>
          <w:szCs w:val="28"/>
        </w:rPr>
        <w:t xml:space="preserve"> và quốc tế</w:t>
      </w:r>
      <w:r w:rsidRPr="00396755">
        <w:rPr>
          <w:rFonts w:eastAsia="Times New Roman"/>
          <w:szCs w:val="28"/>
        </w:rPr>
        <w:t>, chúng tôi muốn tạo ra phần mềm giúp du khách dễ dàng tiếp cận hơn với thông tin địa điểm mình muốn đến, đồng thời được cập nhật</w:t>
      </w:r>
      <w:r w:rsidR="00C02430">
        <w:rPr>
          <w:rFonts w:eastAsia="Times New Roman"/>
          <w:szCs w:val="28"/>
        </w:rPr>
        <w:t xml:space="preserve"> mới nhất</w:t>
      </w:r>
      <w:r w:rsidRPr="00396755">
        <w:rPr>
          <w:rFonts w:eastAsia="Times New Roman"/>
          <w:szCs w:val="28"/>
        </w:rPr>
        <w:t xml:space="preserve"> những sự kiện nổi bật</w:t>
      </w:r>
      <w:r w:rsidR="00C02430">
        <w:rPr>
          <w:rFonts w:eastAsia="Times New Roman"/>
          <w:szCs w:val="28"/>
        </w:rPr>
        <w:t xml:space="preserve"> diễn ra trong tương lai</w:t>
      </w:r>
      <w:r w:rsidR="007A1D96">
        <w:rPr>
          <w:rFonts w:eastAsia="Times New Roman"/>
          <w:szCs w:val="28"/>
        </w:rPr>
        <w:t xml:space="preserve"> tại địa phương</w:t>
      </w:r>
      <w:r w:rsidR="00C02430">
        <w:rPr>
          <w:rFonts w:eastAsia="Times New Roman"/>
          <w:szCs w:val="28"/>
        </w:rPr>
        <w:t>.</w:t>
      </w:r>
    </w:p>
    <w:p w14:paraId="70A0CEEC" w14:textId="47D606E0" w:rsidR="002832A7" w:rsidRPr="00396755" w:rsidRDefault="00D57D43" w:rsidP="004E2893">
      <w:pPr>
        <w:pStyle w:val="Heading2"/>
      </w:pPr>
      <w:bookmarkStart w:id="12" w:name="_Toc120543512"/>
      <w:bookmarkStart w:id="13" w:name="_Toc120543708"/>
      <w:bookmarkStart w:id="14" w:name="_Toc120629465"/>
      <w:r w:rsidRPr="00396755">
        <w:t>1.3. Mục tiêu nghiên cứu</w:t>
      </w:r>
      <w:bookmarkEnd w:id="12"/>
      <w:bookmarkEnd w:id="13"/>
      <w:bookmarkEnd w:id="14"/>
    </w:p>
    <w:p w14:paraId="642F289F" w14:textId="22D7192D" w:rsidR="002832A7" w:rsidRPr="00396755" w:rsidRDefault="00D57D43">
      <w:pPr>
        <w:shd w:val="clear" w:color="auto" w:fill="FFFFFF"/>
        <w:spacing w:after="0" w:line="240" w:lineRule="auto"/>
        <w:rPr>
          <w:rFonts w:eastAsia="Times New Roman"/>
          <w:szCs w:val="28"/>
        </w:rPr>
      </w:pPr>
      <w:r w:rsidRPr="00396755">
        <w:rPr>
          <w:rFonts w:eastAsia="Times New Roman"/>
          <w:szCs w:val="28"/>
        </w:rPr>
        <w:t>- Hoàn thành phần mềm, tối ưu giao diện người dùng và các thuật toán</w:t>
      </w:r>
      <w:r w:rsidR="00C032CB">
        <w:rPr>
          <w:rFonts w:eastAsia="Times New Roman"/>
          <w:szCs w:val="28"/>
        </w:rPr>
        <w:t xml:space="preserve"> kết hợp.</w:t>
      </w:r>
    </w:p>
    <w:p w14:paraId="00364364" w14:textId="77777777" w:rsidR="002832A7" w:rsidRPr="00396755" w:rsidRDefault="00D57D43">
      <w:pPr>
        <w:shd w:val="clear" w:color="auto" w:fill="FFFFFF"/>
        <w:spacing w:after="0" w:line="240" w:lineRule="auto"/>
        <w:rPr>
          <w:rFonts w:eastAsia="Times New Roman"/>
          <w:szCs w:val="28"/>
        </w:rPr>
      </w:pPr>
      <w:r w:rsidRPr="00396755">
        <w:rPr>
          <w:rFonts w:eastAsia="Times New Roman"/>
          <w:szCs w:val="28"/>
        </w:rPr>
        <w:t>- Thử nghiệm thực tế với 2 giai đoạn:</w:t>
      </w:r>
    </w:p>
    <w:p w14:paraId="7F08DFAF" w14:textId="77777777" w:rsidR="00F56C4F" w:rsidRDefault="00D57D43" w:rsidP="00F56C4F">
      <w:pPr>
        <w:shd w:val="clear" w:color="auto" w:fill="FFFFFF"/>
        <w:spacing w:after="0" w:line="240" w:lineRule="auto"/>
        <w:ind w:firstLine="720"/>
        <w:rPr>
          <w:rFonts w:eastAsia="Times New Roman"/>
          <w:szCs w:val="28"/>
        </w:rPr>
      </w:pPr>
      <w:r w:rsidRPr="00396755">
        <w:rPr>
          <w:rFonts w:eastAsia="Times New Roman"/>
          <w:szCs w:val="28"/>
        </w:rPr>
        <w:t xml:space="preserve">+ Đạt được sự hài lòng trên đa </w:t>
      </w:r>
      <w:r w:rsidRPr="00F56C4F">
        <w:rPr>
          <w:rFonts w:eastAsia="Times New Roman"/>
          <w:szCs w:val="28"/>
        </w:rPr>
        <w:t>số học sinh l</w:t>
      </w:r>
      <w:r w:rsidRPr="00396755">
        <w:rPr>
          <w:rFonts w:eastAsia="Times New Roman"/>
          <w:szCs w:val="28"/>
        </w:rPr>
        <w:t>ớp 11A5.</w:t>
      </w:r>
    </w:p>
    <w:p w14:paraId="371327AC" w14:textId="57C1C6E2" w:rsidR="00AC3322" w:rsidRDefault="00D57D43" w:rsidP="00C54A8F">
      <w:pPr>
        <w:shd w:val="clear" w:color="auto" w:fill="FFFFFF"/>
        <w:spacing w:after="0" w:line="240" w:lineRule="auto"/>
        <w:ind w:firstLine="720"/>
        <w:rPr>
          <w:rFonts w:eastAsia="Times New Roman"/>
          <w:szCs w:val="28"/>
        </w:rPr>
      </w:pPr>
      <w:r w:rsidRPr="00F56C4F">
        <w:rPr>
          <w:rFonts w:eastAsia="Times New Roman"/>
          <w:szCs w:val="28"/>
        </w:rPr>
        <w:t>+ Đưa đi thử nghiệm tại các điểm du lịch và đạt được sự hài lòng trên đa số người dùng cuối.</w:t>
      </w:r>
    </w:p>
    <w:p w14:paraId="3FF7AF4F" w14:textId="77777777" w:rsidR="00AC3322" w:rsidRDefault="00AC3322">
      <w:pPr>
        <w:rPr>
          <w:rFonts w:eastAsia="Times New Roman"/>
          <w:szCs w:val="28"/>
        </w:rPr>
      </w:pPr>
      <w:r>
        <w:rPr>
          <w:rFonts w:eastAsia="Times New Roman"/>
          <w:szCs w:val="28"/>
        </w:rPr>
        <w:br w:type="page"/>
      </w:r>
    </w:p>
    <w:p w14:paraId="2687437D" w14:textId="77777777" w:rsidR="007F4EF3" w:rsidRDefault="00D57D43" w:rsidP="007F4EF3">
      <w:pPr>
        <w:pStyle w:val="Heading1"/>
        <w:rPr>
          <w:rStyle w:val="Heading1Char"/>
          <w:b/>
        </w:rPr>
      </w:pPr>
      <w:bookmarkStart w:id="15" w:name="_Toc120543513"/>
      <w:bookmarkStart w:id="16" w:name="_Toc120543709"/>
      <w:bookmarkStart w:id="17" w:name="_Toc120629466"/>
      <w:r w:rsidRPr="00EC2E66">
        <w:rPr>
          <w:rStyle w:val="Heading1Char"/>
          <w:b/>
        </w:rPr>
        <w:lastRenderedPageBreak/>
        <w:t>2. GIẢ THUYẾT KHOA HỌC VÀ</w:t>
      </w:r>
      <w:r w:rsidR="007F4EF3">
        <w:rPr>
          <w:rStyle w:val="Heading1Char"/>
          <w:b/>
        </w:rPr>
        <w:t xml:space="preserve"> CÂU HỎI</w:t>
      </w:r>
      <w:r w:rsidRPr="00EC2E66">
        <w:rPr>
          <w:rStyle w:val="Heading1Char"/>
          <w:b/>
        </w:rPr>
        <w:t xml:space="preserve"> NGHIÊN</w:t>
      </w:r>
      <w:r w:rsidR="00EC2E66" w:rsidRPr="00EC2E66">
        <w:rPr>
          <w:rStyle w:val="Heading1Char"/>
          <w:b/>
        </w:rPr>
        <w:t xml:space="preserve"> </w:t>
      </w:r>
      <w:r w:rsidRPr="00EC2E66">
        <w:rPr>
          <w:rStyle w:val="Heading1Char"/>
          <w:b/>
        </w:rPr>
        <w:t>CỨU</w:t>
      </w:r>
      <w:bookmarkEnd w:id="15"/>
      <w:bookmarkEnd w:id="16"/>
      <w:bookmarkEnd w:id="17"/>
    </w:p>
    <w:p w14:paraId="4D0F0D80" w14:textId="361D2A84" w:rsidR="00822FE0" w:rsidRDefault="007F4EF3" w:rsidP="00965826">
      <w:pPr>
        <w:pStyle w:val="Heading2"/>
      </w:pPr>
      <w:bookmarkStart w:id="18" w:name="_Toc120543514"/>
      <w:bookmarkStart w:id="19" w:name="_Toc120543710"/>
      <w:bookmarkStart w:id="20" w:name="_Toc120629467"/>
      <w:r>
        <w:t xml:space="preserve">2.1. </w:t>
      </w:r>
      <w:r w:rsidR="00822FE0">
        <w:t>Giả thuyết khoa học</w:t>
      </w:r>
      <w:bookmarkEnd w:id="18"/>
      <w:bookmarkEnd w:id="19"/>
      <w:bookmarkEnd w:id="20"/>
    </w:p>
    <w:p w14:paraId="3E3A734A" w14:textId="390858AA" w:rsidR="0059551F" w:rsidRPr="0059551F" w:rsidRDefault="0059551F" w:rsidP="0059551F">
      <w:pPr>
        <w:pStyle w:val="Heading3"/>
      </w:pPr>
      <w:bookmarkStart w:id="21" w:name="_Toc120543515"/>
      <w:bookmarkStart w:id="22" w:name="_Toc120543711"/>
      <w:bookmarkStart w:id="23" w:name="_Toc120629468"/>
      <w:r>
        <w:t xml:space="preserve">2.1.1. Vấn đề </w:t>
      </w:r>
      <w:r w:rsidR="00F21298">
        <w:t>từ các ứng dụng đã có</w:t>
      </w:r>
      <w:bookmarkEnd w:id="21"/>
      <w:bookmarkEnd w:id="22"/>
      <w:bookmarkEnd w:id="23"/>
    </w:p>
    <w:p w14:paraId="0B298287" w14:textId="2FF5F64D" w:rsidR="002214D9" w:rsidRPr="002214D9" w:rsidRDefault="00C862FD" w:rsidP="00B95BEC">
      <w:pPr>
        <w:ind w:firstLine="284"/>
      </w:pPr>
      <w:r>
        <w:t xml:space="preserve">Vẫn tồn đọng </w:t>
      </w:r>
      <w:r w:rsidR="00635306">
        <w:t>nhiều</w:t>
      </w:r>
      <w:r w:rsidR="002214D9">
        <w:t xml:space="preserve"> vấn đề tr</w:t>
      </w:r>
      <w:r>
        <w:t>ong</w:t>
      </w:r>
      <w:r w:rsidR="002214D9">
        <w:t xml:space="preserve"> các ứng dụng đã có</w:t>
      </w:r>
      <w:r>
        <w:t xml:space="preserve"> trên thị trường hiện nay:</w:t>
      </w:r>
    </w:p>
    <w:p w14:paraId="285EAEFB" w14:textId="53204674" w:rsidR="00BA6638" w:rsidRDefault="00B95BEC" w:rsidP="00B95BEC">
      <w:pPr>
        <w:ind w:firstLine="720"/>
      </w:pPr>
      <w:r>
        <w:t xml:space="preserve">1. </w:t>
      </w:r>
      <w:r w:rsidR="00DE6652">
        <w:t>T</w:t>
      </w:r>
      <w:r w:rsidR="00BA6638">
        <w:t xml:space="preserve">hiếu đi nhiều thông tin về địa điểm du lịch; dữ liệu trên </w:t>
      </w:r>
      <w:r w:rsidR="00BB4D18">
        <w:t>các ứng dụng đa số chưa được cập nhật gây ra</w:t>
      </w:r>
      <w:r w:rsidR="00F14345">
        <w:t xml:space="preserve"> sự</w:t>
      </w:r>
      <w:r w:rsidR="00BB4D18">
        <w:t xml:space="preserve"> </w:t>
      </w:r>
      <w:r w:rsidR="00F14345">
        <w:t>nhầm lẫn cho du khách khi đến tham quan.</w:t>
      </w:r>
    </w:p>
    <w:p w14:paraId="3573119A" w14:textId="384B32DB" w:rsidR="00F14345" w:rsidRDefault="00DE6652" w:rsidP="00B95BEC">
      <w:pPr>
        <w:ind w:firstLine="720"/>
      </w:pPr>
      <w:r>
        <w:t>2.</w:t>
      </w:r>
      <w:r w:rsidR="00D21F80">
        <w:t xml:space="preserve"> </w:t>
      </w:r>
      <w:r w:rsidR="004645BF">
        <w:t xml:space="preserve">Kết quả tìm kiếm trên các ứng dụng không phù hợp </w:t>
      </w:r>
      <w:r w:rsidR="0039210B">
        <w:t>với vấn đề người dùng cần tìm hiểu.</w:t>
      </w:r>
    </w:p>
    <w:p w14:paraId="0492AC13" w14:textId="4260AE1D" w:rsidR="00D56663" w:rsidRDefault="00DE6652" w:rsidP="00B95BEC">
      <w:pPr>
        <w:ind w:firstLine="720"/>
      </w:pPr>
      <w:r>
        <w:t>3.</w:t>
      </w:r>
      <w:r w:rsidR="00D21F80">
        <w:t xml:space="preserve"> </w:t>
      </w:r>
      <w:r w:rsidR="00D56663">
        <w:t>Xuất hiện quá nhiều quảng cáo rác</w:t>
      </w:r>
      <w:r w:rsidR="00EA2160">
        <w:t>,</w:t>
      </w:r>
      <w:r w:rsidR="004D0826">
        <w:t xml:space="preserve"> nghiêm trọng hơn là các quảng cáo </w:t>
      </w:r>
      <w:r w:rsidR="00F30A03">
        <w:t>lừa đảo</w:t>
      </w:r>
      <w:r w:rsidR="002214D9">
        <w:t>, đánh cắp thông tin,</w:t>
      </w:r>
      <w:r w:rsidR="00D56663">
        <w:t xml:space="preserve"> gây phiền </w:t>
      </w:r>
      <w:r w:rsidR="00C20F67">
        <w:t>hà</w:t>
      </w:r>
      <w:r w:rsidR="00D56663">
        <w:t xml:space="preserve"> </w:t>
      </w:r>
      <w:r w:rsidR="004856A7">
        <w:t>cho</w:t>
      </w:r>
      <w:r w:rsidR="00D56663">
        <w:t xml:space="preserve"> người dùng.</w:t>
      </w:r>
    </w:p>
    <w:p w14:paraId="0A39389F" w14:textId="7083ABE5" w:rsidR="0039210B" w:rsidRDefault="00DE6652" w:rsidP="00B95BEC">
      <w:pPr>
        <w:ind w:firstLine="720"/>
      </w:pPr>
      <w:r>
        <w:t>4.</w:t>
      </w:r>
      <w:r w:rsidR="00D21F80">
        <w:t xml:space="preserve"> </w:t>
      </w:r>
      <w:r>
        <w:t xml:space="preserve">Các đề xuất </w:t>
      </w:r>
      <w:r w:rsidR="00066601">
        <w:t>không phù hợp với rào cản chi phí của người dùng.</w:t>
      </w:r>
    </w:p>
    <w:p w14:paraId="6BFBF1D1" w14:textId="73372B06" w:rsidR="003073C1" w:rsidRDefault="00D023BF" w:rsidP="003073C1">
      <w:pPr>
        <w:ind w:firstLine="720"/>
      </w:pPr>
      <w:r>
        <w:t xml:space="preserve">5. </w:t>
      </w:r>
      <w:r w:rsidR="006E298E">
        <w:t xml:space="preserve">Chỉ có </w:t>
      </w:r>
      <w:r w:rsidR="009F578C">
        <w:t>thể</w:t>
      </w:r>
      <w:r w:rsidR="006E298E">
        <w:t xml:space="preserve"> gợi ý tỉnh thành</w:t>
      </w:r>
      <w:r w:rsidR="009F578C">
        <w:t xml:space="preserve"> mà không đưa ra gợi ý các địa điểm nên trải nghiệm trong tỉnh thành.</w:t>
      </w:r>
    </w:p>
    <w:p w14:paraId="269EC1BE" w14:textId="3D462703" w:rsidR="00600886" w:rsidRDefault="00600886" w:rsidP="003073C1">
      <w:pPr>
        <w:ind w:firstLine="720"/>
      </w:pPr>
      <w:r>
        <w:fldChar w:fldCharType="begin"/>
      </w:r>
      <w:r>
        <w:instrText xml:space="preserve"> ADDIN ZOTERO_ITEM CSL_CITATION {"citationID":"vUw2P4Gb","properties":{"formattedCitation":"(Abdul Rashid et al. 2020)","plainCitation":"(Abdul Rashid et al. 2020)","noteIndex":0},"citationItems":[{"id":9,"uris":["http://zotero.org/users/10551161/items/CGMGAMK6"],"itemData":{"id":9,"type":"article-journal","abstract":"The IR4.0 wave has fostered the variety of development of mobile apps inclusive of apps that are useful to ensure the smoothness of tourism activities. These mobile apps have replaced many of the functions of tourism workers in the tourism industry. However, the question is to what extent both the effectiveness and weaknesses of these apps can help and satisfy a tourist during his tour visit. Therefore, this concept paper will discuss the strengths and weaknesses of using mobile apps to serve the purpose of smoothening the tour visit and tourism communications. The writing of this paper is based on research focusing on the use of mobile apps in tourism from 2011 to date. the findings of the study indicate that the application of mobile apps in tourism communication isn’t replacing the function of human workers in the tourism sector entirely. Although there are some strengths in using the mobile apps, on the other, it still has much weakness which requires improvements to be made to meet tourist’s needs. Thus, this study will further illustrate the level of effectiveness of using mobile apps in the tourism industry as a source of reference to the mobile apps developer who created the sophisticated apps and fulfills the demand of tourists. This also will further become a reference to LR in improvising the quality of the service of a tourist destination.","container-title":"Journal of Physics: Conference Series","DOI":"10.1088/1742-6596/1529/4/042056","journalAbbreviation":"Journal of Physics: Conference Series","page":"042056","source":"ResearchGate","title":"Mobile Apps in Tourism Communication: The Strengths and Weaknesses on Tourism Trips","title-short":"Mobile Apps in Tourism Communication","volume":"1529","author":[{"family":"Abdul Rashid","given":"Roswati"},{"family":"Ismail","given":"Radhiah"},{"family":"Ahmad","given":"Mazlina"},{"family":"Chua","given":"Nurul Ain"},{"family":"Zakaria","given":"Rosdi"},{"family":"Mamat","given":"Roslina"}],"issued":{"date-parts":[["2020"]]}}}],"schema":"https://github.com/citation-style-language/schema/raw/master/csl-citation.json"} </w:instrText>
      </w:r>
      <w:r>
        <w:fldChar w:fldCharType="separate"/>
      </w:r>
      <w:r w:rsidRPr="00600886">
        <w:t>(Abdul Rashid et al. 2020)</w:t>
      </w:r>
      <w:r>
        <w:fldChar w:fldCharType="end"/>
      </w:r>
    </w:p>
    <w:p w14:paraId="1DA959EF" w14:textId="190054A6" w:rsidR="00EA7E8C" w:rsidRDefault="00F21298" w:rsidP="00EA7E8C">
      <w:pPr>
        <w:pStyle w:val="Heading3"/>
      </w:pPr>
      <w:bookmarkStart w:id="24" w:name="_Toc120543516"/>
      <w:bookmarkStart w:id="25" w:name="_Toc120543712"/>
      <w:bookmarkStart w:id="26" w:name="_Toc120629469"/>
      <w:r>
        <w:t xml:space="preserve">2.1.2. </w:t>
      </w:r>
      <w:r w:rsidR="00B4246B">
        <w:t xml:space="preserve">Khả năng thực </w:t>
      </w:r>
      <w:r w:rsidR="00C77195">
        <w:t>tiễn</w:t>
      </w:r>
      <w:bookmarkEnd w:id="24"/>
      <w:bookmarkEnd w:id="25"/>
      <w:bookmarkEnd w:id="26"/>
    </w:p>
    <w:p w14:paraId="674DF297" w14:textId="69593093" w:rsidR="00EB6F80" w:rsidRDefault="00EB6F80" w:rsidP="00EB6F80">
      <w:r>
        <w:t>- Ứng dụng</w:t>
      </w:r>
      <w:r w:rsidR="00DA52F3">
        <w:t xml:space="preserve"> </w:t>
      </w:r>
      <w:r w:rsidR="00C54A8F" w:rsidRPr="00396755">
        <w:rPr>
          <w:rFonts w:eastAsia="Times New Roman"/>
          <w:szCs w:val="28"/>
        </w:rPr>
        <w:t>mang lại cho người dùng những thông tin về du lịch</w:t>
      </w:r>
      <w:r w:rsidR="00C54A8F">
        <w:rPr>
          <w:rFonts w:eastAsia="Times New Roman"/>
          <w:szCs w:val="28"/>
        </w:rPr>
        <w:t xml:space="preserve"> một cách </w:t>
      </w:r>
      <w:r w:rsidR="00EA7E8C">
        <w:rPr>
          <w:rFonts w:eastAsia="Times New Roman"/>
          <w:szCs w:val="28"/>
        </w:rPr>
        <w:t>nhanh chóng và liên tục.</w:t>
      </w:r>
    </w:p>
    <w:p w14:paraId="6294E758" w14:textId="28CCDF84" w:rsidR="00B4246B" w:rsidRDefault="00524678" w:rsidP="00EB6F80">
      <w:r>
        <w:t xml:space="preserve">- </w:t>
      </w:r>
      <w:r w:rsidR="00EB6F80">
        <w:t>C</w:t>
      </w:r>
      <w:r w:rsidR="00C77195">
        <w:t xml:space="preserve">ó thể khắc phục triệt để </w:t>
      </w:r>
      <w:r w:rsidR="00EB6F80">
        <w:t>nhược điểm từ các ứng dụng khác có mặt trên thị trường.</w:t>
      </w:r>
    </w:p>
    <w:p w14:paraId="1267434F" w14:textId="024D9604" w:rsidR="00C1359B" w:rsidRDefault="00373406" w:rsidP="00EB6F80">
      <w:r>
        <w:t>- Ứng dụng không đòi hỏi quá nhiều về mặt công nghệ hay phần cứng</w:t>
      </w:r>
      <w:r w:rsidR="008A472F">
        <w:t>,</w:t>
      </w:r>
      <w:r w:rsidR="00C1359B">
        <w:t xml:space="preserve"> mang đến sự tiện nghi tối đa cho người dùng.</w:t>
      </w:r>
    </w:p>
    <w:p w14:paraId="3B8CDA6F" w14:textId="523D69A1" w:rsidR="006A29A2" w:rsidRDefault="006A29A2" w:rsidP="00EB6F80">
      <w:r>
        <w:t xml:space="preserve">- Ứng dụng có thể </w:t>
      </w:r>
      <w:r w:rsidR="00A53F46">
        <w:t>đem lại giá trị lợi nhuận cao cho các doanh nghiệp</w:t>
      </w:r>
      <w:r w:rsidR="00DF4A6C">
        <w:t xml:space="preserve"> lữ hành.</w:t>
      </w:r>
    </w:p>
    <w:p w14:paraId="34C82688" w14:textId="6816A954" w:rsidR="00DF4A6C" w:rsidRDefault="00DF4A6C" w:rsidP="00EB6F80">
      <w:r>
        <w:t xml:space="preserve">- </w:t>
      </w:r>
      <w:r w:rsidR="00FC21DA">
        <w:t>Là một trong những giải pháp tối ưu</w:t>
      </w:r>
      <w:r w:rsidR="00C930CC">
        <w:t xml:space="preserve"> </w:t>
      </w:r>
      <w:r w:rsidR="00325F6A">
        <w:t>nhằm khôi phục kinh tế “ngành công nghiệp không khói”</w:t>
      </w:r>
      <w:r w:rsidR="001138D0">
        <w:t>, kích cầu du lịch</w:t>
      </w:r>
      <w:r w:rsidR="00325F6A">
        <w:t xml:space="preserve"> sau đại dịch COVID-19.</w:t>
      </w:r>
    </w:p>
    <w:p w14:paraId="62136A6F" w14:textId="1C46F997" w:rsidR="0033393B" w:rsidRDefault="00C1359B" w:rsidP="00EB6F80">
      <w:r>
        <w:t>- Để phát huy được giá trị của sản phẩm, ta cần liên kết với các</w:t>
      </w:r>
      <w:r w:rsidR="001E694F">
        <w:t xml:space="preserve"> đơn vị,</w:t>
      </w:r>
      <w:r>
        <w:t xml:space="preserve"> đối tác, đại lý uỷ quyền khác </w:t>
      </w:r>
      <w:r w:rsidR="00861E65">
        <w:t>có chuyên môn trong lĩnh vực du lịch</w:t>
      </w:r>
      <w:r w:rsidR="001E694F">
        <w:t xml:space="preserve"> để thực nghiệm</w:t>
      </w:r>
      <w:r w:rsidR="008A472F">
        <w:t>, đánh giá và tiếp tục phát triển</w:t>
      </w:r>
      <w:r w:rsidR="00861E65">
        <w:t>.</w:t>
      </w:r>
    </w:p>
    <w:p w14:paraId="69E1C50F" w14:textId="77777777" w:rsidR="0033393B" w:rsidRDefault="0033393B">
      <w:r>
        <w:br w:type="page"/>
      </w:r>
    </w:p>
    <w:p w14:paraId="75E44B4D" w14:textId="66C7B638" w:rsidR="002832A7" w:rsidRDefault="00D57D43" w:rsidP="00307551">
      <w:pPr>
        <w:pStyle w:val="Heading2"/>
        <w:rPr>
          <w:rFonts w:eastAsia="Times New Roman"/>
          <w:szCs w:val="32"/>
          <w:highlight w:val="white"/>
        </w:rPr>
      </w:pPr>
      <w:bookmarkStart w:id="27" w:name="_Toc120543517"/>
      <w:bookmarkStart w:id="28" w:name="_Toc120543713"/>
      <w:bookmarkStart w:id="29" w:name="_Toc120629470"/>
      <w:r w:rsidRPr="00396755">
        <w:rPr>
          <w:rFonts w:eastAsia="Times New Roman"/>
          <w:szCs w:val="32"/>
          <w:highlight w:val="white"/>
        </w:rPr>
        <w:lastRenderedPageBreak/>
        <w:t>2.</w:t>
      </w:r>
      <w:r w:rsidR="003D2109">
        <w:rPr>
          <w:rFonts w:eastAsia="Times New Roman"/>
          <w:szCs w:val="32"/>
          <w:highlight w:val="white"/>
        </w:rPr>
        <w:t>2</w:t>
      </w:r>
      <w:r w:rsidRPr="00396755">
        <w:rPr>
          <w:rFonts w:eastAsia="Times New Roman"/>
          <w:szCs w:val="32"/>
          <w:highlight w:val="white"/>
        </w:rPr>
        <w:t>.</w:t>
      </w:r>
      <w:r w:rsidR="00783240">
        <w:rPr>
          <w:rFonts w:eastAsia="Times New Roman"/>
          <w:szCs w:val="32"/>
          <w:highlight w:val="white"/>
        </w:rPr>
        <w:t xml:space="preserve"> </w:t>
      </w:r>
      <w:r w:rsidR="008F70BC">
        <w:rPr>
          <w:rFonts w:eastAsia="Times New Roman"/>
          <w:szCs w:val="32"/>
          <w:highlight w:val="white"/>
        </w:rPr>
        <w:t>Câu hỏi nghiên cứu</w:t>
      </w:r>
      <w:bookmarkEnd w:id="27"/>
      <w:bookmarkEnd w:id="28"/>
      <w:bookmarkEnd w:id="29"/>
    </w:p>
    <w:p w14:paraId="77157E72" w14:textId="37146CB2" w:rsidR="00292F7D" w:rsidRPr="00F5254E" w:rsidRDefault="00760872" w:rsidP="002977A0">
      <w:pPr>
        <w:rPr>
          <w:highlight w:val="white"/>
        </w:rPr>
      </w:pPr>
      <w:bookmarkStart w:id="30" w:name="OLE_LINK1"/>
      <w:r w:rsidRPr="00F5254E">
        <w:rPr>
          <w:highlight w:val="white"/>
        </w:rPr>
        <w:t xml:space="preserve">- </w:t>
      </w:r>
      <w:r w:rsidR="001B2D32" w:rsidRPr="00F5254E">
        <w:rPr>
          <w:highlight w:val="white"/>
        </w:rPr>
        <w:t>Giải pháp của chúng tôi có thực sự phù hợp đối với</w:t>
      </w:r>
      <w:r w:rsidR="00D803ED" w:rsidRPr="00F5254E">
        <w:rPr>
          <w:highlight w:val="white"/>
        </w:rPr>
        <w:t xml:space="preserve"> ngành</w:t>
      </w:r>
      <w:r w:rsidR="001B2D32" w:rsidRPr="00F5254E">
        <w:rPr>
          <w:highlight w:val="white"/>
        </w:rPr>
        <w:t xml:space="preserve"> du lịch?</w:t>
      </w:r>
    </w:p>
    <w:p w14:paraId="1A2F452A" w14:textId="49FCA9EF" w:rsidR="002977A0" w:rsidRPr="00F5254E" w:rsidRDefault="00C02591" w:rsidP="002977A0">
      <w:pPr>
        <w:rPr>
          <w:highlight w:val="white"/>
        </w:rPr>
      </w:pPr>
      <w:r w:rsidRPr="00F5254E">
        <w:rPr>
          <w:highlight w:val="white"/>
        </w:rPr>
        <w:t xml:space="preserve">- </w:t>
      </w:r>
      <w:r w:rsidR="00182336" w:rsidRPr="00F5254E">
        <w:rPr>
          <w:highlight w:val="white"/>
        </w:rPr>
        <w:t xml:space="preserve">Giải pháp </w:t>
      </w:r>
      <w:r w:rsidRPr="00F5254E">
        <w:rPr>
          <w:highlight w:val="white"/>
        </w:rPr>
        <w:t xml:space="preserve">có thể giải quyết hầu hết các </w:t>
      </w:r>
      <w:r w:rsidR="00222CEE" w:rsidRPr="00F5254E">
        <w:rPr>
          <w:highlight w:val="white"/>
        </w:rPr>
        <w:t>yêu cầu</w:t>
      </w:r>
      <w:r w:rsidR="00635E91" w:rsidRPr="00F5254E">
        <w:rPr>
          <w:highlight w:val="white"/>
        </w:rPr>
        <w:t xml:space="preserve"> cơ bản</w:t>
      </w:r>
      <w:r w:rsidR="00222CEE" w:rsidRPr="00F5254E">
        <w:rPr>
          <w:highlight w:val="white"/>
        </w:rPr>
        <w:t xml:space="preserve"> từ người dùng hay không?</w:t>
      </w:r>
    </w:p>
    <w:p w14:paraId="38850920" w14:textId="257BF7A2" w:rsidR="00CE6F0B" w:rsidRPr="00F5254E" w:rsidRDefault="00162E4F" w:rsidP="002977A0">
      <w:pPr>
        <w:rPr>
          <w:highlight w:val="white"/>
        </w:rPr>
      </w:pPr>
      <w:r w:rsidRPr="00F5254E">
        <w:rPr>
          <w:highlight w:val="white"/>
        </w:rPr>
        <w:t>- Phải sử dụng</w:t>
      </w:r>
      <w:r w:rsidR="00DA2FD7" w:rsidRPr="00F5254E">
        <w:rPr>
          <w:highlight w:val="white"/>
        </w:rPr>
        <w:t xml:space="preserve"> kỹ thuật,</w:t>
      </w:r>
      <w:r w:rsidRPr="00F5254E">
        <w:rPr>
          <w:highlight w:val="white"/>
        </w:rPr>
        <w:t xml:space="preserve"> công nghệ</w:t>
      </w:r>
      <w:r w:rsidR="00DA2FD7" w:rsidRPr="00F5254E">
        <w:rPr>
          <w:highlight w:val="white"/>
        </w:rPr>
        <w:t>, ngôn ngữ</w:t>
      </w:r>
      <w:r w:rsidRPr="00F5254E">
        <w:rPr>
          <w:highlight w:val="white"/>
        </w:rPr>
        <w:t xml:space="preserve"> nào để thực hiện</w:t>
      </w:r>
      <w:r w:rsidR="00DA2FD7" w:rsidRPr="00F5254E">
        <w:rPr>
          <w:highlight w:val="white"/>
        </w:rPr>
        <w:t xml:space="preserve"> những</w:t>
      </w:r>
      <w:r w:rsidRPr="00F5254E">
        <w:rPr>
          <w:highlight w:val="white"/>
        </w:rPr>
        <w:t xml:space="preserve"> điều đó?</w:t>
      </w:r>
    </w:p>
    <w:p w14:paraId="7C2BB7ED" w14:textId="5D34FAE9" w:rsidR="00162E4F" w:rsidRPr="00F5254E" w:rsidRDefault="00DA2FD7" w:rsidP="002977A0">
      <w:pPr>
        <w:rPr>
          <w:color w:val="000000"/>
          <w:szCs w:val="28"/>
        </w:rPr>
      </w:pPr>
      <w:r w:rsidRPr="00F5254E">
        <w:rPr>
          <w:highlight w:val="white"/>
        </w:rPr>
        <w:t xml:space="preserve">- </w:t>
      </w:r>
      <w:r w:rsidR="00FA1C0A" w:rsidRPr="00F5254E">
        <w:rPr>
          <w:color w:val="000000"/>
          <w:szCs w:val="28"/>
        </w:rPr>
        <w:t>Kết quả nghiên cứu có đạt được yêu cầu mục tiêu ban đầu đề ra không?</w:t>
      </w:r>
    </w:p>
    <w:p w14:paraId="7758120F" w14:textId="56434E66" w:rsidR="008D2056" w:rsidRDefault="00FA1C0A" w:rsidP="00791ABF">
      <w:pPr>
        <w:rPr>
          <w:color w:val="000000"/>
          <w:szCs w:val="28"/>
        </w:rPr>
      </w:pPr>
      <w:r w:rsidRPr="00F5254E">
        <w:rPr>
          <w:color w:val="000000"/>
          <w:szCs w:val="28"/>
        </w:rPr>
        <w:t>- Hướng phát triển để nhân rộng mô hình này trong tương lai?</w:t>
      </w:r>
    </w:p>
    <w:p w14:paraId="6F23745C" w14:textId="59B166EE" w:rsidR="008D2056" w:rsidRDefault="008D2056">
      <w:pPr>
        <w:rPr>
          <w:color w:val="000000"/>
          <w:szCs w:val="28"/>
        </w:rPr>
      </w:pPr>
      <w:r>
        <w:rPr>
          <w:color w:val="000000"/>
          <w:szCs w:val="28"/>
        </w:rPr>
        <w:br w:type="page"/>
      </w:r>
    </w:p>
    <w:p w14:paraId="5229BA7D" w14:textId="78C20C24" w:rsidR="002832A7" w:rsidRPr="00396755" w:rsidRDefault="00D57D43" w:rsidP="00307551">
      <w:pPr>
        <w:pStyle w:val="Heading1"/>
        <w:rPr>
          <w:rFonts w:eastAsia="Times New Roman" w:cs="Times New Roman"/>
          <w:b w:val="0"/>
          <w:highlight w:val="white"/>
        </w:rPr>
      </w:pPr>
      <w:bookmarkStart w:id="31" w:name="_Toc120543518"/>
      <w:bookmarkStart w:id="32" w:name="_Toc120543714"/>
      <w:bookmarkStart w:id="33" w:name="_Toc120629471"/>
      <w:bookmarkEnd w:id="30"/>
      <w:r w:rsidRPr="00396755">
        <w:rPr>
          <w:rFonts w:eastAsia="Times New Roman"/>
          <w:highlight w:val="white"/>
        </w:rPr>
        <w:lastRenderedPageBreak/>
        <w:t>3. PHƯƠNG PHÁP NGHIÊN CỨU</w:t>
      </w:r>
      <w:bookmarkEnd w:id="31"/>
      <w:bookmarkEnd w:id="32"/>
      <w:bookmarkEnd w:id="33"/>
    </w:p>
    <w:p w14:paraId="25E42E72" w14:textId="76C60F92" w:rsidR="002832A7" w:rsidRPr="00396755" w:rsidRDefault="00D57D43" w:rsidP="00396755">
      <w:pPr>
        <w:pStyle w:val="Heading2"/>
        <w:rPr>
          <w:highlight w:val="white"/>
        </w:rPr>
      </w:pPr>
      <w:bookmarkStart w:id="34" w:name="_Toc120543519"/>
      <w:bookmarkStart w:id="35" w:name="_Toc120543715"/>
      <w:bookmarkStart w:id="36" w:name="_Toc120629472"/>
      <w:r w:rsidRPr="00396755">
        <w:rPr>
          <w:highlight w:val="white"/>
        </w:rPr>
        <w:t xml:space="preserve">3.1. </w:t>
      </w:r>
      <w:r w:rsidR="0075624A">
        <w:rPr>
          <w:highlight w:val="white"/>
        </w:rPr>
        <w:t>Thực hiện khảo sát</w:t>
      </w:r>
      <w:r w:rsidRPr="00396755">
        <w:rPr>
          <w:highlight w:val="white"/>
        </w:rPr>
        <w:t xml:space="preserve"> </w:t>
      </w:r>
      <w:r w:rsidR="00E609FB">
        <w:rPr>
          <w:highlight w:val="white"/>
        </w:rPr>
        <w:t>các vấn đề</w:t>
      </w:r>
      <w:bookmarkEnd w:id="34"/>
      <w:bookmarkEnd w:id="35"/>
      <w:bookmarkEnd w:id="36"/>
    </w:p>
    <w:p w14:paraId="3DD68782" w14:textId="38EE5D85" w:rsidR="002832A7" w:rsidRPr="00396755" w:rsidRDefault="00D57D43">
      <w:pPr>
        <w:rPr>
          <w:rFonts w:eastAsia="Times New Roman"/>
          <w:szCs w:val="28"/>
          <w:highlight w:val="white"/>
        </w:rPr>
      </w:pPr>
      <w:r w:rsidRPr="00396755">
        <w:rPr>
          <w:rFonts w:eastAsia="Times New Roman"/>
          <w:szCs w:val="28"/>
          <w:highlight w:val="white"/>
        </w:rPr>
        <w:t>- Tiêu chí: Người dân có nguyện vọng, mong muốn đóng góp, giúp đỡ cho dự án.</w:t>
      </w:r>
    </w:p>
    <w:p w14:paraId="6A1953A0" w14:textId="217E0D11" w:rsidR="002832A7" w:rsidRPr="00396755" w:rsidRDefault="00D57D43">
      <w:pPr>
        <w:rPr>
          <w:rFonts w:eastAsia="Times New Roman"/>
          <w:szCs w:val="28"/>
          <w:highlight w:val="white"/>
        </w:rPr>
      </w:pPr>
      <w:r w:rsidRPr="00396755">
        <w:rPr>
          <w:rFonts w:eastAsia="Times New Roman"/>
          <w:szCs w:val="28"/>
          <w:highlight w:val="white"/>
        </w:rPr>
        <w:t>- Đạo đức nghiên cứu: Dựa theo sự tự nguyện của đối tượng, chúng tôi tôn trọng tính riêng tư gắn với thông tin người dùng và đảm bảo thông tin cá nhân của người dùng được xử lý một cách</w:t>
      </w:r>
      <w:r w:rsidR="00F44F9E">
        <w:rPr>
          <w:rFonts w:eastAsia="Times New Roman"/>
          <w:szCs w:val="28"/>
          <w:highlight w:val="white"/>
        </w:rPr>
        <w:t xml:space="preserve"> an toàn,</w:t>
      </w:r>
      <w:r w:rsidRPr="00396755">
        <w:rPr>
          <w:rFonts w:eastAsia="Times New Roman"/>
          <w:szCs w:val="28"/>
          <w:highlight w:val="white"/>
        </w:rPr>
        <w:t xml:space="preserve"> bảo mật và chỉ được sử dụng cho mục đích nghiên cứu và phát triển </w:t>
      </w:r>
      <w:r w:rsidR="0003759F">
        <w:rPr>
          <w:rFonts w:eastAsia="Times New Roman"/>
          <w:szCs w:val="28"/>
          <w:highlight w:val="white"/>
        </w:rPr>
        <w:t>dự án</w:t>
      </w:r>
      <w:r w:rsidRPr="00396755">
        <w:rPr>
          <w:rFonts w:eastAsia="Times New Roman"/>
          <w:szCs w:val="28"/>
          <w:highlight w:val="white"/>
        </w:rPr>
        <w:t>.</w:t>
      </w:r>
    </w:p>
    <w:p w14:paraId="68AA1350" w14:textId="77777777" w:rsidR="002832A7" w:rsidRDefault="00D57D43">
      <w:pPr>
        <w:rPr>
          <w:rFonts w:eastAsia="Times New Roman"/>
          <w:szCs w:val="28"/>
          <w:highlight w:val="white"/>
        </w:rPr>
      </w:pPr>
      <w:r w:rsidRPr="00396755">
        <w:rPr>
          <w:rFonts w:eastAsia="Times New Roman"/>
          <w:szCs w:val="28"/>
          <w:highlight w:val="white"/>
        </w:rPr>
        <w:t>- Phạm vi: Các địa điểm du lịch trong khu vực TP. Đà Nẵng.</w:t>
      </w:r>
    </w:p>
    <w:p w14:paraId="683459F4" w14:textId="14729C14" w:rsidR="00D415F8" w:rsidRPr="00396755" w:rsidRDefault="00D415F8">
      <w:pPr>
        <w:rPr>
          <w:rFonts w:eastAsia="Times New Roman"/>
          <w:szCs w:val="28"/>
          <w:highlight w:val="white"/>
        </w:rPr>
      </w:pPr>
      <w:r>
        <w:rPr>
          <w:rFonts w:eastAsia="Times New Roman"/>
          <w:szCs w:val="28"/>
          <w:highlight w:val="white"/>
        </w:rPr>
        <w:t xml:space="preserve">- </w:t>
      </w:r>
      <w:r w:rsidR="00EF0AF7">
        <w:rPr>
          <w:rFonts w:eastAsia="Times New Roman"/>
          <w:szCs w:val="28"/>
          <w:highlight w:val="white"/>
        </w:rPr>
        <w:t>Hình thức:</w:t>
      </w:r>
      <w:r w:rsidR="001E2904">
        <w:rPr>
          <w:rFonts w:eastAsia="Times New Roman"/>
          <w:szCs w:val="28"/>
          <w:highlight w:val="white"/>
        </w:rPr>
        <w:t xml:space="preserve"> Khảo sát trực tiếp du khách tại các điểm du lịch</w:t>
      </w:r>
      <w:r w:rsidR="00CC0DF4">
        <w:rPr>
          <w:rFonts w:eastAsia="Times New Roman"/>
          <w:szCs w:val="28"/>
          <w:highlight w:val="white"/>
        </w:rPr>
        <w:t>.</w:t>
      </w:r>
    </w:p>
    <w:p w14:paraId="5FB3DD5F" w14:textId="38BCF847" w:rsidR="002832A7" w:rsidRPr="00396755" w:rsidRDefault="00D57D43">
      <w:pPr>
        <w:rPr>
          <w:rFonts w:eastAsia="Times New Roman"/>
          <w:szCs w:val="28"/>
          <w:highlight w:val="white"/>
        </w:rPr>
      </w:pPr>
      <w:r w:rsidRPr="00396755">
        <w:rPr>
          <w:rFonts w:eastAsia="Times New Roman"/>
          <w:szCs w:val="28"/>
          <w:highlight w:val="white"/>
        </w:rPr>
        <w:t xml:space="preserve">- Mục tiêu về số lượng: Khoảng </w:t>
      </w:r>
      <w:r w:rsidR="00081639">
        <w:rPr>
          <w:rFonts w:eastAsia="Times New Roman"/>
          <w:szCs w:val="28"/>
          <w:highlight w:val="white"/>
        </w:rPr>
        <w:t>500</w:t>
      </w:r>
      <w:r w:rsidRPr="00396755">
        <w:rPr>
          <w:rFonts w:eastAsia="Times New Roman"/>
          <w:szCs w:val="28"/>
          <w:highlight w:val="white"/>
        </w:rPr>
        <w:t xml:space="preserve"> người.</w:t>
      </w:r>
    </w:p>
    <w:p w14:paraId="12406247" w14:textId="77777777" w:rsidR="002832A7" w:rsidRPr="00396755" w:rsidRDefault="00D57D43">
      <w:pPr>
        <w:rPr>
          <w:rFonts w:eastAsia="Times New Roman"/>
          <w:szCs w:val="28"/>
          <w:highlight w:val="white"/>
        </w:rPr>
      </w:pPr>
      <w:r w:rsidRPr="00396755">
        <w:rPr>
          <w:rFonts w:eastAsia="Times New Roman"/>
          <w:szCs w:val="28"/>
          <w:highlight w:val="white"/>
        </w:rPr>
        <w:t>- Mục tiêu về chất lượng: Đảm bảo được tính chính xác và cập nhật của thông tin, đồng thời hoàn chỉnh tính năng nhằm mang lại trải nghiệm tối ưu cho người dùng.</w:t>
      </w:r>
    </w:p>
    <w:p w14:paraId="4B06EC53" w14:textId="5DE070A7" w:rsidR="002832A7" w:rsidRPr="00396755" w:rsidRDefault="00D57D43" w:rsidP="00396755">
      <w:pPr>
        <w:pStyle w:val="Heading2"/>
        <w:rPr>
          <w:highlight w:val="white"/>
        </w:rPr>
      </w:pPr>
      <w:bookmarkStart w:id="37" w:name="_Toc120543520"/>
      <w:bookmarkStart w:id="38" w:name="_Toc120543716"/>
      <w:bookmarkStart w:id="39" w:name="_Toc120629473"/>
      <w:r w:rsidRPr="00396755">
        <w:rPr>
          <w:highlight w:val="white"/>
        </w:rPr>
        <w:t>3.2. Quá trình thu thập dữ liệu</w:t>
      </w:r>
      <w:bookmarkEnd w:id="37"/>
      <w:bookmarkEnd w:id="38"/>
      <w:bookmarkEnd w:id="39"/>
    </w:p>
    <w:p w14:paraId="63A4FE46" w14:textId="08E34A4D" w:rsidR="002832A7" w:rsidRPr="00396755" w:rsidRDefault="00D738D4">
      <w:pPr>
        <w:ind w:firstLine="720"/>
        <w:rPr>
          <w:rFonts w:eastAsia="Times New Roman"/>
          <w:szCs w:val="28"/>
          <w:highlight w:val="white"/>
        </w:rPr>
      </w:pPr>
      <w:r>
        <w:rPr>
          <w:rFonts w:eastAsia="Times New Roman"/>
          <w:szCs w:val="28"/>
          <w:highlight w:val="white"/>
        </w:rPr>
        <w:t>B</w:t>
      </w:r>
      <w:r w:rsidR="00D57D43" w:rsidRPr="00396755">
        <w:rPr>
          <w:rFonts w:eastAsia="Times New Roman"/>
          <w:szCs w:val="28"/>
          <w:highlight w:val="white"/>
        </w:rPr>
        <w:t>ắt đầu thông qua trang chủ các địa điểm du lịch, thông qua các trang mạng xã hội cũng như các trang báo để mang lại thông tin cụ thể, luôn được cập nhật mới nhất về sự kiện, tin tức và đặc điểm của các địa điểm du lịch.</w:t>
      </w:r>
    </w:p>
    <w:p w14:paraId="4BBBA044" w14:textId="064E98FA" w:rsidR="002832A7" w:rsidRPr="00396755" w:rsidRDefault="00D57D43" w:rsidP="00396755">
      <w:pPr>
        <w:pStyle w:val="Heading2"/>
        <w:rPr>
          <w:highlight w:val="white"/>
        </w:rPr>
      </w:pPr>
      <w:bookmarkStart w:id="40" w:name="_Toc120543521"/>
      <w:bookmarkStart w:id="41" w:name="_Toc120543717"/>
      <w:bookmarkStart w:id="42" w:name="_Toc120629474"/>
      <w:r w:rsidRPr="00396755">
        <w:rPr>
          <w:highlight w:val="white"/>
        </w:rPr>
        <w:t>3.3. Kết quả dự kiến</w:t>
      </w:r>
      <w:bookmarkEnd w:id="40"/>
      <w:bookmarkEnd w:id="41"/>
      <w:bookmarkEnd w:id="42"/>
    </w:p>
    <w:p w14:paraId="6A89E5DF" w14:textId="7BD731AE" w:rsidR="008600DC" w:rsidRDefault="00D57D43" w:rsidP="008600DC">
      <w:pPr>
        <w:ind w:firstLine="720"/>
        <w:rPr>
          <w:rFonts w:eastAsia="Times New Roman"/>
          <w:szCs w:val="28"/>
          <w:highlight w:val="white"/>
        </w:rPr>
      </w:pPr>
      <w:r w:rsidRPr="00396755">
        <w:rPr>
          <w:rFonts w:eastAsia="Times New Roman"/>
          <w:szCs w:val="28"/>
          <w:highlight w:val="white"/>
        </w:rPr>
        <w:t>Qua những những dữ liệu nghiên cứu đó, chúng tôi sẽ có thể đưa ra cho người dùng những tin tức, thông tin mang tính chính xác cao về du lịch cũng như các tuyến đường cụ thể và tối ưu cho người dùng dựa trên chi phí đầu vào.</w:t>
      </w:r>
    </w:p>
    <w:p w14:paraId="0999D59C" w14:textId="77777777" w:rsidR="008600DC" w:rsidRDefault="008600DC">
      <w:pPr>
        <w:rPr>
          <w:rFonts w:eastAsia="Times New Roman"/>
          <w:szCs w:val="28"/>
          <w:highlight w:val="white"/>
        </w:rPr>
      </w:pPr>
      <w:r>
        <w:rPr>
          <w:rFonts w:eastAsia="Times New Roman"/>
          <w:szCs w:val="28"/>
          <w:highlight w:val="white"/>
        </w:rPr>
        <w:br w:type="page"/>
      </w:r>
    </w:p>
    <w:p w14:paraId="56EE999C" w14:textId="3702C52D" w:rsidR="00C67C25" w:rsidRDefault="00C67C25" w:rsidP="00C67C25">
      <w:pPr>
        <w:pStyle w:val="Heading1"/>
        <w:rPr>
          <w:rFonts w:eastAsia="Times New Roman"/>
          <w:highlight w:val="white"/>
        </w:rPr>
      </w:pPr>
      <w:bookmarkStart w:id="43" w:name="_Toc120543522"/>
      <w:bookmarkStart w:id="44" w:name="_Toc120543718"/>
      <w:bookmarkStart w:id="45" w:name="_Toc120629475"/>
      <w:r>
        <w:rPr>
          <w:rFonts w:eastAsia="Times New Roman"/>
          <w:highlight w:val="white"/>
        </w:rPr>
        <w:lastRenderedPageBreak/>
        <w:t xml:space="preserve">4. </w:t>
      </w:r>
      <w:r w:rsidR="00053D46">
        <w:rPr>
          <w:rFonts w:eastAsia="Times New Roman"/>
          <w:highlight w:val="white"/>
        </w:rPr>
        <w:t>CÔNG NGHỆ - KĨ THUẬT SỬ DỤNG</w:t>
      </w:r>
      <w:bookmarkEnd w:id="43"/>
      <w:bookmarkEnd w:id="44"/>
      <w:bookmarkEnd w:id="45"/>
    </w:p>
    <w:p w14:paraId="5B4F5F1C" w14:textId="77CDAB9E" w:rsidR="00C67C25" w:rsidRDefault="00C67C25" w:rsidP="00C67C25">
      <w:pPr>
        <w:pStyle w:val="Heading2"/>
      </w:pPr>
      <w:bookmarkStart w:id="46" w:name="_Toc120543523"/>
      <w:bookmarkStart w:id="47" w:name="_Toc120543719"/>
      <w:bookmarkStart w:id="48" w:name="_Toc120629476"/>
      <w:r>
        <w:t xml:space="preserve">4.1. </w:t>
      </w:r>
      <w:r w:rsidR="0088425D">
        <w:t>Nền tảng phát triển</w:t>
      </w:r>
      <w:bookmarkEnd w:id="46"/>
      <w:bookmarkEnd w:id="47"/>
      <w:bookmarkEnd w:id="48"/>
    </w:p>
    <w:p w14:paraId="64F34C4B" w14:textId="164C0DE6" w:rsidR="0088425D" w:rsidRPr="0088425D" w:rsidRDefault="0088425D" w:rsidP="0088425D">
      <w:pPr>
        <w:pStyle w:val="Heading3"/>
      </w:pPr>
      <w:bookmarkStart w:id="49" w:name="_Toc120543524"/>
      <w:bookmarkStart w:id="50" w:name="_Toc120543720"/>
      <w:bookmarkStart w:id="51" w:name="_Toc120629477"/>
      <w:r>
        <w:t>4.1.1. Ngôn ngữ lập trình</w:t>
      </w:r>
      <w:bookmarkEnd w:id="49"/>
      <w:bookmarkEnd w:id="50"/>
      <w:bookmarkEnd w:id="51"/>
    </w:p>
    <w:p w14:paraId="7EA1798A" w14:textId="64F2BBA9" w:rsidR="00C67C25" w:rsidRDefault="00C67C25" w:rsidP="003C23E7">
      <w:pPr>
        <w:ind w:firstLine="720"/>
      </w:pPr>
      <w:r>
        <w:t xml:space="preserve">Ứng dụng được viết bằng ngôn ngữ TypeScript </w:t>
      </w:r>
      <w:r w:rsidR="005F56CA">
        <w:t>–</w:t>
      </w:r>
      <w:r>
        <w:t xml:space="preserve"> </w:t>
      </w:r>
      <w:r w:rsidRPr="00843364">
        <w:t>một phiên bản nâng cao</w:t>
      </w:r>
      <w:r w:rsidR="00B635B9">
        <w:t xml:space="preserve"> </w:t>
      </w:r>
      <w:r w:rsidRPr="00843364">
        <w:t xml:space="preserve"> của JavaScript</w:t>
      </w:r>
      <w:r>
        <w:t xml:space="preserve"> </w:t>
      </w:r>
      <w:r w:rsidRPr="001A6204">
        <w:t>bởi việc bổ sung tùy chọn kiểu tĩnh và lớp hướng đối tượng</w:t>
      </w:r>
      <w:r>
        <w:t xml:space="preserve">. </w:t>
      </w:r>
      <w:r w:rsidRPr="00D43800">
        <w:t>Với việc sử dụng các kỹ thuật mới nhất và lập trình hướng đối tượng nên TypeScript giúp chúng ta phát triển các dự án một cách dễ dàng.</w:t>
      </w:r>
    </w:p>
    <w:p w14:paraId="6246A13A" w14:textId="486DD82C" w:rsidR="00CA4289" w:rsidRPr="00C67C25" w:rsidRDefault="00CA4289" w:rsidP="003C23E7">
      <w:pPr>
        <w:ind w:firstLine="720"/>
        <w:rPr>
          <w:highlight w:val="white"/>
        </w:rPr>
      </w:pPr>
      <w:r>
        <w:t xml:space="preserve">Đối với hệ thống server, </w:t>
      </w:r>
      <w:r w:rsidR="00E74B93">
        <w:t>ngôn ngữ Python là một sự lựa chọn tối ưu</w:t>
      </w:r>
      <w:r w:rsidR="00912FF2">
        <w:t xml:space="preserve">. </w:t>
      </w:r>
      <w:r w:rsidR="00912FF2" w:rsidRPr="00912FF2">
        <w:t>Python là một ngôn ngữ lập trình đa năng, vì nó hỗ trợ lập trình cấu trúc, lập trình hướng đối tượng, và thậm chí cả các mẫu lập trình chức năng.</w:t>
      </w:r>
      <w:r w:rsidR="007B161D">
        <w:t xml:space="preserve"> </w:t>
      </w:r>
      <w:r w:rsidR="007B161D" w:rsidRPr="007B161D">
        <w:t>Tính linh hoạt của Python chắc hẳn sẽ làm nó trở nên thích hợp với</w:t>
      </w:r>
      <w:r w:rsidR="00DD3C59">
        <w:t xml:space="preserve"> </w:t>
      </w:r>
      <w:r w:rsidR="00B27D17">
        <w:t>việc thu thập dữ liệu, phân tích số liệu</w:t>
      </w:r>
      <w:r w:rsidR="00126FB6">
        <w:t>, quản lý</w:t>
      </w:r>
      <w:r w:rsidR="00244C75">
        <w:t xml:space="preserve"> </w:t>
      </w:r>
      <w:r w:rsidR="00B27D17">
        <w:t xml:space="preserve">và </w:t>
      </w:r>
      <w:r w:rsidR="00F414F0">
        <w:t>cập nhật</w:t>
      </w:r>
      <w:r w:rsidR="00DE050A">
        <w:t xml:space="preserve"> hệ thống</w:t>
      </w:r>
      <w:r w:rsidR="007B161D" w:rsidRPr="007B161D">
        <w:t>.</w:t>
      </w:r>
    </w:p>
    <w:p w14:paraId="026CC1F7" w14:textId="4B54FEED" w:rsidR="00344A56" w:rsidRDefault="00CD7B9F" w:rsidP="00A104CA">
      <w:pPr>
        <w:pStyle w:val="Heading3"/>
      </w:pPr>
      <w:bookmarkStart w:id="52" w:name="_Toc120543525"/>
      <w:bookmarkStart w:id="53" w:name="_Toc120543721"/>
      <w:bookmarkStart w:id="54" w:name="_Toc120629478"/>
      <w:r>
        <w:t>4.</w:t>
      </w:r>
      <w:r w:rsidR="00A104CA">
        <w:t>1.</w:t>
      </w:r>
      <w:r>
        <w:t xml:space="preserve">2. </w:t>
      </w:r>
      <w:r w:rsidR="00164D33">
        <w:t>Framework</w:t>
      </w:r>
      <w:bookmarkEnd w:id="52"/>
      <w:bookmarkEnd w:id="53"/>
      <w:r w:rsidR="007925E0">
        <w:rPr>
          <w:rStyle w:val="FootnoteReference"/>
        </w:rPr>
        <w:footnoteReference w:id="2"/>
      </w:r>
      <w:bookmarkEnd w:id="54"/>
    </w:p>
    <w:p w14:paraId="041514DC" w14:textId="77777777" w:rsidR="00230A4B" w:rsidRDefault="00CD7B9F" w:rsidP="00B528F7">
      <w:r>
        <w:tab/>
      </w:r>
      <w:r w:rsidR="003634C1">
        <w:t xml:space="preserve">Để </w:t>
      </w:r>
      <w:r w:rsidR="00FC4A3E">
        <w:t>phát huy tối đa</w:t>
      </w:r>
      <w:r w:rsidR="00733793">
        <w:t xml:space="preserve"> </w:t>
      </w:r>
      <w:r w:rsidR="00286BCA">
        <w:t xml:space="preserve">tính hướng đối tượng của TypeScript, </w:t>
      </w:r>
      <w:r w:rsidR="00B528F7">
        <w:t>chúng tôi quyết định phát triển ứng dụng trên React Native</w:t>
      </w:r>
      <w:r w:rsidR="005F56CA">
        <w:t xml:space="preserve"> – một thư viện mở rộng của JavaScript</w:t>
      </w:r>
      <w:r w:rsidR="00B528F7">
        <w:t>.</w:t>
      </w:r>
      <w:r w:rsidR="00681C99">
        <w:t xml:space="preserve"> </w:t>
      </w:r>
    </w:p>
    <w:p w14:paraId="387856CC" w14:textId="43E6EA84" w:rsidR="003E4187" w:rsidRDefault="005F56CA" w:rsidP="00152DA1">
      <w:pPr>
        <w:ind w:firstLine="720"/>
      </w:pPr>
      <w:r w:rsidRPr="005F56CA">
        <w:t xml:space="preserve">React Native là một framework do công ty công nghệ </w:t>
      </w:r>
      <w:r w:rsidR="00994AAD">
        <w:t>Meta</w:t>
      </w:r>
      <w:r w:rsidR="00B3291F">
        <w:t xml:space="preserve"> (Facebook) phát</w:t>
      </w:r>
      <w:r w:rsidR="0069764A">
        <w:t xml:space="preserve"> triển</w:t>
      </w:r>
      <w:r w:rsidR="007F5219">
        <w:t xml:space="preserve">. </w:t>
      </w:r>
      <w:r w:rsidR="00F833C0" w:rsidRPr="00F833C0">
        <w:t>Do đặc tính của mạng xã hội</w:t>
      </w:r>
      <w:r w:rsidR="00F77811">
        <w:t xml:space="preserve"> Facebook</w:t>
      </w:r>
      <w:r w:rsidR="00F833C0" w:rsidRPr="00F833C0">
        <w:t xml:space="preserve">, </w:t>
      </w:r>
      <w:r w:rsidR="00023F9F">
        <w:t>Meta</w:t>
      </w:r>
      <w:r w:rsidR="00101032">
        <w:t xml:space="preserve"> </w:t>
      </w:r>
      <w:r w:rsidR="0085056F">
        <w:t xml:space="preserve">cần một </w:t>
      </w:r>
      <w:r w:rsidR="00F833C0" w:rsidRPr="00F833C0">
        <w:t>nền tảng phát triển ứng dụng di động đa nền tảng có hiệu năng không thua kém so với ứng dụng được phát triển độc lập cho từng nền tảng.</w:t>
      </w:r>
      <w:r w:rsidR="006A1CE3">
        <w:t xml:space="preserve"> </w:t>
      </w:r>
      <w:r w:rsidR="000371B8">
        <w:t>V</w:t>
      </w:r>
      <w:r w:rsidR="006A1CE3">
        <w:t>ì vậy, React Native được</w:t>
      </w:r>
      <w:r w:rsidRPr="005F56CA">
        <w:t xml:space="preserve"> phát triển nhằm mục đích giải quyết bài toán hiệu năng của </w:t>
      </w:r>
      <w:r w:rsidR="00347401">
        <w:t>h</w:t>
      </w:r>
      <w:r w:rsidRPr="005F56CA">
        <w:t>ybrid và bài toán chi phí khi mà phải viết nhiều loại ngôn ngữ native cho từng nền tảng di động.</w:t>
      </w:r>
    </w:p>
    <w:p w14:paraId="230F92F4" w14:textId="2F7C4568" w:rsidR="00152DA1" w:rsidRPr="00C44920" w:rsidRDefault="002F0EA4" w:rsidP="00C44920">
      <w:pPr>
        <w:ind w:firstLine="720"/>
      </w:pPr>
      <w:r>
        <w:t xml:space="preserve">Với ít thành viên phát triển cũng như hạn chế về mặt thời gian, </w:t>
      </w:r>
      <w:r w:rsidR="00C04615">
        <w:t xml:space="preserve">đồng thời mong muốn tạo ra </w:t>
      </w:r>
      <w:r w:rsidR="003B703F">
        <w:t xml:space="preserve">một ứng dụng </w:t>
      </w:r>
      <w:r w:rsidR="00280B09">
        <w:t xml:space="preserve">có thể hoạt động mượt mà trên </w:t>
      </w:r>
      <w:r w:rsidR="00934F2C">
        <w:t xml:space="preserve">cả hai hệ điều hành </w:t>
      </w:r>
      <w:r w:rsidR="008A277C">
        <w:t xml:space="preserve">Android và iOS, React Native được </w:t>
      </w:r>
      <w:r w:rsidR="00763EB7">
        <w:t xml:space="preserve">chúng tôi lựa chọn nhằm đem lại trải nghiệm </w:t>
      </w:r>
      <w:r w:rsidR="00CD4837">
        <w:t xml:space="preserve">tốt nhất </w:t>
      </w:r>
      <w:r w:rsidR="002E35D7">
        <w:t>cho người dùng.</w:t>
      </w:r>
    </w:p>
    <w:p w14:paraId="3782B083" w14:textId="6F2A5C59" w:rsidR="00C50500" w:rsidRDefault="00C50500" w:rsidP="00C0797F">
      <w:pPr>
        <w:pStyle w:val="Heading2"/>
      </w:pPr>
      <w:bookmarkStart w:id="55" w:name="_Toc120543526"/>
      <w:bookmarkStart w:id="56" w:name="_Toc120543722"/>
      <w:bookmarkStart w:id="57" w:name="_Toc120629479"/>
      <w:r>
        <w:t>4.2.</w:t>
      </w:r>
      <w:r w:rsidR="00012A70">
        <w:t xml:space="preserve"> Các</w:t>
      </w:r>
      <w:r>
        <w:t xml:space="preserve"> </w:t>
      </w:r>
      <w:r w:rsidR="00C0797F">
        <w:t>API và thư viện</w:t>
      </w:r>
      <w:r w:rsidR="003C2BF2">
        <w:t xml:space="preserve"> sử dụng</w:t>
      </w:r>
      <w:bookmarkEnd w:id="55"/>
      <w:bookmarkEnd w:id="56"/>
      <w:bookmarkEnd w:id="57"/>
    </w:p>
    <w:p w14:paraId="4EFAF703" w14:textId="2D32154F" w:rsidR="00C0797F" w:rsidRDefault="00C0797F" w:rsidP="00C0797F">
      <w:pPr>
        <w:pStyle w:val="Heading3"/>
      </w:pPr>
      <w:bookmarkStart w:id="58" w:name="_Toc120543527"/>
      <w:bookmarkStart w:id="59" w:name="_Toc120543723"/>
      <w:bookmarkStart w:id="60" w:name="_Toc120629480"/>
      <w:r>
        <w:t xml:space="preserve">4.2.1. </w:t>
      </w:r>
      <w:r w:rsidR="00EA1785">
        <w:t>Google Maps API</w:t>
      </w:r>
      <w:bookmarkEnd w:id="58"/>
      <w:bookmarkEnd w:id="59"/>
      <w:bookmarkEnd w:id="60"/>
    </w:p>
    <w:p w14:paraId="3B8909C6" w14:textId="64C16ACD" w:rsidR="00EA1785" w:rsidRPr="00EA1785" w:rsidRDefault="00EA1785" w:rsidP="0085564B">
      <w:r>
        <w:tab/>
      </w:r>
      <w:r w:rsidR="00BE5D6B">
        <w:t>Google Maps API</w:t>
      </w:r>
      <w:r w:rsidR="00BE5D6B" w:rsidRPr="0085564B">
        <w:t xml:space="preserve"> </w:t>
      </w:r>
      <w:r w:rsidR="00BE5D6B">
        <w:t>l</w:t>
      </w:r>
      <w:r w:rsidR="0085564B" w:rsidRPr="0085564B">
        <w:t>à một phương thức cho phép</w:t>
      </w:r>
      <w:r w:rsidR="0085564B">
        <w:t xml:space="preserve"> </w:t>
      </w:r>
      <w:r w:rsidR="0085564B" w:rsidRPr="0085564B">
        <w:t>sử dụng dịch vụ bản đồ</w:t>
      </w:r>
      <w:r w:rsidR="000C43E9">
        <w:t xml:space="preserve"> </w:t>
      </w:r>
      <w:r w:rsidR="000C43E9" w:rsidRPr="0085564B">
        <w:t>(di ch</w:t>
      </w:r>
      <w:r w:rsidR="00B370FF">
        <w:t>uyển</w:t>
      </w:r>
      <w:r w:rsidR="000C43E9" w:rsidRPr="0085564B">
        <w:t xml:space="preserve">, </w:t>
      </w:r>
      <w:r w:rsidR="00CD0119">
        <w:t>phóng to/thu nhỏ</w:t>
      </w:r>
      <w:r w:rsidR="000C43E9" w:rsidRPr="0085564B">
        <w:t>, đánh dấu trên bản đồ</w:t>
      </w:r>
      <w:r w:rsidR="00CD0119">
        <w:t>,</w:t>
      </w:r>
      <w:r w:rsidR="000C43E9" w:rsidRPr="0085564B">
        <w:t>…)</w:t>
      </w:r>
      <w:r w:rsidR="0085564B" w:rsidRPr="0085564B">
        <w:t xml:space="preserve"> của </w:t>
      </w:r>
      <w:r w:rsidR="0085564B">
        <w:t>Google</w:t>
      </w:r>
      <w:r w:rsidR="0085564B" w:rsidRPr="0085564B">
        <w:t xml:space="preserve"> và nhúng vào </w:t>
      </w:r>
      <w:r w:rsidR="000C43E9">
        <w:t>ứng dụng</w:t>
      </w:r>
      <w:r w:rsidR="0085564B" w:rsidRPr="0085564B">
        <w:t xml:space="preserve"> của mình.</w:t>
      </w:r>
      <w:r w:rsidR="000C43E9">
        <w:t xml:space="preserve"> </w:t>
      </w:r>
      <w:r w:rsidR="00FC28AC" w:rsidRPr="00FC28AC">
        <w:t>Các ứng dụng xây dựng trên</w:t>
      </w:r>
      <w:r w:rsidR="00CD0119">
        <w:t xml:space="preserve"> Google M</w:t>
      </w:r>
      <w:r w:rsidR="00FC28AC" w:rsidRPr="00FC28AC">
        <w:t xml:space="preserve">aps được nhúng vào </w:t>
      </w:r>
      <w:r w:rsidR="00CD0119">
        <w:t xml:space="preserve">ứng dụng </w:t>
      </w:r>
      <w:r w:rsidR="00FC28AC" w:rsidRPr="00FC28AC">
        <w:t xml:space="preserve">cá nhân thông qua các thẻ </w:t>
      </w:r>
      <w:r w:rsidR="00CD0119">
        <w:t>J</w:t>
      </w:r>
      <w:r w:rsidR="00FC28AC" w:rsidRPr="00FC28AC">
        <w:t>ava</w:t>
      </w:r>
      <w:r w:rsidR="00CD0119">
        <w:t>S</w:t>
      </w:r>
      <w:r w:rsidR="00FC28AC" w:rsidRPr="00FC28AC">
        <w:t>cript</w:t>
      </w:r>
      <w:r w:rsidR="001B2584">
        <w:t>,</w:t>
      </w:r>
      <w:r w:rsidR="00FC28AC" w:rsidRPr="00FC28AC">
        <w:t xml:space="preserve"> do vậy việc sử dụng API</w:t>
      </w:r>
      <w:r w:rsidR="00CD0119">
        <w:t xml:space="preserve"> của G</w:t>
      </w:r>
      <w:r w:rsidR="00FC28AC" w:rsidRPr="00FC28AC">
        <w:t>oogle</w:t>
      </w:r>
      <w:r w:rsidR="00B1777E">
        <w:t xml:space="preserve"> là</w:t>
      </w:r>
      <w:r w:rsidR="00FC28AC" w:rsidRPr="00FC28AC">
        <w:t xml:space="preserve"> rất dễ dàng.</w:t>
      </w:r>
    </w:p>
    <w:p w14:paraId="0787EC43" w14:textId="1DF4D33C" w:rsidR="00152DA1" w:rsidRDefault="00B4148F" w:rsidP="00B4148F">
      <w:pPr>
        <w:pStyle w:val="Heading3"/>
      </w:pPr>
      <w:bookmarkStart w:id="61" w:name="_Toc120543528"/>
      <w:bookmarkStart w:id="62" w:name="_Toc120543724"/>
      <w:bookmarkStart w:id="63" w:name="_Toc120629481"/>
      <w:r>
        <w:lastRenderedPageBreak/>
        <w:t>4.2.2. Firebase</w:t>
      </w:r>
      <w:bookmarkEnd w:id="61"/>
      <w:bookmarkEnd w:id="62"/>
      <w:bookmarkEnd w:id="63"/>
    </w:p>
    <w:p w14:paraId="0F9B5F8E" w14:textId="77777777" w:rsidR="007F2518" w:rsidRDefault="007F2518" w:rsidP="007F2518">
      <w:r>
        <w:tab/>
      </w:r>
      <w:r w:rsidRPr="007F2518">
        <w:t>Firebase chính là một dịch vụ cơ sở dữ liệu được hoạt động ở trên nền tảng đám mây (Cloud)</w:t>
      </w:r>
      <w:r>
        <w:t>,</w:t>
      </w:r>
      <w:r w:rsidRPr="007F2518">
        <w:t xml:space="preserve"> </w:t>
      </w:r>
      <w:r>
        <w:t>đ</w:t>
      </w:r>
      <w:r w:rsidRPr="007F2518">
        <w:t>i kèm với đó là một hệ thống máy chủ mạnh mẽ của Google. Hệ thống có chức năng chính là giúp cho người dùng có thể lập trình ứng dụng thông qua cách đơn giản hóa những thao tác với các cơ sở dữ liệu.</w:t>
      </w:r>
    </w:p>
    <w:p w14:paraId="12BF7EA0" w14:textId="77777777" w:rsidR="001F250F" w:rsidRDefault="007F2518" w:rsidP="007F2518">
      <w:r>
        <w:tab/>
        <w:t xml:space="preserve">Trong chương trình, chúng tôi </w:t>
      </w:r>
      <w:r w:rsidR="001F250F">
        <w:t>có sử dụng:</w:t>
      </w:r>
    </w:p>
    <w:p w14:paraId="2AC44957" w14:textId="50A22AAA" w:rsidR="007F2518" w:rsidRDefault="0042061F" w:rsidP="00A01684">
      <w:pPr>
        <w:pStyle w:val="ListParagraph"/>
        <w:numPr>
          <w:ilvl w:val="0"/>
          <w:numId w:val="4"/>
        </w:numPr>
      </w:pPr>
      <w:r w:rsidRPr="00A01684">
        <w:rPr>
          <w:b/>
          <w:bCs/>
        </w:rPr>
        <w:t>Firebase Authentication:</w:t>
      </w:r>
      <w:r>
        <w:t xml:space="preserve"> </w:t>
      </w:r>
      <w:r w:rsidR="00A01684" w:rsidRPr="00A01684">
        <w:t xml:space="preserve">xây dựng những bước xác </w:t>
      </w:r>
      <w:r w:rsidR="005A4DB9">
        <w:t>thực</w:t>
      </w:r>
      <w:r w:rsidR="00A01684" w:rsidRPr="00A01684">
        <w:t xml:space="preserve"> người dùng</w:t>
      </w:r>
      <w:r w:rsidR="00A01684">
        <w:t xml:space="preserve"> </w:t>
      </w:r>
      <w:r w:rsidR="00A01684" w:rsidRPr="00A01684">
        <w:t xml:space="preserve">thông qua Email, Facebook, </w:t>
      </w:r>
      <w:r w:rsidR="005A4DB9">
        <w:t xml:space="preserve">hay </w:t>
      </w:r>
      <w:r w:rsidR="00A01684" w:rsidRPr="00A01684">
        <w:t>Google</w:t>
      </w:r>
      <w:r w:rsidR="001E641B">
        <w:t>,</w:t>
      </w:r>
      <w:r w:rsidR="00A01684" w:rsidRPr="00A01684">
        <w:t xml:space="preserve"> giúp cho thông tin cá nhân của những người sử dụng được an toàn hơn. Điều này cũng đảm bảo tài khoản và các thông tin cá nhân của người dùng không bị đánh cắp.</w:t>
      </w:r>
    </w:p>
    <w:p w14:paraId="235820B6" w14:textId="1DD93C09" w:rsidR="00152DA1" w:rsidRDefault="00CF30C6" w:rsidP="00596117">
      <w:pPr>
        <w:pStyle w:val="ListParagraph"/>
        <w:numPr>
          <w:ilvl w:val="0"/>
          <w:numId w:val="4"/>
        </w:numPr>
      </w:pPr>
      <w:r>
        <w:rPr>
          <w:b/>
          <w:bCs/>
        </w:rPr>
        <w:t>Firebase</w:t>
      </w:r>
      <w:r w:rsidR="00E70FD5">
        <w:rPr>
          <w:b/>
          <w:bCs/>
        </w:rPr>
        <w:t xml:space="preserve"> Realtime Database:</w:t>
      </w:r>
      <w:r w:rsidR="00596117">
        <w:t xml:space="preserve"> giúp lưu trữ thông tin dưới </w:t>
      </w:r>
      <w:r w:rsidR="00596117" w:rsidRPr="00596117">
        <w:t>dạng</w:t>
      </w:r>
      <w:r w:rsidR="00596117">
        <w:t xml:space="preserve"> cây</w:t>
      </w:r>
      <w:r w:rsidR="00596117" w:rsidRPr="00596117">
        <w:t xml:space="preserve"> JSON</w:t>
      </w:r>
      <w:r w:rsidR="00A903A6">
        <w:rPr>
          <w:rStyle w:val="FootnoteReference"/>
        </w:rPr>
        <w:footnoteReference w:id="3"/>
      </w:r>
      <w:r w:rsidR="00596117" w:rsidRPr="00596117">
        <w:t xml:space="preserve"> đã được đồng bộ thời gian đến với tất cả các kết nối </w:t>
      </w:r>
      <w:r w:rsidR="00596117">
        <w:t>khách</w:t>
      </w:r>
      <w:r w:rsidR="00596117" w:rsidRPr="00596117">
        <w:t>.</w:t>
      </w:r>
      <w:r w:rsidR="00596117">
        <w:t xml:space="preserve"> </w:t>
      </w:r>
      <w:r w:rsidR="002C7F51">
        <w:t>Dữ liệu</w:t>
      </w:r>
      <w:r w:rsidR="001A2524" w:rsidRPr="001A2524">
        <w:t xml:space="preserve"> trong </w:t>
      </w:r>
      <w:r w:rsidR="001A2524">
        <w:t>cơ sở dữ liệu</w:t>
      </w:r>
      <w:r w:rsidR="001A2524" w:rsidRPr="001A2524">
        <w:t xml:space="preserve"> sẽ tự động cập nhật một cách liên tục khi </w:t>
      </w:r>
      <w:r w:rsidR="00377F60">
        <w:t>phát triển, cập nhật ứng dụng, giúp đem lại nguồn thông tin mới mẻ nhất đến người dùng</w:t>
      </w:r>
      <w:r w:rsidR="001A2524" w:rsidRPr="001A2524">
        <w:t>.</w:t>
      </w:r>
    </w:p>
    <w:p w14:paraId="3C45DC9C" w14:textId="12384E3F" w:rsidR="00152DA1" w:rsidRDefault="00E12020" w:rsidP="00E12020">
      <w:pPr>
        <w:pStyle w:val="Heading3"/>
      </w:pPr>
      <w:bookmarkStart w:id="64" w:name="_Toc120543529"/>
      <w:bookmarkStart w:id="65" w:name="_Toc120543725"/>
      <w:bookmarkStart w:id="66" w:name="_Toc120629482"/>
      <w:r>
        <w:t xml:space="preserve">4.2.3. </w:t>
      </w:r>
      <w:r w:rsidR="0051542C">
        <w:t>Apify</w:t>
      </w:r>
      <w:bookmarkEnd w:id="64"/>
      <w:bookmarkEnd w:id="65"/>
      <w:bookmarkEnd w:id="66"/>
    </w:p>
    <w:p w14:paraId="4D6B91E8" w14:textId="679BF47C" w:rsidR="0051542C" w:rsidRDefault="0051542C" w:rsidP="00BE5D6B">
      <w:r>
        <w:tab/>
      </w:r>
      <w:r w:rsidR="00BE5D6B">
        <w:t xml:space="preserve">Trong quá trình phát triển ứng dụng, </w:t>
      </w:r>
      <w:r w:rsidR="0031778E">
        <w:t xml:space="preserve">nhận thấy rằng thời gian </w:t>
      </w:r>
      <w:r w:rsidR="00C2731E">
        <w:t xml:space="preserve">cho phép có hạn, chúng tôi đã chuyển </w:t>
      </w:r>
      <w:r w:rsidR="00583F6C">
        <w:t>sang</w:t>
      </w:r>
      <w:r w:rsidR="00C2731E">
        <w:t xml:space="preserve"> sử dụng </w:t>
      </w:r>
      <w:r w:rsidR="0027758B" w:rsidRPr="00583F6C">
        <w:t>Apify</w:t>
      </w:r>
      <w:r w:rsidR="002B2D04">
        <w:t xml:space="preserve"> - </w:t>
      </w:r>
      <w:r w:rsidR="00583F6C" w:rsidRPr="00583F6C">
        <w:t>thư viện hỗ trợ lập trình viên phát triển RESTful API</w:t>
      </w:r>
      <w:r w:rsidR="00583F6C">
        <w:rPr>
          <w:rStyle w:val="FootnoteReference"/>
        </w:rPr>
        <w:footnoteReference w:id="4"/>
      </w:r>
      <w:r w:rsidR="00583F6C" w:rsidRPr="00583F6C">
        <w:t xml:space="preserve"> nhanh chóng và dễ dàng hơn.</w:t>
      </w:r>
      <w:r w:rsidR="000A1B81">
        <w:t xml:space="preserve"> </w:t>
      </w:r>
      <w:r w:rsidR="006E300B">
        <w:t xml:space="preserve">Thư viện được sử dụng nhằm thu thập </w:t>
      </w:r>
      <w:r w:rsidR="005A080B">
        <w:t>thông tin về các địa điểm du lịch, các nhà hàng, quán ăn, café,…</w:t>
      </w:r>
      <w:r w:rsidR="004D6657">
        <w:t xml:space="preserve"> </w:t>
      </w:r>
      <w:r w:rsidR="00CA04AF">
        <w:t>phục vụ cho các chức năng</w:t>
      </w:r>
      <w:r w:rsidR="00DF7E23">
        <w:t xml:space="preserve"> đề xuất,</w:t>
      </w:r>
      <w:r w:rsidR="00CA04AF">
        <w:t xml:space="preserve"> </w:t>
      </w:r>
      <w:r w:rsidR="00D56B87">
        <w:t>truy vết</w:t>
      </w:r>
      <w:r w:rsidR="00DF7E23">
        <w:t xml:space="preserve"> đường đi</w:t>
      </w:r>
      <w:r w:rsidR="00752927">
        <w:t xml:space="preserve">, </w:t>
      </w:r>
      <w:r w:rsidR="00162034">
        <w:t>tối thiểu hoá</w:t>
      </w:r>
      <w:r w:rsidR="00034163">
        <w:t xml:space="preserve"> chi phí </w:t>
      </w:r>
      <w:r w:rsidR="00CD1EB1">
        <w:t>du lịch.</w:t>
      </w:r>
      <w:r w:rsidR="00DA61BD">
        <w:t xml:space="preserve"> Với sự tinh gọn của mình, </w:t>
      </w:r>
      <w:r w:rsidR="00DE1D9E">
        <w:t>Apify góp phần tăng tốc độ xử lý dữ liệu</w:t>
      </w:r>
      <w:r w:rsidR="00DB4EDB">
        <w:t>,</w:t>
      </w:r>
      <w:r w:rsidR="00DF1E2A">
        <w:t xml:space="preserve"> cập nhật thông tin chính xác, đầy đủ đến người dùng</w:t>
      </w:r>
      <w:r w:rsidR="00DB4EDB">
        <w:t xml:space="preserve">, đồng thời qua đó giải quyết bài toán </w:t>
      </w:r>
      <w:r w:rsidR="002645D1">
        <w:t xml:space="preserve">sử dụng nhân công </w:t>
      </w:r>
      <w:r w:rsidR="007F2934">
        <w:t>theo kế hoạch của</w:t>
      </w:r>
      <w:r w:rsidR="00D329DE">
        <w:t xml:space="preserve"> nhóm.</w:t>
      </w:r>
    </w:p>
    <w:p w14:paraId="73B17235" w14:textId="2F18740F" w:rsidR="00A9742B" w:rsidRDefault="00A9742B" w:rsidP="00A9742B">
      <w:pPr>
        <w:pStyle w:val="Heading3"/>
      </w:pPr>
      <w:bookmarkStart w:id="67" w:name="_Toc120543530"/>
      <w:bookmarkStart w:id="68" w:name="_Toc120543726"/>
      <w:bookmarkStart w:id="69" w:name="_Toc120629483"/>
      <w:r>
        <w:t xml:space="preserve">4.2.4. </w:t>
      </w:r>
      <w:r w:rsidR="009D7E56" w:rsidRPr="009D7E56">
        <w:t>BeautifulSoup</w:t>
      </w:r>
      <w:bookmarkEnd w:id="67"/>
      <w:bookmarkEnd w:id="68"/>
      <w:bookmarkEnd w:id="69"/>
    </w:p>
    <w:p w14:paraId="61060E74" w14:textId="55433F6F" w:rsidR="00152DA1" w:rsidRPr="00152DA1" w:rsidRDefault="009D7E56" w:rsidP="004664E8">
      <w:r>
        <w:tab/>
      </w:r>
      <w:r w:rsidR="006A6C70" w:rsidRPr="006A6C70">
        <w:t xml:space="preserve">Thông thường, khi muốn lấy một số thông tin từ các trang web, chúng ta sẽ dùng các API mà các trang đó cung cấp. Đây là cách đơn giản, tuy nhiên không phải trang web nào cũng cung cấp sẵn API cho chúng ta sử dụng. </w:t>
      </w:r>
      <w:r w:rsidR="007164BD">
        <w:t xml:space="preserve">Chính vì vậy, </w:t>
      </w:r>
      <w:r w:rsidR="003F6AFB">
        <w:t xml:space="preserve">BeautifulSoup ra đời nhằm </w:t>
      </w:r>
      <w:r w:rsidR="003F6AFB" w:rsidRPr="003F6AFB">
        <w:t>cho phép chúng ta lấy dữ liệu từ HTML đơn giản và hiệu quả</w:t>
      </w:r>
      <w:r w:rsidR="003F6AFB">
        <w:t xml:space="preserve"> mà không thông qua API</w:t>
      </w:r>
      <w:r w:rsidR="003F6AFB" w:rsidRPr="003F6AFB">
        <w:t>.</w:t>
      </w:r>
      <w:r w:rsidR="003F6AFB">
        <w:t xml:space="preserve"> </w:t>
      </w:r>
      <w:r w:rsidR="009A5956">
        <w:t>Dữ liệu sẽ được cà</w:t>
      </w:r>
      <w:r w:rsidR="0085373A">
        <w:t xml:space="preserve">o thông qua các trang báo chính thống như </w:t>
      </w:r>
      <w:r w:rsidR="0085373A" w:rsidRPr="00863B18">
        <w:rPr>
          <w:color w:val="365F91" w:themeColor="accent1" w:themeShade="BF"/>
        </w:rPr>
        <w:t>danangfantasticity.com</w:t>
      </w:r>
      <w:r w:rsidR="0085373A" w:rsidRPr="00863B18">
        <w:rPr>
          <w:color w:val="4F81BD" w:themeColor="accent1"/>
        </w:rPr>
        <w:t xml:space="preserve">, </w:t>
      </w:r>
      <w:r w:rsidR="00AB4E39" w:rsidRPr="00863B18">
        <w:rPr>
          <w:color w:val="365F91" w:themeColor="accent1" w:themeShade="BF"/>
        </w:rPr>
        <w:t>baodanang.vn/du-lich-da-nang</w:t>
      </w:r>
      <w:r w:rsidR="00AB4E39">
        <w:t>,</w:t>
      </w:r>
      <w:r w:rsidR="009E2168">
        <w:t xml:space="preserve">… </w:t>
      </w:r>
      <w:r w:rsidR="00CE3B4D">
        <w:t>thông qua xử lý thành dạng JSON rồi được đẩy lên Firebase</w:t>
      </w:r>
      <w:r w:rsidR="00D93D2A">
        <w:t>,</w:t>
      </w:r>
      <w:r w:rsidR="00CE3B4D">
        <w:t xml:space="preserve"> sử dụng cho các máy khách.</w:t>
      </w:r>
    </w:p>
    <w:p w14:paraId="79CE1D22" w14:textId="4E8E4F4E" w:rsidR="002832A7" w:rsidRDefault="007B7FB5" w:rsidP="002974AF">
      <w:pPr>
        <w:pStyle w:val="Heading1"/>
        <w:rPr>
          <w:rFonts w:eastAsia="Times New Roman"/>
        </w:rPr>
      </w:pPr>
      <w:bookmarkStart w:id="70" w:name="_Toc120543531"/>
      <w:bookmarkStart w:id="71" w:name="_Toc120543727"/>
      <w:bookmarkStart w:id="72" w:name="_Toc120629484"/>
      <w:r>
        <w:rPr>
          <w:rFonts w:eastAsia="Times New Roman"/>
        </w:rPr>
        <w:lastRenderedPageBreak/>
        <w:t>5</w:t>
      </w:r>
      <w:r w:rsidR="00D57D43" w:rsidRPr="00396755">
        <w:rPr>
          <w:rFonts w:eastAsia="Times New Roman"/>
        </w:rPr>
        <w:t>. KẾT QUẢ NGHIÊN CỨU</w:t>
      </w:r>
      <w:bookmarkEnd w:id="70"/>
      <w:bookmarkEnd w:id="71"/>
      <w:bookmarkEnd w:id="72"/>
    </w:p>
    <w:p w14:paraId="716CA325" w14:textId="3B015085" w:rsidR="009263E1" w:rsidRDefault="009263E1" w:rsidP="00EA7426">
      <w:pPr>
        <w:pStyle w:val="Heading2"/>
      </w:pPr>
      <w:bookmarkStart w:id="73" w:name="_Toc120543532"/>
      <w:bookmarkStart w:id="74" w:name="_Toc120543728"/>
      <w:bookmarkStart w:id="75" w:name="_Toc120629485"/>
      <w:r>
        <w:t>5.1. Các vấn đề</w:t>
      </w:r>
      <w:r w:rsidR="00ED15A9">
        <w:t xml:space="preserve"> đã tìm ra</w:t>
      </w:r>
      <w:bookmarkEnd w:id="75"/>
    </w:p>
    <w:p w14:paraId="005F2F01" w14:textId="1F4E584A" w:rsidR="0034716C" w:rsidRDefault="0034716C" w:rsidP="0034716C">
      <w:r>
        <w:tab/>
      </w:r>
      <w:r w:rsidR="00C17A1C">
        <w:t>Nhóm đã thực hiện</w:t>
      </w:r>
      <w:r>
        <w:t xml:space="preserve"> quá trình</w:t>
      </w:r>
      <w:r w:rsidR="00FC4762">
        <w:t xml:space="preserve"> tìm hiểu, khảo sát thực tế </w:t>
      </w:r>
      <w:r w:rsidR="00693BB6">
        <w:t>tại các điểm du lịch</w:t>
      </w:r>
      <w:r w:rsidR="00020CE1">
        <w:t xml:space="preserve">, cụ thể </w:t>
      </w:r>
      <w:r w:rsidR="00ED2006">
        <w:t xml:space="preserve">là </w:t>
      </w:r>
      <w:r w:rsidR="00693BB6" w:rsidRPr="00154B07">
        <w:rPr>
          <w:b/>
          <w:bCs/>
        </w:rPr>
        <w:t xml:space="preserve">Ngũ Hành Sơn, </w:t>
      </w:r>
      <w:r w:rsidR="00EA0F2B" w:rsidRPr="00154B07">
        <w:rPr>
          <w:b/>
          <w:bCs/>
        </w:rPr>
        <w:t xml:space="preserve">công viên châu Á, </w:t>
      </w:r>
      <w:r w:rsidR="008D4BE3" w:rsidRPr="00154B07">
        <w:rPr>
          <w:b/>
          <w:bCs/>
        </w:rPr>
        <w:t xml:space="preserve">chùa Linh Ứng Sơn Trà </w:t>
      </w:r>
      <w:r w:rsidR="00AA1856" w:rsidRPr="00154B07">
        <w:rPr>
          <w:b/>
          <w:bCs/>
        </w:rPr>
        <w:t xml:space="preserve">và </w:t>
      </w:r>
      <w:r w:rsidR="00AD79E1" w:rsidRPr="00154B07">
        <w:rPr>
          <w:b/>
          <w:bCs/>
        </w:rPr>
        <w:t>Helio Center</w:t>
      </w:r>
      <w:r w:rsidR="00BC6E0E">
        <w:t>, đã tìm ra được các vấn đề mà người dùng gặp phải:</w:t>
      </w:r>
    </w:p>
    <w:p w14:paraId="03F46C9F" w14:textId="2A4334CA" w:rsidR="00BC6E0E" w:rsidRDefault="00BC6E0E" w:rsidP="0034716C">
      <w:r>
        <w:t xml:space="preserve">- </w:t>
      </w:r>
      <w:r w:rsidR="00154B07">
        <w:t xml:space="preserve">Nhu cầu đề xuất địa điểm tăng cao khi </w:t>
      </w:r>
      <w:r w:rsidR="00CF543D">
        <w:t>du khách phản ánh rằn</w:t>
      </w:r>
      <w:r w:rsidR="00545F31">
        <w:t>g</w:t>
      </w:r>
      <w:r w:rsidR="00CF543D">
        <w:t xml:space="preserve"> m</w:t>
      </w:r>
      <w:r w:rsidR="00AD16C1">
        <w:t>ất</w:t>
      </w:r>
      <w:r w:rsidR="00CF543D">
        <w:t xml:space="preserve"> rất nhiều</w:t>
      </w:r>
      <w:r w:rsidR="00AD16C1">
        <w:t xml:space="preserve"> thời gian tìm hiểu những địa điểm </w:t>
      </w:r>
      <w:r w:rsidR="00395785">
        <w:t xml:space="preserve">nên tham </w:t>
      </w:r>
      <w:r w:rsidR="004739F4">
        <w:t>quan trên địa bàn</w:t>
      </w:r>
      <w:r w:rsidR="001E2904">
        <w:t xml:space="preserve"> thành phố</w:t>
      </w:r>
      <w:r w:rsidR="004739F4">
        <w:t>.</w:t>
      </w:r>
    </w:p>
    <w:p w14:paraId="77D51F1F" w14:textId="7A4AF49A" w:rsidR="004739F4" w:rsidRDefault="004739F4" w:rsidP="0034716C">
      <w:r>
        <w:t xml:space="preserve">- </w:t>
      </w:r>
      <w:r w:rsidR="00165073">
        <w:t>Nhiều t</w:t>
      </w:r>
      <w:r>
        <w:t>hông tin</w:t>
      </w:r>
      <w:r w:rsidR="00165073">
        <w:t xml:space="preserve"> bị</w:t>
      </w:r>
      <w:r>
        <w:t xml:space="preserve"> sai lệch,</w:t>
      </w:r>
      <w:r w:rsidR="00165073">
        <w:t xml:space="preserve"> mang tính địa phương</w:t>
      </w:r>
      <w:r w:rsidR="008D552A">
        <w:t xml:space="preserve"> cao</w:t>
      </w:r>
      <w:r w:rsidR="00165073">
        <w:t>,</w:t>
      </w:r>
      <w:r>
        <w:t xml:space="preserve"> </w:t>
      </w:r>
      <w:r w:rsidR="00063E97">
        <w:t xml:space="preserve">gây ra những tình huống nhầm lẫn </w:t>
      </w:r>
      <w:r w:rsidR="001E2904">
        <w:t>tai hại cho</w:t>
      </w:r>
      <w:r w:rsidR="00CF543D">
        <w:t xml:space="preserve"> du khách</w:t>
      </w:r>
      <w:r w:rsidR="00063E97">
        <w:t>.</w:t>
      </w:r>
    </w:p>
    <w:p w14:paraId="7CD2F2CC" w14:textId="33991CF1" w:rsidR="00020364" w:rsidRDefault="00020364" w:rsidP="0034716C">
      <w:r>
        <w:t>- Các ứng dụng đã có thiếu</w:t>
      </w:r>
      <w:r w:rsidR="00E73E26">
        <w:t xml:space="preserve"> các đề xuất </w:t>
      </w:r>
      <w:r w:rsidR="00A64129">
        <w:t>phù hợp cho người dùng</w:t>
      </w:r>
      <w:r w:rsidR="00B6721E">
        <w:t xml:space="preserve"> </w:t>
      </w:r>
      <w:r w:rsidR="00037393">
        <w:t>về</w:t>
      </w:r>
      <w:r w:rsidR="00B6721E">
        <w:t xml:space="preserve"> thông tin</w:t>
      </w:r>
      <w:r w:rsidR="00347FC6">
        <w:t xml:space="preserve"> cụ thể</w:t>
      </w:r>
      <w:r w:rsidR="00B6721E">
        <w:t xml:space="preserve"> </w:t>
      </w:r>
      <w:r w:rsidR="00347FC6">
        <w:t>của</w:t>
      </w:r>
      <w:r w:rsidR="00B6721E">
        <w:t xml:space="preserve"> các địa điểm</w:t>
      </w:r>
      <w:r w:rsidR="00A64129">
        <w:t>.</w:t>
      </w:r>
    </w:p>
    <w:p w14:paraId="57CBB8FE" w14:textId="47CBB13A" w:rsidR="00564AA6" w:rsidRDefault="001E2904" w:rsidP="0034716C">
      <w:r>
        <w:t xml:space="preserve">- </w:t>
      </w:r>
      <w:r w:rsidR="00165073">
        <w:t>Các ứng dụng đã có x</w:t>
      </w:r>
      <w:r w:rsidR="00971374">
        <w:t xml:space="preserve">uất hiện quá nhiều quảng cáo rác, nghiêm trọng hơn là các </w:t>
      </w:r>
      <w:r w:rsidR="006F2FE6">
        <w:t xml:space="preserve"> </w:t>
      </w:r>
      <w:r w:rsidR="00971374">
        <w:t>quảng cáo lừa đảo, đánh cắp thông tin, gây phiền hà cho người dùng.</w:t>
      </w:r>
    </w:p>
    <w:p w14:paraId="162F6368" w14:textId="1EF8F143" w:rsidR="00020364" w:rsidRDefault="009D1807" w:rsidP="0034716C">
      <w:r>
        <w:sym w:font="Wingdings" w:char="F0E0"/>
      </w:r>
      <w:r w:rsidR="00020364">
        <w:t xml:space="preserve"> </w:t>
      </w:r>
      <w:r w:rsidR="00564AA6">
        <w:t>Hầu hết đều trùng khớp với giả thuyết ng</w:t>
      </w:r>
      <w:r w:rsidR="002047AD">
        <w:t>hiên cứu</w:t>
      </w:r>
      <w:r>
        <w:t xml:space="preserve"> đặt ra của đề tài.</w:t>
      </w:r>
      <w:r w:rsidR="00395A76">
        <w:br w:type="page"/>
      </w:r>
    </w:p>
    <w:p w14:paraId="66FA0630" w14:textId="482DE094" w:rsidR="003B6315" w:rsidRPr="0034716C" w:rsidRDefault="003B6315" w:rsidP="00820CB7">
      <w:pPr>
        <w:pStyle w:val="Heading2"/>
      </w:pPr>
      <w:bookmarkStart w:id="76" w:name="_Toc120629486"/>
      <w:r>
        <w:lastRenderedPageBreak/>
        <w:t>5.2</w:t>
      </w:r>
      <w:r w:rsidR="00C54B98">
        <w:t>.</w:t>
      </w:r>
      <w:r>
        <w:t xml:space="preserve"> Giải pháp</w:t>
      </w:r>
      <w:bookmarkEnd w:id="76"/>
    </w:p>
    <w:p w14:paraId="2161CAE9" w14:textId="016F3EEC" w:rsidR="00EA7426" w:rsidRPr="00EA7426" w:rsidRDefault="00EA7426" w:rsidP="00820CB7">
      <w:pPr>
        <w:pStyle w:val="Heading3"/>
      </w:pPr>
      <w:bookmarkStart w:id="77" w:name="_Toc120629487"/>
      <w:r>
        <w:t>5.</w:t>
      </w:r>
      <w:r w:rsidR="00C54B98">
        <w:t>2</w:t>
      </w:r>
      <w:r>
        <w:t>.</w:t>
      </w:r>
      <w:r w:rsidR="00C54B98">
        <w:t>1.</w:t>
      </w:r>
      <w:r>
        <w:t xml:space="preserve"> Giao diện</w:t>
      </w:r>
      <w:bookmarkEnd w:id="73"/>
      <w:bookmarkEnd w:id="74"/>
      <w:bookmarkEnd w:id="77"/>
    </w:p>
    <w:p w14:paraId="381DC457" w14:textId="690209A8" w:rsidR="00064831" w:rsidRPr="00064831" w:rsidRDefault="004C7903" w:rsidP="00F27F97">
      <w:pPr>
        <w:ind w:firstLine="720"/>
      </w:pPr>
      <w:r>
        <w:t>Để hiểu được nội dung cần truyền tải, để thu hút, lôi cuốn người dùng, ta cần phải có một thiết kế mới lạ, nổi bật. D</w:t>
      </w:r>
      <w:r w:rsidRPr="009B2A49">
        <w:t>ựa trên ý tưởng, kỹ năng</w:t>
      </w:r>
      <w:r>
        <w:t xml:space="preserve"> tạo hình của bản thân, chúng tôi đã học theo ngôn ngữ thiết kế Fluent Design của Microsoft</w:t>
      </w:r>
      <w:r>
        <w:rPr>
          <w:rStyle w:val="FootnoteReference"/>
        </w:rPr>
        <w:footnoteReference w:id="5"/>
      </w:r>
      <w:r>
        <w:t xml:space="preserve"> và tận dụng công cụ Figma</w:t>
      </w:r>
      <w:r>
        <w:rPr>
          <w:rStyle w:val="FootnoteReference"/>
        </w:rPr>
        <w:footnoteReference w:id="6"/>
      </w:r>
      <w:r>
        <w:t xml:space="preserve">, </w:t>
      </w:r>
      <w:r w:rsidRPr="00312DEE">
        <w:t xml:space="preserve">sáng tạo bố cục để </w:t>
      </w:r>
      <w:r>
        <w:t>sản phẩm</w:t>
      </w:r>
      <w:r w:rsidRPr="00312DEE">
        <w:t xml:space="preserve"> cuối cùng có một tổng thể bắt mắt và thu hút nhất.</w:t>
      </w:r>
    </w:p>
    <w:p w14:paraId="0751013A" w14:textId="04D7185D" w:rsidR="00F27F97" w:rsidRPr="00064831" w:rsidRDefault="00787025" w:rsidP="00820CB7">
      <w:pPr>
        <w:pStyle w:val="Heading3"/>
      </w:pPr>
      <w:bookmarkStart w:id="78" w:name="_Toc120543533"/>
      <w:bookmarkStart w:id="79" w:name="_Toc120543729"/>
      <w:bookmarkStart w:id="80" w:name="_Toc120629488"/>
      <w:r>
        <w:t>5</w:t>
      </w:r>
      <w:r w:rsidR="00BF2245">
        <w:t>.</w:t>
      </w:r>
      <w:r w:rsidR="00F27F97">
        <w:t>2.</w:t>
      </w:r>
      <w:r w:rsidR="00C54B98">
        <w:t>2</w:t>
      </w:r>
      <w:r w:rsidR="00791938">
        <w:t>.</w:t>
      </w:r>
      <w:r w:rsidR="00F27F97">
        <w:t xml:space="preserve"> Tính năng</w:t>
      </w:r>
      <w:bookmarkEnd w:id="78"/>
      <w:bookmarkEnd w:id="79"/>
      <w:bookmarkEnd w:id="80"/>
    </w:p>
    <w:p w14:paraId="3AD429CD" w14:textId="301973EF" w:rsidR="004C7903" w:rsidRDefault="00787025" w:rsidP="00FD4F3A">
      <w:pPr>
        <w:pStyle w:val="Heading4"/>
      </w:pPr>
      <w:bookmarkStart w:id="81" w:name="_Toc120543534"/>
      <w:bookmarkStart w:id="82" w:name="_Toc120543730"/>
      <w:bookmarkStart w:id="83" w:name="_Toc120629489"/>
      <w:r>
        <w:t>5</w:t>
      </w:r>
      <w:r w:rsidR="00BF2245">
        <w:t>.</w:t>
      </w:r>
      <w:r w:rsidR="00F27F97">
        <w:t>2</w:t>
      </w:r>
      <w:r w:rsidR="00BF2245">
        <w:t>.</w:t>
      </w:r>
      <w:r w:rsidR="00C54B98">
        <w:t>2</w:t>
      </w:r>
      <w:r w:rsidR="00BF2245">
        <w:t>.</w:t>
      </w:r>
      <w:r w:rsidR="00C54B98">
        <w:t>1.</w:t>
      </w:r>
      <w:r w:rsidR="00064831">
        <w:t xml:space="preserve"> Đăng nhập</w:t>
      </w:r>
      <w:r w:rsidR="006A049E">
        <w:t xml:space="preserve"> / Đăng ký / Khôi phục</w:t>
      </w:r>
      <w:r w:rsidR="00F96A83">
        <w:t xml:space="preserve"> tài khoản</w:t>
      </w:r>
      <w:bookmarkEnd w:id="81"/>
      <w:bookmarkEnd w:id="82"/>
      <w:bookmarkEnd w:id="83"/>
    </w:p>
    <w:p w14:paraId="3FF8280A" w14:textId="0CCBF98E" w:rsidR="00B93A6A" w:rsidRPr="004C7903" w:rsidRDefault="00B93A6A" w:rsidP="00A67A91">
      <w:pPr>
        <w:ind w:firstLine="720"/>
      </w:pPr>
      <w:r>
        <w:t xml:space="preserve">Khi bắt đầu chương trình, ứng dụng yêu cầu người dùng </w:t>
      </w:r>
      <w:r>
        <w:rPr>
          <w:b/>
          <w:i/>
        </w:rPr>
        <w:t>đ</w:t>
      </w:r>
      <w:r w:rsidRPr="00533ED0">
        <w:rPr>
          <w:b/>
          <w:i/>
        </w:rPr>
        <w:t>ăng nhập</w:t>
      </w:r>
      <w:r>
        <w:t xml:space="preserve"> vào hệ thống</w:t>
      </w:r>
      <w:r w:rsidR="00813096">
        <w:t xml:space="preserve"> (Hình 1)</w:t>
      </w:r>
      <w:r w:rsidR="00E662FA">
        <w:t xml:space="preserve">. </w:t>
      </w:r>
      <w:r w:rsidR="006D3977">
        <w:t>Nếu chưa tạo tài khoản</w:t>
      </w:r>
      <w:r w:rsidR="007B7087">
        <w:t xml:space="preserve">, có thể đăng ký thông qua nút </w:t>
      </w:r>
      <w:r w:rsidR="007B7087" w:rsidRPr="00813096">
        <w:rPr>
          <w:b/>
          <w:i/>
        </w:rPr>
        <w:t>Đăng ký</w:t>
      </w:r>
      <w:r w:rsidR="007B7087">
        <w:t xml:space="preserve"> trên </w:t>
      </w:r>
      <w:r w:rsidR="00A67A91">
        <w:t>màn hình đăng nhập</w:t>
      </w:r>
      <w:r w:rsidR="00813096">
        <w:t xml:space="preserve"> (Hình 2)</w:t>
      </w:r>
      <w:r w:rsidR="00A67A91">
        <w:t xml:space="preserve">. Ngoài ra, nếu quên mật khẩu, người dùng </w:t>
      </w:r>
      <w:r w:rsidR="00961F38">
        <w:t xml:space="preserve">vui lòng ấn chọn </w:t>
      </w:r>
      <w:r w:rsidR="00961F38" w:rsidRPr="00813096">
        <w:rPr>
          <w:b/>
          <w:i/>
        </w:rPr>
        <w:t>Quên mật khẩu</w:t>
      </w:r>
      <w:r w:rsidR="00961F38">
        <w:t>,</w:t>
      </w:r>
      <w:r w:rsidR="00A67A91">
        <w:t xml:space="preserve"> nhập email đã đăng ký trước đó để hệ thống gửi </w:t>
      </w:r>
      <w:r w:rsidR="009372D1">
        <w:t>email khôi phục</w:t>
      </w:r>
      <w:r w:rsidR="00813096">
        <w:t xml:space="preserve"> (Hình 3)</w:t>
      </w:r>
      <w:r w:rsidR="009372D1">
        <w:t>.</w:t>
      </w:r>
    </w:p>
    <w:p w14:paraId="37D889A7" w14:textId="32A5619E" w:rsidR="002974AF" w:rsidRPr="002974AF" w:rsidRDefault="00813096" w:rsidP="00DB76EF">
      <w:pPr>
        <w:jc w:val="center"/>
      </w:pPr>
      <w:r>
        <w:rPr>
          <w:noProof/>
        </w:rPr>
        <w:drawing>
          <wp:anchor distT="0" distB="0" distL="114300" distR="114300" simplePos="0" relativeHeight="251658243" behindDoc="1" locked="0" layoutInCell="1" allowOverlap="1" wp14:anchorId="79D1B1EB" wp14:editId="49CFD668">
            <wp:simplePos x="0" y="0"/>
            <wp:positionH relativeFrom="column">
              <wp:posOffset>2258695</wp:posOffset>
            </wp:positionH>
            <wp:positionV relativeFrom="paragraph">
              <wp:posOffset>6350</wp:posOffset>
            </wp:positionV>
            <wp:extent cx="1508125" cy="3221990"/>
            <wp:effectExtent l="0" t="0" r="0" b="0"/>
            <wp:wrapTight wrapText="bothSides">
              <wp:wrapPolygon edited="0">
                <wp:start x="0" y="0"/>
                <wp:lineTo x="0" y="21455"/>
                <wp:lineTo x="21282" y="21455"/>
                <wp:lineTo x="21282" y="0"/>
                <wp:lineTo x="0" y="0"/>
              </wp:wrapPolygon>
            </wp:wrapTight>
            <wp:docPr id="3" name="Picture 3" descr="Graphical user interface, text, application&#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 name="Picture 3" descr="Graphical user interface, text, application&#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1508125" cy="3221990"/>
                    </a:xfrm>
                    <a:prstGeom prst="rect">
                      <a:avLst/>
                    </a:prstGeom>
                  </pic:spPr>
                </pic:pic>
              </a:graphicData>
            </a:graphic>
            <wp14:sizeRelH relativeFrom="page">
              <wp14:pctWidth>0</wp14:pctWidth>
            </wp14:sizeRelH>
            <wp14:sizeRelV relativeFrom="page">
              <wp14:pctHeight>0</wp14:pctHeight>
            </wp14:sizeRelV>
          </wp:anchor>
        </w:drawing>
      </w:r>
      <w:r w:rsidR="00E343B3">
        <w:rPr>
          <w:noProof/>
        </w:rPr>
        <w:drawing>
          <wp:anchor distT="0" distB="0" distL="114300" distR="114300" simplePos="0" relativeHeight="251658242" behindDoc="1" locked="0" layoutInCell="1" allowOverlap="1" wp14:anchorId="384CA06C" wp14:editId="4CED8D5E">
            <wp:simplePos x="0" y="0"/>
            <wp:positionH relativeFrom="column">
              <wp:posOffset>4282440</wp:posOffset>
            </wp:positionH>
            <wp:positionV relativeFrom="paragraph">
              <wp:posOffset>-3175</wp:posOffset>
            </wp:positionV>
            <wp:extent cx="1508125" cy="3221990"/>
            <wp:effectExtent l="0" t="0" r="0" b="0"/>
            <wp:wrapTight wrapText="bothSides">
              <wp:wrapPolygon edited="0">
                <wp:start x="0" y="0"/>
                <wp:lineTo x="0" y="21455"/>
                <wp:lineTo x="21282" y="21455"/>
                <wp:lineTo x="21282" y="0"/>
                <wp:lineTo x="0" y="0"/>
              </wp:wrapPolygon>
            </wp:wrapTight>
            <wp:docPr id="4" name="Picture 4" descr="Text&#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 name="Picture 4" descr="Text&#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1508125" cy="3221990"/>
                    </a:xfrm>
                    <a:prstGeom prst="rect">
                      <a:avLst/>
                    </a:prstGeom>
                  </pic:spPr>
                </pic:pic>
              </a:graphicData>
            </a:graphic>
            <wp14:sizeRelH relativeFrom="page">
              <wp14:pctWidth>0</wp14:pctWidth>
            </wp14:sizeRelH>
            <wp14:sizeRelV relativeFrom="page">
              <wp14:pctHeight>0</wp14:pctHeight>
            </wp14:sizeRelV>
          </wp:anchor>
        </w:drawing>
      </w:r>
      <w:r w:rsidR="00E343B3">
        <w:rPr>
          <w:noProof/>
        </w:rPr>
        <w:drawing>
          <wp:anchor distT="0" distB="0" distL="114300" distR="114300" simplePos="0" relativeHeight="251658248" behindDoc="1" locked="0" layoutInCell="1" allowOverlap="1" wp14:anchorId="28EAA86C" wp14:editId="4FB1287E">
            <wp:simplePos x="0" y="0"/>
            <wp:positionH relativeFrom="column">
              <wp:posOffset>224790</wp:posOffset>
            </wp:positionH>
            <wp:positionV relativeFrom="paragraph">
              <wp:posOffset>-3175</wp:posOffset>
            </wp:positionV>
            <wp:extent cx="1508125" cy="3221990"/>
            <wp:effectExtent l="0" t="0" r="2540" b="0"/>
            <wp:wrapTight wrapText="bothSides">
              <wp:wrapPolygon edited="0">
                <wp:start x="0" y="0"/>
                <wp:lineTo x="0" y="21455"/>
                <wp:lineTo x="21282" y="21455"/>
                <wp:lineTo x="21282" y="0"/>
                <wp:lineTo x="0" y="0"/>
              </wp:wrapPolygon>
            </wp:wrapTight>
            <wp:docPr id="1" name="Picture 1" descr="Graphical user interface, text, application, chat or text message&#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Picture 1" descr="Graphical user interface, text, application, chat or text message&#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1508125" cy="3221990"/>
                    </a:xfrm>
                    <a:prstGeom prst="rect">
                      <a:avLst/>
                    </a:prstGeom>
                  </pic:spPr>
                </pic:pic>
              </a:graphicData>
            </a:graphic>
            <wp14:sizeRelH relativeFrom="page">
              <wp14:pctWidth>0</wp14:pctWidth>
            </wp14:sizeRelH>
            <wp14:sizeRelV relativeFrom="page">
              <wp14:pctHeight>0</wp14:pctHeight>
            </wp14:sizeRelV>
          </wp:anchor>
        </w:drawing>
      </w:r>
      <w:r w:rsidR="005E4F4B" w:rsidRPr="005E4F4B">
        <w:rPr>
          <w:noProof/>
        </w:rPr>
        <w:t xml:space="preserve"> </w:t>
      </w:r>
      <w:r w:rsidR="00DB76EF" w:rsidRPr="00DB76EF">
        <w:rPr>
          <w:noProof/>
        </w:rPr>
        <w:t xml:space="preserve"> </w:t>
      </w:r>
    </w:p>
    <w:p w14:paraId="455E6E41" w14:textId="0106C120" w:rsidR="007F1CB5" w:rsidRPr="00634822" w:rsidRDefault="00DB76EF" w:rsidP="00634822">
      <w:pPr>
        <w:ind w:firstLine="720"/>
        <w:rPr>
          <w:sz w:val="24"/>
          <w:szCs w:val="24"/>
        </w:rPr>
      </w:pPr>
      <w:r w:rsidRPr="00003EA3">
        <w:rPr>
          <w:b/>
          <w:bCs/>
          <w:noProof/>
          <w:sz w:val="24"/>
          <w:szCs w:val="24"/>
        </w:rPr>
        <w:t>Hình 1.</w:t>
      </w:r>
      <w:r w:rsidRPr="00B124CD">
        <w:rPr>
          <w:noProof/>
          <w:sz w:val="24"/>
          <w:szCs w:val="24"/>
        </w:rPr>
        <w:t xml:space="preserve"> </w:t>
      </w:r>
      <w:r w:rsidR="00E343B3">
        <w:rPr>
          <w:noProof/>
          <w:sz w:val="24"/>
          <w:szCs w:val="24"/>
        </w:rPr>
        <w:t>Đăng nhập</w:t>
      </w:r>
      <w:r w:rsidR="00E343B3">
        <w:rPr>
          <w:noProof/>
          <w:sz w:val="24"/>
          <w:szCs w:val="24"/>
        </w:rPr>
        <w:tab/>
      </w:r>
      <w:r w:rsidR="00E343B3">
        <w:rPr>
          <w:noProof/>
          <w:sz w:val="24"/>
          <w:szCs w:val="24"/>
        </w:rPr>
        <w:tab/>
        <w:t xml:space="preserve">     </w:t>
      </w:r>
      <w:r w:rsidR="00E343B3" w:rsidRPr="00003EA3">
        <w:rPr>
          <w:b/>
          <w:bCs/>
          <w:noProof/>
          <w:sz w:val="24"/>
          <w:szCs w:val="24"/>
        </w:rPr>
        <w:t>Hình 2.</w:t>
      </w:r>
      <w:r w:rsidR="00E343B3">
        <w:rPr>
          <w:noProof/>
          <w:sz w:val="24"/>
          <w:szCs w:val="24"/>
        </w:rPr>
        <w:t xml:space="preserve"> Đăng ký</w:t>
      </w:r>
      <w:r w:rsidR="00E343B3">
        <w:rPr>
          <w:noProof/>
          <w:sz w:val="24"/>
          <w:szCs w:val="24"/>
        </w:rPr>
        <w:tab/>
      </w:r>
      <w:r w:rsidR="00E343B3">
        <w:rPr>
          <w:noProof/>
          <w:sz w:val="24"/>
          <w:szCs w:val="24"/>
        </w:rPr>
        <w:tab/>
        <w:t xml:space="preserve">         </w:t>
      </w:r>
      <w:r w:rsidR="00E343B3" w:rsidRPr="00003EA3">
        <w:rPr>
          <w:b/>
          <w:bCs/>
          <w:noProof/>
          <w:sz w:val="24"/>
          <w:szCs w:val="24"/>
        </w:rPr>
        <w:t>Hình 3.</w:t>
      </w:r>
      <w:r w:rsidR="00E343B3">
        <w:rPr>
          <w:noProof/>
          <w:sz w:val="24"/>
          <w:szCs w:val="24"/>
        </w:rPr>
        <w:t xml:space="preserve"> Khôi phục</w:t>
      </w:r>
    </w:p>
    <w:p w14:paraId="2E2BE712" w14:textId="2C48633F" w:rsidR="00AD2B89" w:rsidRDefault="00AD2B89" w:rsidP="00FD4F3A">
      <w:pPr>
        <w:pStyle w:val="Heading4"/>
        <w:rPr>
          <w:highlight w:val="white"/>
        </w:rPr>
      </w:pPr>
      <w:bookmarkStart w:id="84" w:name="_Toc120543535"/>
      <w:bookmarkStart w:id="85" w:name="_Toc120543731"/>
      <w:bookmarkStart w:id="86" w:name="_Toc120629490"/>
      <w:r>
        <w:rPr>
          <w:highlight w:val="white"/>
        </w:rPr>
        <w:lastRenderedPageBreak/>
        <w:t>5.2.2.</w:t>
      </w:r>
      <w:r w:rsidR="00C54B98">
        <w:rPr>
          <w:highlight w:val="white"/>
        </w:rPr>
        <w:t>2.</w:t>
      </w:r>
      <w:r>
        <w:rPr>
          <w:highlight w:val="white"/>
        </w:rPr>
        <w:t xml:space="preserve"> Đánh giá địa điểm theo số lượt tham quan</w:t>
      </w:r>
      <w:bookmarkEnd w:id="84"/>
      <w:bookmarkEnd w:id="85"/>
      <w:bookmarkEnd w:id="86"/>
    </w:p>
    <w:p w14:paraId="654C62EC" w14:textId="5BBE8700" w:rsidR="00AD2B89" w:rsidRDefault="00AD2B89" w:rsidP="00AD2B89">
      <w:pPr>
        <w:rPr>
          <w:highlight w:val="white"/>
        </w:rPr>
      </w:pPr>
      <w:r>
        <w:rPr>
          <w:highlight w:val="white"/>
        </w:rPr>
        <w:tab/>
        <w:t>Dựa trên công thức Haversine</w:t>
      </w:r>
      <w:r w:rsidR="00AF3D00">
        <w:rPr>
          <w:rStyle w:val="FootnoteReference"/>
          <w:highlight w:val="white"/>
        </w:rPr>
        <w:footnoteReference w:id="7"/>
      </w:r>
      <w:r>
        <w:rPr>
          <w:highlight w:val="white"/>
        </w:rPr>
        <w:t>, phần mềm sẽ kiểm tra liệu người dùng có nằm trong bán kính của địa điểm tham quan hay không trong 5 phút. Nếu tồn tại, phần mềm cập nhật số lần đi đến khu vực lên cơ sở dữ liệu. Sau mỗi tuần, bảng xếp hạng các địa điểm</w:t>
      </w:r>
      <w:r w:rsidR="003F278C">
        <w:rPr>
          <w:highlight w:val="white"/>
        </w:rPr>
        <w:t xml:space="preserve"> (Hình 4)</w:t>
      </w:r>
      <w:r>
        <w:rPr>
          <w:highlight w:val="white"/>
        </w:rPr>
        <w:t xml:space="preserve"> sẽ được cập nhật theo số lần tham quan địa điểm đó của tất cả du khách.</w:t>
      </w:r>
      <w:r w:rsidR="00AD1BF1">
        <w:rPr>
          <w:highlight w:val="white"/>
        </w:rPr>
        <w:t xml:space="preserve"> Khi ấn vào sẽ hiện chi tiết về địa điểm du lịch</w:t>
      </w:r>
      <w:r w:rsidR="000A5269">
        <w:rPr>
          <w:highlight w:val="white"/>
        </w:rPr>
        <w:t xml:space="preserve"> (Hình 5)</w:t>
      </w:r>
      <w:r w:rsidR="00AD1BF1">
        <w:rPr>
          <w:highlight w:val="white"/>
        </w:rPr>
        <w:t>.</w:t>
      </w:r>
    </w:p>
    <w:p w14:paraId="2022B014" w14:textId="72F0AFC0" w:rsidR="00C40360" w:rsidRDefault="00AD1BF1" w:rsidP="00292517">
      <w:pPr>
        <w:jc w:val="center"/>
        <w:rPr>
          <w:highlight w:val="white"/>
        </w:rPr>
      </w:pPr>
      <w:r>
        <w:rPr>
          <w:noProof/>
        </w:rPr>
        <w:drawing>
          <wp:anchor distT="0" distB="0" distL="114300" distR="114300" simplePos="0" relativeHeight="251658247" behindDoc="0" locked="0" layoutInCell="1" allowOverlap="1" wp14:anchorId="25D00841" wp14:editId="49DCDEF2">
            <wp:simplePos x="0" y="0"/>
            <wp:positionH relativeFrom="column">
              <wp:posOffset>3385495</wp:posOffset>
            </wp:positionH>
            <wp:positionV relativeFrom="paragraph">
              <wp:posOffset>8255</wp:posOffset>
            </wp:positionV>
            <wp:extent cx="1805940" cy="3908425"/>
            <wp:effectExtent l="0" t="0" r="3810" b="0"/>
            <wp:wrapSquare wrapText="bothSides"/>
            <wp:docPr id="7" name="Picture 7"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Graphical user interface, application&#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1805940" cy="3908425"/>
                    </a:xfrm>
                    <a:prstGeom prst="rect">
                      <a:avLst/>
                    </a:prstGeom>
                  </pic:spPr>
                </pic:pic>
              </a:graphicData>
            </a:graphic>
            <wp14:sizeRelH relativeFrom="page">
              <wp14:pctWidth>0</wp14:pctWidth>
            </wp14:sizeRelH>
            <wp14:sizeRelV relativeFrom="page">
              <wp14:pctHeight>0</wp14:pctHeight>
            </wp14:sizeRelV>
          </wp:anchor>
        </w:drawing>
      </w:r>
      <w:r w:rsidR="00C40360">
        <w:rPr>
          <w:noProof/>
        </w:rPr>
        <w:drawing>
          <wp:inline distT="0" distB="0" distL="0" distR="0" wp14:anchorId="249242B7" wp14:editId="1EE58546">
            <wp:extent cx="1809407" cy="3912235"/>
            <wp:effectExtent l="0" t="0" r="63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0055367"/>
                    <pic:cNvPicPr/>
                  </pic:nvPicPr>
                  <pic:blipFill>
                    <a:blip r:embed="rId14" cstate="print">
                      <a:extLst>
                        <a:ext uri="{28A0092B-C50C-407E-A947-70E740481C1C}">
                          <a14:useLocalDpi xmlns:a14="http://schemas.microsoft.com/office/drawing/2010/main" val="0"/>
                        </a:ext>
                      </a:extLst>
                    </a:blip>
                    <a:stretch>
                      <a:fillRect/>
                    </a:stretch>
                  </pic:blipFill>
                  <pic:spPr>
                    <a:xfrm>
                      <a:off x="0" y="0"/>
                      <a:ext cx="1824259" cy="3944348"/>
                    </a:xfrm>
                    <a:prstGeom prst="rect">
                      <a:avLst/>
                    </a:prstGeom>
                  </pic:spPr>
                </pic:pic>
              </a:graphicData>
            </a:graphic>
          </wp:inline>
        </w:drawing>
      </w:r>
      <w:r w:rsidRPr="00AD1BF1">
        <w:rPr>
          <w:noProof/>
        </w:rPr>
        <w:t xml:space="preserve"> </w:t>
      </w:r>
    </w:p>
    <w:p w14:paraId="5035802D" w14:textId="5EEDD4A3" w:rsidR="006021E0" w:rsidRPr="00292517" w:rsidRDefault="00AD1BF1" w:rsidP="00AD1BF1">
      <w:pPr>
        <w:ind w:left="1440"/>
        <w:rPr>
          <w:noProof/>
          <w:sz w:val="24"/>
          <w:szCs w:val="24"/>
        </w:rPr>
      </w:pPr>
      <w:r>
        <w:rPr>
          <w:noProof/>
          <w:sz w:val="24"/>
          <w:szCs w:val="24"/>
        </w:rPr>
        <w:t xml:space="preserve">   </w:t>
      </w:r>
      <w:r w:rsidR="00292517" w:rsidRPr="000C1134">
        <w:rPr>
          <w:b/>
          <w:bCs/>
          <w:noProof/>
          <w:sz w:val="24"/>
          <w:szCs w:val="24"/>
        </w:rPr>
        <w:t>Hình 4.</w:t>
      </w:r>
      <w:r w:rsidR="00292517" w:rsidRPr="00292517">
        <w:rPr>
          <w:noProof/>
          <w:sz w:val="24"/>
          <w:szCs w:val="24"/>
        </w:rPr>
        <w:t xml:space="preserve"> Trang chủ</w:t>
      </w:r>
      <w:r>
        <w:rPr>
          <w:noProof/>
          <w:sz w:val="24"/>
          <w:szCs w:val="24"/>
        </w:rPr>
        <w:t xml:space="preserve">                            </w:t>
      </w:r>
      <w:r w:rsidRPr="000C1134">
        <w:rPr>
          <w:b/>
          <w:bCs/>
          <w:noProof/>
          <w:sz w:val="24"/>
          <w:szCs w:val="24"/>
        </w:rPr>
        <w:t>Hình 5.</w:t>
      </w:r>
      <w:r w:rsidR="00DE0CF0">
        <w:rPr>
          <w:noProof/>
          <w:sz w:val="24"/>
          <w:szCs w:val="24"/>
        </w:rPr>
        <w:t xml:space="preserve"> </w:t>
      </w:r>
      <w:r w:rsidR="000810E6">
        <w:rPr>
          <w:noProof/>
          <w:sz w:val="24"/>
          <w:szCs w:val="24"/>
        </w:rPr>
        <w:t>Chi tiết địa điểm tham quan</w:t>
      </w:r>
    </w:p>
    <w:p w14:paraId="2EB1FC99" w14:textId="4C53123C" w:rsidR="00257EEA" w:rsidRPr="006F4CD7" w:rsidRDefault="009C484C" w:rsidP="00FD4F3A">
      <w:pPr>
        <w:pStyle w:val="Heading4"/>
        <w:rPr>
          <w:highlight w:val="white"/>
        </w:rPr>
      </w:pPr>
      <w:bookmarkStart w:id="87" w:name="_Toc120543536"/>
      <w:bookmarkStart w:id="88" w:name="_Toc120543732"/>
      <w:bookmarkStart w:id="89" w:name="_Toc120629491"/>
      <w:r>
        <w:rPr>
          <w:noProof/>
        </w:rPr>
        <w:drawing>
          <wp:anchor distT="0" distB="0" distL="114300" distR="114300" simplePos="0" relativeHeight="251658245" behindDoc="1" locked="0" layoutInCell="1" allowOverlap="1" wp14:anchorId="7F2312C5" wp14:editId="6141E838">
            <wp:simplePos x="0" y="0"/>
            <wp:positionH relativeFrom="column">
              <wp:posOffset>339090</wp:posOffset>
            </wp:positionH>
            <wp:positionV relativeFrom="paragraph">
              <wp:posOffset>273685</wp:posOffset>
            </wp:positionV>
            <wp:extent cx="2095500" cy="2038350"/>
            <wp:effectExtent l="0" t="0" r="0" b="0"/>
            <wp:wrapTight wrapText="bothSides">
              <wp:wrapPolygon edited="0">
                <wp:start x="0" y="0"/>
                <wp:lineTo x="0" y="21398"/>
                <wp:lineTo x="21404" y="21398"/>
                <wp:lineTo x="21404" y="0"/>
                <wp:lineTo x="0" y="0"/>
              </wp:wrapPolygon>
            </wp:wrapTight>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rotWithShape="1">
                    <a:blip r:embed="rId15" cstate="print">
                      <a:extLst>
                        <a:ext uri="{28A0092B-C50C-407E-A947-70E740481C1C}">
                          <a14:useLocalDpi xmlns:a14="http://schemas.microsoft.com/office/drawing/2010/main" val="0"/>
                        </a:ext>
                      </a:extLst>
                    </a:blip>
                    <a:srcRect b="6718"/>
                    <a:stretch/>
                  </pic:blipFill>
                  <pic:spPr bwMode="auto">
                    <a:xfrm>
                      <a:off x="0" y="0"/>
                      <a:ext cx="2095500" cy="203835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58244" behindDoc="1" locked="0" layoutInCell="1" allowOverlap="1" wp14:anchorId="6B0EAE43" wp14:editId="65256999">
            <wp:simplePos x="0" y="0"/>
            <wp:positionH relativeFrom="column">
              <wp:posOffset>2510790</wp:posOffset>
            </wp:positionH>
            <wp:positionV relativeFrom="paragraph">
              <wp:posOffset>273685</wp:posOffset>
            </wp:positionV>
            <wp:extent cx="3458210" cy="2038350"/>
            <wp:effectExtent l="0" t="0" r="8890" b="0"/>
            <wp:wrapTight wrapText="bothSides">
              <wp:wrapPolygon edited="0">
                <wp:start x="0" y="0"/>
                <wp:lineTo x="0" y="21398"/>
                <wp:lineTo x="21537" y="21398"/>
                <wp:lineTo x="21537" y="0"/>
                <wp:lineTo x="0" y="0"/>
              </wp:wrapPolygon>
            </wp:wrapTight>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458210" cy="2038350"/>
                    </a:xfrm>
                    <a:prstGeom prst="rect">
                      <a:avLst/>
                    </a:prstGeom>
                  </pic:spPr>
                </pic:pic>
              </a:graphicData>
            </a:graphic>
            <wp14:sizeRelH relativeFrom="page">
              <wp14:pctWidth>0</wp14:pctWidth>
            </wp14:sizeRelH>
            <wp14:sizeRelV relativeFrom="page">
              <wp14:pctHeight>0</wp14:pctHeight>
            </wp14:sizeRelV>
          </wp:anchor>
        </w:drawing>
      </w:r>
      <w:r w:rsidR="00257EEA">
        <w:rPr>
          <w:highlight w:val="white"/>
        </w:rPr>
        <w:t>5</w:t>
      </w:r>
      <w:r w:rsidR="00257EEA" w:rsidRPr="00A80D1A">
        <w:rPr>
          <w:highlight w:val="white"/>
        </w:rPr>
        <w:t>.</w:t>
      </w:r>
      <w:r w:rsidR="00257EEA">
        <w:rPr>
          <w:highlight w:val="white"/>
        </w:rPr>
        <w:t>2</w:t>
      </w:r>
      <w:r w:rsidR="00257EEA" w:rsidRPr="00A80D1A">
        <w:rPr>
          <w:highlight w:val="white"/>
        </w:rPr>
        <w:t>.</w:t>
      </w:r>
      <w:r w:rsidR="00C54B98">
        <w:rPr>
          <w:highlight w:val="white"/>
        </w:rPr>
        <w:t>2</w:t>
      </w:r>
      <w:r w:rsidR="00257EEA" w:rsidRPr="00A80D1A">
        <w:rPr>
          <w:highlight w:val="white"/>
        </w:rPr>
        <w:t>.</w:t>
      </w:r>
      <w:r w:rsidR="00C54B98">
        <w:rPr>
          <w:highlight w:val="white"/>
        </w:rPr>
        <w:t>3</w:t>
      </w:r>
      <w:r w:rsidR="00A2131A">
        <w:rPr>
          <w:highlight w:val="white"/>
        </w:rPr>
        <w:t>.</w:t>
      </w:r>
      <w:r w:rsidR="00257EEA" w:rsidRPr="00A80D1A">
        <w:rPr>
          <w:highlight w:val="white"/>
        </w:rPr>
        <w:t xml:space="preserve"> Cung cấp tin tức về du lịch</w:t>
      </w:r>
      <w:bookmarkEnd w:id="87"/>
      <w:bookmarkEnd w:id="88"/>
      <w:bookmarkEnd w:id="89"/>
    </w:p>
    <w:p w14:paraId="7D343346" w14:textId="63290E11" w:rsidR="00257EEA" w:rsidRPr="00D914EA" w:rsidRDefault="00257EEA" w:rsidP="00A442BF">
      <w:pPr>
        <w:spacing w:before="80"/>
        <w:jc w:val="center"/>
        <w:rPr>
          <w:sz w:val="24"/>
          <w:szCs w:val="20"/>
        </w:rPr>
      </w:pPr>
      <w:r w:rsidRPr="00827807">
        <w:rPr>
          <w:b/>
          <w:bCs/>
          <w:noProof/>
          <w:sz w:val="24"/>
          <w:szCs w:val="20"/>
        </w:rPr>
        <w:t xml:space="preserve">Hình </w:t>
      </w:r>
      <w:r w:rsidR="00F86C7C" w:rsidRPr="00827807">
        <w:rPr>
          <w:b/>
          <w:bCs/>
          <w:noProof/>
          <w:sz w:val="24"/>
          <w:szCs w:val="20"/>
        </w:rPr>
        <w:t>6</w:t>
      </w:r>
      <w:r w:rsidRPr="00827807">
        <w:rPr>
          <w:b/>
          <w:bCs/>
          <w:noProof/>
          <w:sz w:val="24"/>
          <w:szCs w:val="20"/>
        </w:rPr>
        <w:t>.</w:t>
      </w:r>
      <w:r w:rsidRPr="00D914EA">
        <w:rPr>
          <w:noProof/>
          <w:sz w:val="24"/>
          <w:szCs w:val="20"/>
        </w:rPr>
        <w:t xml:space="preserve"> </w:t>
      </w:r>
      <w:r>
        <w:rPr>
          <w:noProof/>
          <w:sz w:val="24"/>
          <w:szCs w:val="20"/>
        </w:rPr>
        <w:t>Các ứng dụng đã có trên thị trường</w:t>
      </w:r>
    </w:p>
    <w:p w14:paraId="569FFF63" w14:textId="594CB0DD" w:rsidR="00257EEA" w:rsidRPr="00E6475D" w:rsidRDefault="00257EEA" w:rsidP="00257EEA">
      <w:pPr>
        <w:rPr>
          <w:highlight w:val="white"/>
        </w:rPr>
      </w:pPr>
      <w:r>
        <w:rPr>
          <w:highlight w:val="white"/>
        </w:rPr>
        <w:lastRenderedPageBreak/>
        <w:tab/>
        <w:t xml:space="preserve">Ta có thể thấy rằng các ứng dụng khác đang bị thiếu đi phần quan trọng mà mọi người dùng đều cần, đó chính là </w:t>
      </w:r>
      <w:r w:rsidRPr="00807F43">
        <w:rPr>
          <w:b/>
          <w:bCs/>
          <w:highlight w:val="white"/>
        </w:rPr>
        <w:t>Tin tức</w:t>
      </w:r>
      <w:r>
        <w:rPr>
          <w:highlight w:val="white"/>
        </w:rPr>
        <w:t>.</w:t>
      </w:r>
    </w:p>
    <w:p w14:paraId="531555A6" w14:textId="62F150D3" w:rsidR="00257EEA" w:rsidRDefault="00257EEA" w:rsidP="00257EEA">
      <w:pPr>
        <w:ind w:firstLine="720"/>
        <w:rPr>
          <w:highlight w:val="white"/>
        </w:rPr>
      </w:pPr>
      <w:r>
        <w:rPr>
          <w:highlight w:val="white"/>
        </w:rPr>
        <w:t>Nhận thấy sự thiếu sót ấy, VnAgency sẽ cung cấp cho người dùng những tin tức liên quan đến du lịch, cụ thể là du lịch ở Đà Nẵng</w:t>
      </w:r>
      <w:r w:rsidR="00445B5A">
        <w:rPr>
          <w:highlight w:val="white"/>
        </w:rPr>
        <w:t xml:space="preserve"> (Hình </w:t>
      </w:r>
      <w:r w:rsidR="0045585E">
        <w:rPr>
          <w:highlight w:val="white"/>
        </w:rPr>
        <w:t>7</w:t>
      </w:r>
      <w:r w:rsidR="00445B5A">
        <w:rPr>
          <w:highlight w:val="white"/>
        </w:rPr>
        <w:t>)</w:t>
      </w:r>
      <w:r>
        <w:rPr>
          <w:highlight w:val="white"/>
        </w:rPr>
        <w:t xml:space="preserve">, với những nguồn tin đáng tin cậy đến từ </w:t>
      </w:r>
      <w:r w:rsidRPr="00200D0C">
        <w:rPr>
          <w:color w:val="4F81BD" w:themeColor="accent1"/>
          <w:highlight w:val="white"/>
        </w:rPr>
        <w:t>baodanang.vn</w:t>
      </w:r>
      <w:r w:rsidR="00F559AA">
        <w:rPr>
          <w:color w:val="4F81BD" w:themeColor="accent1"/>
          <w:highlight w:val="white"/>
        </w:rPr>
        <w:t>/</w:t>
      </w:r>
      <w:r w:rsidR="00F559AA" w:rsidRPr="00F559AA">
        <w:rPr>
          <w:color w:val="4F81BD" w:themeColor="accent1"/>
          <w:highlight w:val="white"/>
        </w:rPr>
        <w:t>du-lich-da-nang</w:t>
      </w:r>
      <w:r>
        <w:rPr>
          <w:highlight w:val="white"/>
        </w:rPr>
        <w:t xml:space="preserve">, </w:t>
      </w:r>
      <w:r w:rsidRPr="00200D0C">
        <w:rPr>
          <w:color w:val="4F81BD" w:themeColor="accent1"/>
          <w:highlight w:val="white"/>
        </w:rPr>
        <w:t>thanhnien.vn,</w:t>
      </w:r>
      <w:r w:rsidR="002F187D">
        <w:rPr>
          <w:color w:val="4F81BD" w:themeColor="accent1"/>
        </w:rPr>
        <w:t xml:space="preserve"> </w:t>
      </w:r>
      <w:r w:rsidR="002F187D" w:rsidRPr="002F187D">
        <w:rPr>
          <w:color w:val="4F81BD" w:themeColor="accent1"/>
        </w:rPr>
        <w:t>danangfantasticity.com</w:t>
      </w:r>
      <w:r w:rsidRPr="00200D0C">
        <w:rPr>
          <w:color w:val="4F81BD" w:themeColor="accent1"/>
          <w:highlight w:val="white"/>
        </w:rPr>
        <w:t>…</w:t>
      </w:r>
      <w:r>
        <w:rPr>
          <w:highlight w:val="white"/>
        </w:rPr>
        <w:t xml:space="preserve"> Chúng tôi sẽ chỉ cung cấp những tin tức đã được chứng minh là chính xác thông qua phương pháp double</w:t>
      </w:r>
      <w:r w:rsidR="007A44A1">
        <w:rPr>
          <w:highlight w:val="white"/>
        </w:rPr>
        <w:t xml:space="preserve"> </w:t>
      </w:r>
      <w:r>
        <w:rPr>
          <w:highlight w:val="white"/>
        </w:rPr>
        <w:t>-</w:t>
      </w:r>
      <w:r w:rsidR="007A44A1">
        <w:rPr>
          <w:highlight w:val="white"/>
        </w:rPr>
        <w:t xml:space="preserve"> </w:t>
      </w:r>
      <w:r>
        <w:rPr>
          <w:highlight w:val="white"/>
        </w:rPr>
        <w:t>checking:</w:t>
      </w:r>
    </w:p>
    <w:p w14:paraId="7483B597" w14:textId="77777777" w:rsidR="00257EEA" w:rsidRDefault="00257EEA" w:rsidP="00257EEA">
      <w:pPr>
        <w:ind w:firstLine="720"/>
        <w:rPr>
          <w:highlight w:val="white"/>
        </w:rPr>
      </w:pPr>
      <w:r>
        <w:rPr>
          <w:highlight w:val="white"/>
        </w:rPr>
        <w:t>- Kiểm tra và so sánh những điểm giống nhau ở các nguồn báo khác nhau. Nếu sự khác nhau về mặt thông tin là quá lớn thì tin tức đó sẽ không được duyệt.</w:t>
      </w:r>
    </w:p>
    <w:p w14:paraId="6F933538" w14:textId="31D39B3E" w:rsidR="003154A3" w:rsidRDefault="00257EEA" w:rsidP="00E63EE9">
      <w:pPr>
        <w:ind w:firstLine="720"/>
        <w:rPr>
          <w:highlight w:val="white"/>
        </w:rPr>
      </w:pPr>
      <w:r>
        <w:rPr>
          <w:highlight w:val="white"/>
        </w:rPr>
        <w:t>- Nếu tin tức liên quan đến các địa điểm du lịch thì chúng tôi sẽ so sánh với thông tin đưa ra từ website/page chính thống của địa điểm đó để có thể mang lại thông tin chính xác nhất.</w:t>
      </w:r>
    </w:p>
    <w:p w14:paraId="1E84FF04" w14:textId="404C3F80" w:rsidR="00257EEA" w:rsidRDefault="00257EEA" w:rsidP="00A973B9">
      <w:pPr>
        <w:ind w:firstLine="720"/>
        <w:jc w:val="center"/>
        <w:rPr>
          <w:highlight w:val="white"/>
        </w:rPr>
      </w:pPr>
      <w:r>
        <w:rPr>
          <w:noProof/>
        </w:rPr>
        <w:drawing>
          <wp:inline distT="0" distB="0" distL="0" distR="0" wp14:anchorId="482CEC9D" wp14:editId="6B830A19">
            <wp:extent cx="2109633" cy="4561368"/>
            <wp:effectExtent l="0" t="0" r="5080" b="0"/>
            <wp:docPr id="2093200346" name="Picture 20932003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93200346"/>
                    <pic:cNvPicPr/>
                  </pic:nvPicPr>
                  <pic:blipFill>
                    <a:blip r:embed="rId17">
                      <a:extLst>
                        <a:ext uri="{28A0092B-C50C-407E-A947-70E740481C1C}">
                          <a14:useLocalDpi xmlns:a14="http://schemas.microsoft.com/office/drawing/2010/main" val="0"/>
                        </a:ext>
                      </a:extLst>
                    </a:blip>
                    <a:stretch>
                      <a:fillRect/>
                    </a:stretch>
                  </pic:blipFill>
                  <pic:spPr>
                    <a:xfrm>
                      <a:off x="0" y="0"/>
                      <a:ext cx="2120860" cy="4585642"/>
                    </a:xfrm>
                    <a:prstGeom prst="rect">
                      <a:avLst/>
                    </a:prstGeom>
                  </pic:spPr>
                </pic:pic>
              </a:graphicData>
            </a:graphic>
          </wp:inline>
        </w:drawing>
      </w:r>
    </w:p>
    <w:p w14:paraId="6A6F4E87" w14:textId="1F06EE57" w:rsidR="003154A3" w:rsidRDefault="00A973B9" w:rsidP="003154A3">
      <w:pPr>
        <w:ind w:firstLine="720"/>
        <w:jc w:val="center"/>
        <w:rPr>
          <w:noProof/>
          <w:sz w:val="24"/>
          <w:szCs w:val="20"/>
        </w:rPr>
      </w:pPr>
      <w:r w:rsidRPr="00F317C5">
        <w:rPr>
          <w:b/>
          <w:bCs/>
          <w:noProof/>
          <w:sz w:val="24"/>
          <w:szCs w:val="20"/>
        </w:rPr>
        <w:t xml:space="preserve">Hình </w:t>
      </w:r>
      <w:r w:rsidR="00F86C7C" w:rsidRPr="00F317C5">
        <w:rPr>
          <w:b/>
          <w:bCs/>
          <w:noProof/>
          <w:sz w:val="24"/>
          <w:szCs w:val="20"/>
        </w:rPr>
        <w:t>7</w:t>
      </w:r>
      <w:r w:rsidRPr="00F317C5">
        <w:rPr>
          <w:b/>
          <w:bCs/>
          <w:noProof/>
          <w:sz w:val="24"/>
          <w:szCs w:val="20"/>
        </w:rPr>
        <w:t>.</w:t>
      </w:r>
      <w:r w:rsidR="00A168AF" w:rsidRPr="00A168AF">
        <w:rPr>
          <w:noProof/>
          <w:sz w:val="24"/>
          <w:szCs w:val="20"/>
        </w:rPr>
        <w:t xml:space="preserve"> Bảng tin</w:t>
      </w:r>
    </w:p>
    <w:p w14:paraId="412141DB" w14:textId="77777777" w:rsidR="003154A3" w:rsidRPr="003154A3" w:rsidRDefault="003154A3" w:rsidP="00125882">
      <w:pPr>
        <w:rPr>
          <w:noProof/>
        </w:rPr>
      </w:pPr>
    </w:p>
    <w:p w14:paraId="0366B168" w14:textId="0FC782EC" w:rsidR="00257EEA" w:rsidRPr="00A80D1A" w:rsidRDefault="00257EEA" w:rsidP="00FD4F3A">
      <w:pPr>
        <w:pStyle w:val="Heading4"/>
        <w:rPr>
          <w:highlight w:val="white"/>
        </w:rPr>
      </w:pPr>
      <w:bookmarkStart w:id="90" w:name="_Toc120543537"/>
      <w:bookmarkStart w:id="91" w:name="_Toc120543733"/>
      <w:bookmarkStart w:id="92" w:name="_Toc120629492"/>
      <w:r>
        <w:rPr>
          <w:highlight w:val="white"/>
        </w:rPr>
        <w:lastRenderedPageBreak/>
        <w:t>5</w:t>
      </w:r>
      <w:r w:rsidRPr="00A80D1A">
        <w:rPr>
          <w:highlight w:val="white"/>
        </w:rPr>
        <w:t>.</w:t>
      </w:r>
      <w:r>
        <w:rPr>
          <w:highlight w:val="white"/>
        </w:rPr>
        <w:t>2</w:t>
      </w:r>
      <w:r w:rsidRPr="00A80D1A">
        <w:rPr>
          <w:highlight w:val="white"/>
        </w:rPr>
        <w:t>.</w:t>
      </w:r>
      <w:r w:rsidR="00C54B98">
        <w:rPr>
          <w:highlight w:val="white"/>
        </w:rPr>
        <w:t>2.</w:t>
      </w:r>
      <w:r w:rsidR="00FC752D">
        <w:rPr>
          <w:highlight w:val="white"/>
        </w:rPr>
        <w:t>4</w:t>
      </w:r>
      <w:r w:rsidRPr="00A80D1A">
        <w:rPr>
          <w:highlight w:val="white"/>
        </w:rPr>
        <w:t>. Cung cấp thông tin về các sự kiện du lịch</w:t>
      </w:r>
      <w:bookmarkEnd w:id="90"/>
      <w:bookmarkEnd w:id="91"/>
      <w:bookmarkEnd w:id="92"/>
    </w:p>
    <w:p w14:paraId="15B0A2D9" w14:textId="3F083E58" w:rsidR="00257EEA" w:rsidRDefault="00257EEA" w:rsidP="00257EEA">
      <w:pPr>
        <w:rPr>
          <w:highlight w:val="white"/>
        </w:rPr>
      </w:pPr>
      <w:r>
        <w:rPr>
          <w:b/>
          <w:bCs/>
          <w:highlight w:val="white"/>
        </w:rPr>
        <w:tab/>
      </w:r>
      <w:r w:rsidRPr="00B877D8">
        <w:rPr>
          <w:highlight w:val="white"/>
        </w:rPr>
        <w:t>Đà Nẵng là một th</w:t>
      </w:r>
      <w:r>
        <w:rPr>
          <w:highlight w:val="white"/>
        </w:rPr>
        <w:t>ành phố đang phát triển rất mạnh về mảng du lịch, đi cùng theo với đó là rất nhiều địa điểm du lịch được xây dựng và đưa vào sử dụng như Bà Nà Hills, Công viên Châu Á, trung tâm vui chơi Helio</w:t>
      </w:r>
      <w:r w:rsidR="00323920">
        <w:rPr>
          <w:highlight w:val="white"/>
        </w:rPr>
        <w:t xml:space="preserve"> Center</w:t>
      </w:r>
      <w:r>
        <w:rPr>
          <w:highlight w:val="white"/>
        </w:rPr>
        <w:t>,… Bên cạnh đó là các sự kiện được tổ chức thường niên tại nhiều khu vực. Nhận thấy được rằng các thông tin về sự kiện bị rải rác khắp nơi, chúng tôi đã quyết định tập hợp lại các sự kiện và hiện thị theo trình tự thời gian diễn ra sự kiện.</w:t>
      </w:r>
    </w:p>
    <w:p w14:paraId="5A424DDC" w14:textId="0F38EA1E" w:rsidR="00501EE6" w:rsidRDefault="00501EE6" w:rsidP="003154A3">
      <w:pPr>
        <w:jc w:val="center"/>
        <w:rPr>
          <w:highlight w:val="white"/>
        </w:rPr>
      </w:pPr>
      <w:r>
        <w:rPr>
          <w:noProof/>
        </w:rPr>
        <w:drawing>
          <wp:inline distT="0" distB="0" distL="0" distR="0" wp14:anchorId="157A3EF1" wp14:editId="238F4D6C">
            <wp:extent cx="2424224" cy="5241565"/>
            <wp:effectExtent l="0" t="0" r="0" b="0"/>
            <wp:docPr id="467130401" name="Picture 4671304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7130401"/>
                    <pic:cNvPicPr/>
                  </pic:nvPicPr>
                  <pic:blipFill>
                    <a:blip r:embed="rId18">
                      <a:extLst>
                        <a:ext uri="{28A0092B-C50C-407E-A947-70E740481C1C}">
                          <a14:useLocalDpi xmlns:a14="http://schemas.microsoft.com/office/drawing/2010/main" val="0"/>
                        </a:ext>
                      </a:extLst>
                    </a:blip>
                    <a:stretch>
                      <a:fillRect/>
                    </a:stretch>
                  </pic:blipFill>
                  <pic:spPr>
                    <a:xfrm>
                      <a:off x="0" y="0"/>
                      <a:ext cx="2429473" cy="5252914"/>
                    </a:xfrm>
                    <a:prstGeom prst="rect">
                      <a:avLst/>
                    </a:prstGeom>
                  </pic:spPr>
                </pic:pic>
              </a:graphicData>
            </a:graphic>
          </wp:inline>
        </w:drawing>
      </w:r>
    </w:p>
    <w:p w14:paraId="5329F70A" w14:textId="54A97B41" w:rsidR="00012C22" w:rsidRDefault="003154A3" w:rsidP="00012C22">
      <w:pPr>
        <w:jc w:val="center"/>
        <w:rPr>
          <w:noProof/>
          <w:sz w:val="24"/>
          <w:szCs w:val="20"/>
        </w:rPr>
      </w:pPr>
      <w:r w:rsidRPr="00F317C5">
        <w:rPr>
          <w:b/>
          <w:bCs/>
          <w:noProof/>
          <w:sz w:val="24"/>
          <w:szCs w:val="20"/>
        </w:rPr>
        <w:t xml:space="preserve">Hình </w:t>
      </w:r>
      <w:r w:rsidR="00F86C7C" w:rsidRPr="00F317C5">
        <w:rPr>
          <w:b/>
          <w:bCs/>
          <w:noProof/>
          <w:sz w:val="24"/>
          <w:szCs w:val="20"/>
        </w:rPr>
        <w:t>8</w:t>
      </w:r>
      <w:r w:rsidRPr="00F317C5">
        <w:rPr>
          <w:b/>
          <w:bCs/>
          <w:noProof/>
          <w:sz w:val="24"/>
          <w:szCs w:val="20"/>
        </w:rPr>
        <w:t>.</w:t>
      </w:r>
      <w:r w:rsidRPr="003154A3">
        <w:rPr>
          <w:noProof/>
          <w:sz w:val="24"/>
          <w:szCs w:val="20"/>
        </w:rPr>
        <w:t xml:space="preserve"> Bảng sự kiện</w:t>
      </w:r>
    </w:p>
    <w:p w14:paraId="3E82F8A5" w14:textId="77777777" w:rsidR="00012C22" w:rsidRDefault="00012C22">
      <w:pPr>
        <w:rPr>
          <w:noProof/>
          <w:sz w:val="24"/>
          <w:szCs w:val="20"/>
        </w:rPr>
      </w:pPr>
      <w:r>
        <w:rPr>
          <w:noProof/>
          <w:sz w:val="24"/>
          <w:szCs w:val="20"/>
        </w:rPr>
        <w:br w:type="page"/>
      </w:r>
    </w:p>
    <w:p w14:paraId="0CB38C08" w14:textId="28620816" w:rsidR="00A05292" w:rsidRDefault="00012C22" w:rsidP="00FD4F3A">
      <w:pPr>
        <w:pStyle w:val="Heading4"/>
        <w:rPr>
          <w:highlight w:val="white"/>
        </w:rPr>
      </w:pPr>
      <w:bookmarkStart w:id="93" w:name="_Toc120543538"/>
      <w:bookmarkStart w:id="94" w:name="_Toc120543734"/>
      <w:bookmarkStart w:id="95" w:name="_Toc120629493"/>
      <w:r>
        <w:rPr>
          <w:noProof/>
        </w:rPr>
        <w:lastRenderedPageBreak/>
        <w:drawing>
          <wp:anchor distT="0" distB="0" distL="114300" distR="114300" simplePos="0" relativeHeight="251658246" behindDoc="1" locked="0" layoutInCell="1" allowOverlap="1" wp14:anchorId="5DEAEDE6" wp14:editId="19F7F36F">
            <wp:simplePos x="0" y="0"/>
            <wp:positionH relativeFrom="column">
              <wp:posOffset>4317527</wp:posOffset>
            </wp:positionH>
            <wp:positionV relativeFrom="paragraph">
              <wp:posOffset>1270</wp:posOffset>
            </wp:positionV>
            <wp:extent cx="1370330" cy="2966085"/>
            <wp:effectExtent l="0" t="0" r="635" b="635"/>
            <wp:wrapThrough wrapText="bothSides">
              <wp:wrapPolygon edited="0">
                <wp:start x="0" y="0"/>
                <wp:lineTo x="0" y="21456"/>
                <wp:lineTo x="21288" y="21456"/>
                <wp:lineTo x="21288" y="0"/>
                <wp:lineTo x="0" y="0"/>
              </wp:wrapPolygon>
            </wp:wrapThrough>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9" cstate="print">
                      <a:extLst>
                        <a:ext uri="{28A0092B-C50C-407E-A947-70E740481C1C}">
                          <a14:useLocalDpi xmlns:a14="http://schemas.microsoft.com/office/drawing/2010/main" val="0"/>
                        </a:ext>
                      </a:extLst>
                    </a:blip>
                    <a:stretch>
                      <a:fillRect/>
                    </a:stretch>
                  </pic:blipFill>
                  <pic:spPr>
                    <a:xfrm>
                      <a:off x="0" y="0"/>
                      <a:ext cx="1370330" cy="2966085"/>
                    </a:xfrm>
                    <a:prstGeom prst="rect">
                      <a:avLst/>
                    </a:prstGeom>
                  </pic:spPr>
                </pic:pic>
              </a:graphicData>
            </a:graphic>
            <wp14:sizeRelH relativeFrom="page">
              <wp14:pctWidth>0</wp14:pctWidth>
            </wp14:sizeRelH>
            <wp14:sizeRelV relativeFrom="page">
              <wp14:pctHeight>0</wp14:pctHeight>
            </wp14:sizeRelV>
          </wp:anchor>
        </w:drawing>
      </w:r>
      <w:r w:rsidR="00A05292">
        <w:rPr>
          <w:highlight w:val="white"/>
        </w:rPr>
        <w:t>5.2.</w:t>
      </w:r>
      <w:r w:rsidR="00C54B98">
        <w:rPr>
          <w:highlight w:val="white"/>
        </w:rPr>
        <w:t>2.</w:t>
      </w:r>
      <w:r w:rsidR="00FC752D">
        <w:rPr>
          <w:highlight w:val="white"/>
        </w:rPr>
        <w:t>5</w:t>
      </w:r>
      <w:r w:rsidR="00A05292">
        <w:rPr>
          <w:highlight w:val="white"/>
        </w:rPr>
        <w:t xml:space="preserve">. </w:t>
      </w:r>
      <w:r w:rsidR="00BA18D4">
        <w:rPr>
          <w:highlight w:val="white"/>
        </w:rPr>
        <w:t xml:space="preserve">Đề xuất các </w:t>
      </w:r>
      <w:r w:rsidR="004E727D">
        <w:rPr>
          <w:highlight w:val="white"/>
        </w:rPr>
        <w:t>địa điểm</w:t>
      </w:r>
      <w:r w:rsidR="00E90F62">
        <w:rPr>
          <w:highlight w:val="white"/>
        </w:rPr>
        <w:t xml:space="preserve"> trong phạm vi cho trước</w:t>
      </w:r>
      <w:bookmarkEnd w:id="93"/>
      <w:bookmarkEnd w:id="94"/>
      <w:bookmarkEnd w:id="95"/>
    </w:p>
    <w:p w14:paraId="6970AD56" w14:textId="4FC52D68" w:rsidR="00012C22" w:rsidRDefault="00E90F62" w:rsidP="00B3591B">
      <w:pPr>
        <w:rPr>
          <w:highlight w:val="white"/>
        </w:rPr>
      </w:pPr>
      <w:r>
        <w:rPr>
          <w:highlight w:val="white"/>
        </w:rPr>
        <w:tab/>
      </w:r>
      <w:r w:rsidR="009C6363">
        <w:rPr>
          <w:highlight w:val="white"/>
        </w:rPr>
        <w:t xml:space="preserve">Ứng dụng </w:t>
      </w:r>
      <w:r w:rsidR="006248C1">
        <w:rPr>
          <w:highlight w:val="white"/>
        </w:rPr>
        <w:t xml:space="preserve">hỗ trợ đề xuất các quán ăn, nhà hàng, café, khách sạn, </w:t>
      </w:r>
      <w:r w:rsidR="00C459C8">
        <w:rPr>
          <w:highlight w:val="white"/>
        </w:rPr>
        <w:t xml:space="preserve">sự kiện, đồng thời hiện chúng trong phạm vi bán kính </w:t>
      </w:r>
      <w:r w:rsidR="007C02AD">
        <w:rPr>
          <w:highlight w:val="white"/>
        </w:rPr>
        <w:t>cho trước được tuỳ chỉnh bởi người dùng</w:t>
      </w:r>
      <w:r w:rsidR="000377BF">
        <w:rPr>
          <w:highlight w:val="white"/>
        </w:rPr>
        <w:t xml:space="preserve"> (Hình 9)</w:t>
      </w:r>
      <w:r w:rsidR="007C02AD">
        <w:rPr>
          <w:highlight w:val="white"/>
        </w:rPr>
        <w:t>.</w:t>
      </w:r>
      <w:r w:rsidR="00771532">
        <w:rPr>
          <w:highlight w:val="white"/>
        </w:rPr>
        <w:t xml:space="preserve"> Khi ấn vào</w:t>
      </w:r>
      <w:r w:rsidR="00D115AC">
        <w:rPr>
          <w:highlight w:val="white"/>
        </w:rPr>
        <w:t xml:space="preserve"> các biểu tượng</w:t>
      </w:r>
      <w:r w:rsidR="00771532">
        <w:rPr>
          <w:highlight w:val="white"/>
        </w:rPr>
        <w:t xml:space="preserve">, </w:t>
      </w:r>
      <w:r w:rsidR="00A5207E">
        <w:rPr>
          <w:highlight w:val="white"/>
        </w:rPr>
        <w:t>đường đi đến địa điểm</w:t>
      </w:r>
      <w:r w:rsidR="00A102F3">
        <w:rPr>
          <w:highlight w:val="white"/>
        </w:rPr>
        <w:t xml:space="preserve"> đó</w:t>
      </w:r>
      <w:r w:rsidR="00A5207E">
        <w:rPr>
          <w:highlight w:val="white"/>
        </w:rPr>
        <w:t xml:space="preserve"> sẽ hiện lên</w:t>
      </w:r>
      <w:r w:rsidR="00A102F3">
        <w:rPr>
          <w:highlight w:val="white"/>
        </w:rPr>
        <w:t>.</w:t>
      </w:r>
      <w:r w:rsidR="00D87CFB">
        <w:rPr>
          <w:highlight w:val="white"/>
        </w:rPr>
        <w:t xml:space="preserve"> Ngoài ra, </w:t>
      </w:r>
      <w:r w:rsidR="001F278A">
        <w:rPr>
          <w:highlight w:val="white"/>
        </w:rPr>
        <w:t xml:space="preserve">nếu người dùng lựa chọn kiểu đề xuất theo tuyến đường đi, bảng hộp thoại hiện ra cho phép </w:t>
      </w:r>
      <w:r w:rsidR="002D6D47">
        <w:rPr>
          <w:highlight w:val="white"/>
        </w:rPr>
        <w:t>xem trước các địa điểm được đề xuất</w:t>
      </w:r>
      <w:r w:rsidR="008254D0">
        <w:rPr>
          <w:highlight w:val="white"/>
        </w:rPr>
        <w:t>.</w:t>
      </w:r>
    </w:p>
    <w:p w14:paraId="496D5C48" w14:textId="77777777" w:rsidR="00B3591B" w:rsidRDefault="00B3591B" w:rsidP="00B3591B">
      <w:pPr>
        <w:rPr>
          <w:highlight w:val="white"/>
        </w:rPr>
      </w:pPr>
    </w:p>
    <w:p w14:paraId="7F9E9A75" w14:textId="0C39C5A3" w:rsidR="00B3591B" w:rsidRDefault="00FC5DE1" w:rsidP="00B3591B">
      <w:pPr>
        <w:rPr>
          <w:highlight w:val="white"/>
        </w:rPr>
      </w:pPr>
      <w:r>
        <w:rPr>
          <w:noProof/>
        </w:rPr>
        <w:drawing>
          <wp:anchor distT="0" distB="0" distL="114300" distR="114300" simplePos="0" relativeHeight="251658249" behindDoc="0" locked="0" layoutInCell="1" allowOverlap="1" wp14:anchorId="1F9F6846" wp14:editId="7C46E92C">
            <wp:simplePos x="0" y="0"/>
            <wp:positionH relativeFrom="column">
              <wp:posOffset>59377</wp:posOffset>
            </wp:positionH>
            <wp:positionV relativeFrom="paragraph">
              <wp:posOffset>189230</wp:posOffset>
            </wp:positionV>
            <wp:extent cx="1398905" cy="3027045"/>
            <wp:effectExtent l="0" t="0" r="0" b="1905"/>
            <wp:wrapSquare wrapText="bothSides"/>
            <wp:docPr id="9" name="Picture 9"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Map&#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a:xfrm>
                      <a:off x="0" y="0"/>
                      <a:ext cx="1398905" cy="3027045"/>
                    </a:xfrm>
                    <a:prstGeom prst="rect">
                      <a:avLst/>
                    </a:prstGeom>
                  </pic:spPr>
                </pic:pic>
              </a:graphicData>
            </a:graphic>
            <wp14:sizeRelH relativeFrom="page">
              <wp14:pctWidth>0</wp14:pctWidth>
            </wp14:sizeRelH>
            <wp14:sizeRelV relativeFrom="page">
              <wp14:pctHeight>0</wp14:pctHeight>
            </wp14:sizeRelV>
          </wp:anchor>
        </w:drawing>
      </w:r>
    </w:p>
    <w:p w14:paraId="1B2AEB36" w14:textId="77777777" w:rsidR="00B3591B" w:rsidRDefault="00B3591B" w:rsidP="00B3591B">
      <w:pPr>
        <w:rPr>
          <w:highlight w:val="white"/>
        </w:rPr>
      </w:pPr>
    </w:p>
    <w:p w14:paraId="661C6F2B" w14:textId="0ECCD0C7" w:rsidR="00FC5DE1" w:rsidRPr="00FC5DE1" w:rsidRDefault="00FA4A58" w:rsidP="00FC5DE1">
      <w:pPr>
        <w:jc w:val="right"/>
        <w:rPr>
          <w:noProof/>
          <w:sz w:val="24"/>
          <w:szCs w:val="20"/>
        </w:rPr>
      </w:pPr>
      <w:r w:rsidRPr="000377BF">
        <w:rPr>
          <w:b/>
          <w:bCs/>
          <w:noProof/>
          <w:sz w:val="24"/>
          <w:szCs w:val="20"/>
        </w:rPr>
        <w:t xml:space="preserve">Hình </w:t>
      </w:r>
      <w:r w:rsidR="00F86C7C" w:rsidRPr="000377BF">
        <w:rPr>
          <w:b/>
          <w:bCs/>
          <w:noProof/>
          <w:sz w:val="24"/>
          <w:szCs w:val="20"/>
        </w:rPr>
        <w:t>9</w:t>
      </w:r>
      <w:r w:rsidRPr="000377BF">
        <w:rPr>
          <w:b/>
          <w:bCs/>
          <w:noProof/>
          <w:sz w:val="24"/>
          <w:szCs w:val="20"/>
        </w:rPr>
        <w:t>.</w:t>
      </w:r>
      <w:r w:rsidRPr="0043105C">
        <w:rPr>
          <w:noProof/>
          <w:sz w:val="24"/>
          <w:szCs w:val="20"/>
        </w:rPr>
        <w:t xml:space="preserve"> </w:t>
      </w:r>
      <w:r w:rsidR="0043105C" w:rsidRPr="0043105C">
        <w:rPr>
          <w:noProof/>
          <w:sz w:val="24"/>
          <w:szCs w:val="20"/>
        </w:rPr>
        <w:t>Đề xuất địa điểm</w:t>
      </w:r>
      <w:bookmarkStart w:id="96" w:name="_Toc120543539"/>
      <w:bookmarkStart w:id="97" w:name="_Toc120543735"/>
    </w:p>
    <w:p w14:paraId="34641DEC" w14:textId="396BD1CE" w:rsidR="00257EEA" w:rsidRPr="00A80D1A" w:rsidRDefault="00257EEA" w:rsidP="00FD4F3A">
      <w:pPr>
        <w:pStyle w:val="Heading4"/>
        <w:rPr>
          <w:highlight w:val="white"/>
        </w:rPr>
      </w:pPr>
      <w:bookmarkStart w:id="98" w:name="_Toc120629494"/>
      <w:r>
        <w:rPr>
          <w:highlight w:val="white"/>
        </w:rPr>
        <w:t>5</w:t>
      </w:r>
      <w:r w:rsidRPr="00A80D1A">
        <w:rPr>
          <w:highlight w:val="white"/>
        </w:rPr>
        <w:t>.</w:t>
      </w:r>
      <w:r>
        <w:rPr>
          <w:highlight w:val="white"/>
        </w:rPr>
        <w:t>2</w:t>
      </w:r>
      <w:r w:rsidRPr="00A80D1A">
        <w:rPr>
          <w:highlight w:val="white"/>
        </w:rPr>
        <w:t>.</w:t>
      </w:r>
      <w:r w:rsidR="00C54B98">
        <w:rPr>
          <w:highlight w:val="white"/>
        </w:rPr>
        <w:t>2.</w:t>
      </w:r>
      <w:r w:rsidR="00FC752D">
        <w:rPr>
          <w:highlight w:val="white"/>
        </w:rPr>
        <w:t>6</w:t>
      </w:r>
      <w:r w:rsidRPr="00A80D1A">
        <w:rPr>
          <w:highlight w:val="white"/>
        </w:rPr>
        <w:t xml:space="preserve">. Đưa ra lộ trình du lịch hợp lí với chi phí đề ra </w:t>
      </w:r>
      <w:r w:rsidR="00301FDD">
        <w:rPr>
          <w:highlight w:val="white"/>
        </w:rPr>
        <w:t>từ</w:t>
      </w:r>
      <w:r w:rsidRPr="00A80D1A">
        <w:rPr>
          <w:highlight w:val="white"/>
        </w:rPr>
        <w:t xml:space="preserve"> người dùng</w:t>
      </w:r>
      <w:bookmarkEnd w:id="96"/>
      <w:bookmarkEnd w:id="97"/>
      <w:bookmarkEnd w:id="98"/>
    </w:p>
    <w:p w14:paraId="128BCDD7" w14:textId="639FDA95" w:rsidR="00501EE6" w:rsidRDefault="00257EEA" w:rsidP="00257EEA">
      <w:pPr>
        <w:rPr>
          <w:highlight w:val="white"/>
        </w:rPr>
      </w:pPr>
      <w:r>
        <w:rPr>
          <w:b/>
          <w:bCs/>
          <w:highlight w:val="white"/>
        </w:rPr>
        <w:tab/>
      </w:r>
      <w:r>
        <w:rPr>
          <w:highlight w:val="white"/>
        </w:rPr>
        <w:t>Với chi phí cố định của người dùng, phần mềm sẽ áp dụng thuật toán quy hoạch động nhằm tìm ra các tuyến đường đi phù hợp với người dùng mà không cần phải di chuyển quá nhiều, tối ưu được chi phí</w:t>
      </w:r>
      <w:r w:rsidR="00603B81">
        <w:rPr>
          <w:highlight w:val="white"/>
        </w:rPr>
        <w:t xml:space="preserve"> (Hình 10)</w:t>
      </w:r>
      <w:r>
        <w:rPr>
          <w:highlight w:val="white"/>
        </w:rPr>
        <w:t>.</w:t>
      </w:r>
    </w:p>
    <w:p w14:paraId="45FF7F58" w14:textId="758EBA89" w:rsidR="0046735C" w:rsidRDefault="0046735C" w:rsidP="00257EEA">
      <w:pPr>
        <w:rPr>
          <w:highlight w:val="white"/>
        </w:rPr>
      </w:pPr>
    </w:p>
    <w:p w14:paraId="0C290B49" w14:textId="77777777" w:rsidR="00FC5DE1" w:rsidRDefault="00FC5DE1" w:rsidP="00FC5DE1">
      <w:bookmarkStart w:id="99" w:name="_Toc120543540"/>
      <w:bookmarkStart w:id="100" w:name="_Toc120543736"/>
    </w:p>
    <w:p w14:paraId="11DF2E7B" w14:textId="2A32F610" w:rsidR="00FC5DE1" w:rsidRDefault="00ED03B8" w:rsidP="005A27FC">
      <w:pPr>
        <w:rPr>
          <w:noProof/>
          <w:sz w:val="24"/>
          <w:szCs w:val="20"/>
        </w:rPr>
      </w:pPr>
      <w:r w:rsidRPr="00435C29">
        <w:rPr>
          <w:b/>
          <w:bCs/>
          <w:noProof/>
        </w:rPr>
        <w:drawing>
          <wp:anchor distT="0" distB="0" distL="114300" distR="114300" simplePos="0" relativeHeight="251658251" behindDoc="0" locked="0" layoutInCell="1" allowOverlap="1" wp14:anchorId="7C96275B" wp14:editId="18D0AF96">
            <wp:simplePos x="0" y="0"/>
            <wp:positionH relativeFrom="column">
              <wp:posOffset>4321175</wp:posOffset>
            </wp:positionH>
            <wp:positionV relativeFrom="paragraph">
              <wp:posOffset>259080</wp:posOffset>
            </wp:positionV>
            <wp:extent cx="1365885" cy="2959735"/>
            <wp:effectExtent l="0" t="0" r="5715" b="0"/>
            <wp:wrapSquare wrapText="bothSides"/>
            <wp:docPr id="20" name="Picture 20"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Graphical user interface&#10;&#10;Description automatically generated"/>
                    <pic:cNvPicPr/>
                  </pic:nvPicPr>
                  <pic:blipFill>
                    <a:blip r:embed="rId21" cstate="print">
                      <a:extLst>
                        <a:ext uri="{28A0092B-C50C-407E-A947-70E740481C1C}">
                          <a14:useLocalDpi xmlns:a14="http://schemas.microsoft.com/office/drawing/2010/main" val="0"/>
                        </a:ext>
                      </a:extLst>
                    </a:blip>
                    <a:stretch>
                      <a:fillRect/>
                    </a:stretch>
                  </pic:blipFill>
                  <pic:spPr>
                    <a:xfrm>
                      <a:off x="0" y="0"/>
                      <a:ext cx="1365885" cy="2959735"/>
                    </a:xfrm>
                    <a:prstGeom prst="rect">
                      <a:avLst/>
                    </a:prstGeom>
                  </pic:spPr>
                </pic:pic>
              </a:graphicData>
            </a:graphic>
            <wp14:sizeRelH relativeFrom="page">
              <wp14:pctWidth>0</wp14:pctWidth>
            </wp14:sizeRelH>
            <wp14:sizeRelV relativeFrom="page">
              <wp14:pctHeight>0</wp14:pctHeight>
            </wp14:sizeRelV>
          </wp:anchor>
        </w:drawing>
      </w:r>
      <w:r w:rsidRPr="00435C29">
        <w:rPr>
          <w:b/>
          <w:bCs/>
          <w:noProof/>
        </w:rPr>
        <w:drawing>
          <wp:anchor distT="0" distB="0" distL="114300" distR="114300" simplePos="0" relativeHeight="251658250" behindDoc="0" locked="0" layoutInCell="1" allowOverlap="1" wp14:anchorId="5A20E285" wp14:editId="01D1CFCF">
            <wp:simplePos x="0" y="0"/>
            <wp:positionH relativeFrom="column">
              <wp:posOffset>2864485</wp:posOffset>
            </wp:positionH>
            <wp:positionV relativeFrom="paragraph">
              <wp:posOffset>259080</wp:posOffset>
            </wp:positionV>
            <wp:extent cx="1366520" cy="2959735"/>
            <wp:effectExtent l="0" t="0" r="5080" b="0"/>
            <wp:wrapSquare wrapText="bothSides"/>
            <wp:docPr id="19" name="Picture 19"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Graphical user interface, text, application&#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1366520" cy="2959735"/>
                    </a:xfrm>
                    <a:prstGeom prst="rect">
                      <a:avLst/>
                    </a:prstGeom>
                  </pic:spPr>
                </pic:pic>
              </a:graphicData>
            </a:graphic>
            <wp14:sizeRelH relativeFrom="page">
              <wp14:pctWidth>0</wp14:pctWidth>
            </wp14:sizeRelH>
            <wp14:sizeRelV relativeFrom="page">
              <wp14:pctHeight>0</wp14:pctHeight>
            </wp14:sizeRelV>
          </wp:anchor>
        </w:drawing>
      </w:r>
      <w:r w:rsidR="00FC5DE1" w:rsidRPr="00435C29">
        <w:rPr>
          <w:b/>
          <w:bCs/>
          <w:noProof/>
          <w:sz w:val="24"/>
          <w:szCs w:val="20"/>
        </w:rPr>
        <w:t>Hình 10.</w:t>
      </w:r>
      <w:r w:rsidR="00FC5DE1" w:rsidRPr="0043105C">
        <w:rPr>
          <w:noProof/>
          <w:sz w:val="24"/>
          <w:szCs w:val="20"/>
        </w:rPr>
        <w:t xml:space="preserve"> Đề xuất </w:t>
      </w:r>
      <w:r w:rsidR="00FC5DE1">
        <w:rPr>
          <w:noProof/>
          <w:sz w:val="24"/>
          <w:szCs w:val="20"/>
        </w:rPr>
        <w:t>lộ trình</w:t>
      </w:r>
    </w:p>
    <w:p w14:paraId="7AD6AD70" w14:textId="77777777" w:rsidR="005A27FC" w:rsidRPr="005A27FC" w:rsidRDefault="005A27FC" w:rsidP="005A27FC">
      <w:pPr>
        <w:rPr>
          <w:noProof/>
          <w:sz w:val="24"/>
          <w:szCs w:val="20"/>
        </w:rPr>
      </w:pPr>
    </w:p>
    <w:p w14:paraId="0E6D3CA2" w14:textId="77777777" w:rsidR="00FC5DE1" w:rsidRPr="00FC5DE1" w:rsidRDefault="00FC5DE1" w:rsidP="00FC5DE1">
      <w:pPr>
        <w:rPr>
          <w:highlight w:val="white"/>
        </w:rPr>
      </w:pPr>
    </w:p>
    <w:p w14:paraId="06277064" w14:textId="312F136B" w:rsidR="00257EEA" w:rsidRDefault="00257EEA" w:rsidP="00FC5DE1">
      <w:pPr>
        <w:pStyle w:val="Heading4"/>
        <w:ind w:left="0"/>
        <w:rPr>
          <w:highlight w:val="white"/>
        </w:rPr>
      </w:pPr>
      <w:bookmarkStart w:id="101" w:name="_Toc120629495"/>
      <w:r>
        <w:rPr>
          <w:highlight w:val="white"/>
        </w:rPr>
        <w:t>5.2.</w:t>
      </w:r>
      <w:r w:rsidR="00C54B98">
        <w:rPr>
          <w:highlight w:val="white"/>
        </w:rPr>
        <w:t>2.</w:t>
      </w:r>
      <w:r w:rsidR="00FC752D">
        <w:rPr>
          <w:highlight w:val="white"/>
        </w:rPr>
        <w:t>7</w:t>
      </w:r>
      <w:r>
        <w:rPr>
          <w:highlight w:val="white"/>
        </w:rPr>
        <w:t>. Cung cấp tiện ích đặt phòng, đặt vé</w:t>
      </w:r>
      <w:bookmarkEnd w:id="99"/>
      <w:bookmarkEnd w:id="100"/>
      <w:bookmarkEnd w:id="101"/>
    </w:p>
    <w:p w14:paraId="399F65BD" w14:textId="1D2A6D1D" w:rsidR="00C73539" w:rsidRDefault="00257EEA">
      <w:pPr>
        <w:rPr>
          <w:highlight w:val="white"/>
        </w:rPr>
      </w:pPr>
      <w:r>
        <w:rPr>
          <w:highlight w:val="white"/>
        </w:rPr>
        <w:tab/>
        <w:t>Như mọi ứng dụng du lịch khác, VnAgency cũng cung cấp các tiện ích đặt vé, đặt phòng, nhằm tăng sự tiện nghi cho người dùng</w:t>
      </w:r>
      <w:r w:rsidR="008F10ED">
        <w:rPr>
          <w:highlight w:val="white"/>
        </w:rPr>
        <w:t xml:space="preserve"> (Hình 11)</w:t>
      </w:r>
      <w:r>
        <w:rPr>
          <w:highlight w:val="white"/>
        </w:rPr>
        <w:t>.</w:t>
      </w:r>
    </w:p>
    <w:p w14:paraId="00CD08DC" w14:textId="022A338D" w:rsidR="00257EEA" w:rsidRDefault="00257EEA" w:rsidP="00FA4A58">
      <w:pPr>
        <w:jc w:val="center"/>
        <w:rPr>
          <w:highlight w:val="white"/>
        </w:rPr>
      </w:pPr>
    </w:p>
    <w:p w14:paraId="0B6C8F6A" w14:textId="77777777" w:rsidR="00FC5DE1" w:rsidRDefault="00FC5DE1" w:rsidP="00FA4A58">
      <w:pPr>
        <w:jc w:val="center"/>
        <w:rPr>
          <w:highlight w:val="white"/>
        </w:rPr>
      </w:pPr>
    </w:p>
    <w:p w14:paraId="4F378C54" w14:textId="75268161" w:rsidR="00C73539" w:rsidRPr="00AF5222" w:rsidRDefault="00FC5DE1" w:rsidP="00FC5DE1">
      <w:pPr>
        <w:ind w:left="4320" w:firstLine="720"/>
        <w:rPr>
          <w:noProof/>
          <w:sz w:val="24"/>
          <w:szCs w:val="20"/>
        </w:rPr>
      </w:pPr>
      <w:r>
        <w:t xml:space="preserve">  </w:t>
      </w:r>
      <w:r w:rsidR="001048DC">
        <w:t xml:space="preserve"> </w:t>
      </w:r>
      <w:r w:rsidR="00FA4A58" w:rsidRPr="008872E4">
        <w:rPr>
          <w:b/>
          <w:bCs/>
          <w:noProof/>
          <w:sz w:val="24"/>
          <w:szCs w:val="20"/>
        </w:rPr>
        <w:t xml:space="preserve">Hình </w:t>
      </w:r>
      <w:r w:rsidR="00F86C7C" w:rsidRPr="008872E4">
        <w:rPr>
          <w:b/>
          <w:bCs/>
          <w:noProof/>
          <w:sz w:val="24"/>
          <w:szCs w:val="20"/>
        </w:rPr>
        <w:t>1</w:t>
      </w:r>
      <w:r w:rsidR="006747B6" w:rsidRPr="008872E4">
        <w:rPr>
          <w:b/>
          <w:bCs/>
          <w:noProof/>
          <w:sz w:val="24"/>
          <w:szCs w:val="20"/>
        </w:rPr>
        <w:t>1</w:t>
      </w:r>
      <w:r w:rsidR="00AF5222" w:rsidRPr="008872E4">
        <w:rPr>
          <w:b/>
          <w:bCs/>
          <w:noProof/>
          <w:sz w:val="24"/>
          <w:szCs w:val="20"/>
        </w:rPr>
        <w:t>.</w:t>
      </w:r>
      <w:r w:rsidR="00AF5222" w:rsidRPr="00AF5222">
        <w:rPr>
          <w:noProof/>
          <w:sz w:val="24"/>
          <w:szCs w:val="20"/>
        </w:rPr>
        <w:t xml:space="preserve"> Đặt phòng / Thuê nhà</w:t>
      </w:r>
    </w:p>
    <w:p w14:paraId="151459E7" w14:textId="6AA2B7AB" w:rsidR="00257EEA" w:rsidRDefault="00257EEA" w:rsidP="00FD4F3A">
      <w:pPr>
        <w:pStyle w:val="Heading4"/>
        <w:rPr>
          <w:highlight w:val="white"/>
        </w:rPr>
      </w:pPr>
      <w:bookmarkStart w:id="102" w:name="_Toc120543541"/>
      <w:bookmarkStart w:id="103" w:name="_Toc120543737"/>
      <w:bookmarkStart w:id="104" w:name="_Toc120629496"/>
      <w:r>
        <w:rPr>
          <w:highlight w:val="white"/>
        </w:rPr>
        <w:lastRenderedPageBreak/>
        <w:t>5</w:t>
      </w:r>
      <w:r w:rsidRPr="006106C5">
        <w:rPr>
          <w:highlight w:val="white"/>
        </w:rPr>
        <w:t>.</w:t>
      </w:r>
      <w:r>
        <w:rPr>
          <w:highlight w:val="white"/>
        </w:rPr>
        <w:t>2</w:t>
      </w:r>
      <w:r w:rsidRPr="006106C5">
        <w:rPr>
          <w:highlight w:val="white"/>
        </w:rPr>
        <w:t>.</w:t>
      </w:r>
      <w:r w:rsidR="00C54B98">
        <w:rPr>
          <w:highlight w:val="white"/>
        </w:rPr>
        <w:t>2.</w:t>
      </w:r>
      <w:r w:rsidR="00FC752D">
        <w:rPr>
          <w:highlight w:val="white"/>
        </w:rPr>
        <w:t>8</w:t>
      </w:r>
      <w:r>
        <w:rPr>
          <w:highlight w:val="white"/>
        </w:rPr>
        <w:t>. Quét QR Code</w:t>
      </w:r>
      <w:bookmarkEnd w:id="102"/>
      <w:bookmarkEnd w:id="103"/>
      <w:bookmarkEnd w:id="104"/>
    </w:p>
    <w:p w14:paraId="48C9C1F8" w14:textId="47E98BE5" w:rsidR="00257EEA" w:rsidRDefault="00257EEA" w:rsidP="00257EEA">
      <w:pPr>
        <w:rPr>
          <w:highlight w:val="white"/>
        </w:rPr>
      </w:pPr>
      <w:r>
        <w:rPr>
          <w:highlight w:val="white"/>
        </w:rPr>
        <w:tab/>
        <w:t>Với chủ trương chuyển đổi số trong du lịch, một số địa điểm tham quan hiện nay thường đặt trên mỗi di tích một mã QR Code, giúp người dùng có thể tham khảo thêm nhiều thông tin. Nhận thấy điều đó, chúng tôi quyết định phát triển thêm tính năng quét QR Code</w:t>
      </w:r>
      <w:r w:rsidR="00187E9B">
        <w:rPr>
          <w:highlight w:val="white"/>
        </w:rPr>
        <w:t xml:space="preserve"> (Hình 12)</w:t>
      </w:r>
      <w:r>
        <w:rPr>
          <w:highlight w:val="white"/>
        </w:rPr>
        <w:t>. Giờ đây, du khách không cần phải tốn thời gian tải thêm ứng dụng quét QR Code bên thứ ba.</w:t>
      </w:r>
    </w:p>
    <w:p w14:paraId="12B55F2C" w14:textId="22F2949F" w:rsidR="00C73539" w:rsidRDefault="00C73539" w:rsidP="00AF5222">
      <w:pPr>
        <w:jc w:val="center"/>
        <w:rPr>
          <w:highlight w:val="white"/>
        </w:rPr>
      </w:pPr>
      <w:r>
        <w:rPr>
          <w:noProof/>
        </w:rPr>
        <w:drawing>
          <wp:inline distT="0" distB="0" distL="0" distR="0" wp14:anchorId="4F3C6BD5" wp14:editId="5C019C93">
            <wp:extent cx="2114550" cy="45720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6428423"/>
                    <pic:cNvPicPr/>
                  </pic:nvPicPr>
                  <pic:blipFill>
                    <a:blip r:embed="rId23" cstate="print">
                      <a:extLst>
                        <a:ext uri="{28A0092B-C50C-407E-A947-70E740481C1C}">
                          <a14:useLocalDpi xmlns:a14="http://schemas.microsoft.com/office/drawing/2010/main" val="0"/>
                        </a:ext>
                      </a:extLst>
                    </a:blip>
                    <a:stretch>
                      <a:fillRect/>
                    </a:stretch>
                  </pic:blipFill>
                  <pic:spPr>
                    <a:xfrm>
                      <a:off x="0" y="0"/>
                      <a:ext cx="2114550" cy="4572000"/>
                    </a:xfrm>
                    <a:prstGeom prst="rect">
                      <a:avLst/>
                    </a:prstGeom>
                  </pic:spPr>
                </pic:pic>
              </a:graphicData>
            </a:graphic>
          </wp:inline>
        </w:drawing>
      </w:r>
    </w:p>
    <w:p w14:paraId="30E4F1E4" w14:textId="4D5182BE" w:rsidR="00257EEA" w:rsidRPr="00AF5222" w:rsidRDefault="00AF5222" w:rsidP="00AF5222">
      <w:pPr>
        <w:jc w:val="center"/>
        <w:rPr>
          <w:noProof/>
          <w:sz w:val="24"/>
          <w:szCs w:val="20"/>
        </w:rPr>
      </w:pPr>
      <w:r w:rsidRPr="00457235">
        <w:rPr>
          <w:b/>
          <w:bCs/>
          <w:noProof/>
          <w:sz w:val="24"/>
          <w:szCs w:val="20"/>
        </w:rPr>
        <w:t>Hình 1</w:t>
      </w:r>
      <w:r w:rsidR="00E452A6" w:rsidRPr="00457235">
        <w:rPr>
          <w:b/>
          <w:bCs/>
          <w:noProof/>
          <w:sz w:val="24"/>
          <w:szCs w:val="20"/>
        </w:rPr>
        <w:t>2</w:t>
      </w:r>
      <w:r w:rsidRPr="00457235">
        <w:rPr>
          <w:b/>
          <w:bCs/>
          <w:noProof/>
          <w:sz w:val="24"/>
          <w:szCs w:val="20"/>
        </w:rPr>
        <w:t>.</w:t>
      </w:r>
      <w:r w:rsidRPr="00AF5222">
        <w:rPr>
          <w:noProof/>
          <w:sz w:val="24"/>
          <w:szCs w:val="20"/>
        </w:rPr>
        <w:t xml:space="preserve"> </w:t>
      </w:r>
      <w:r>
        <w:rPr>
          <w:noProof/>
          <w:sz w:val="24"/>
          <w:szCs w:val="20"/>
        </w:rPr>
        <w:t>Quét QR Code</w:t>
      </w:r>
    </w:p>
    <w:p w14:paraId="0B2CA166" w14:textId="77777777" w:rsidR="006F271A" w:rsidRPr="00C759A6" w:rsidRDefault="006F271A" w:rsidP="00C759A6">
      <w:pPr>
        <w:rPr>
          <w:noProof/>
          <w:sz w:val="24"/>
          <w:szCs w:val="20"/>
        </w:rPr>
      </w:pPr>
    </w:p>
    <w:p w14:paraId="22A83F0A" w14:textId="77777777" w:rsidR="00ED3180" w:rsidRDefault="00ED3180">
      <w:pPr>
        <w:rPr>
          <w:rFonts w:eastAsia="Times New Roman" w:cstheme="majorBidi"/>
          <w:b/>
          <w:sz w:val="32"/>
          <w:szCs w:val="32"/>
          <w:highlight w:val="white"/>
        </w:rPr>
      </w:pPr>
      <w:r>
        <w:rPr>
          <w:rFonts w:eastAsia="Times New Roman"/>
          <w:highlight w:val="white"/>
        </w:rPr>
        <w:br w:type="page"/>
      </w:r>
    </w:p>
    <w:p w14:paraId="010BF39D" w14:textId="1394AF39" w:rsidR="002832A7" w:rsidRPr="00396755" w:rsidRDefault="00787025" w:rsidP="00A80D1A">
      <w:pPr>
        <w:pStyle w:val="Heading1"/>
        <w:rPr>
          <w:rFonts w:eastAsia="Times New Roman"/>
          <w:highlight w:val="white"/>
        </w:rPr>
      </w:pPr>
      <w:bookmarkStart w:id="105" w:name="_Toc120543542"/>
      <w:bookmarkStart w:id="106" w:name="_Toc120543738"/>
      <w:bookmarkStart w:id="107" w:name="_Toc120629497"/>
      <w:r>
        <w:rPr>
          <w:rFonts w:eastAsia="Times New Roman"/>
          <w:highlight w:val="white"/>
        </w:rPr>
        <w:lastRenderedPageBreak/>
        <w:t>6</w:t>
      </w:r>
      <w:r w:rsidR="00D57D43" w:rsidRPr="00396755">
        <w:rPr>
          <w:rFonts w:eastAsia="Times New Roman"/>
          <w:highlight w:val="white"/>
        </w:rPr>
        <w:t xml:space="preserve">. </w:t>
      </w:r>
      <w:r w:rsidR="006F271A">
        <w:rPr>
          <w:rFonts w:eastAsia="Times New Roman"/>
          <w:highlight w:val="white"/>
        </w:rPr>
        <w:t>THỰC NGHIỆM, PHÂN TÍCH VÀ ĐÁNH GIÁ</w:t>
      </w:r>
      <w:bookmarkEnd w:id="105"/>
      <w:bookmarkEnd w:id="106"/>
      <w:bookmarkEnd w:id="107"/>
    </w:p>
    <w:p w14:paraId="51F98F74" w14:textId="15E9D2A5" w:rsidR="00007A95" w:rsidRDefault="00C0657D" w:rsidP="00705EE1">
      <w:pPr>
        <w:pStyle w:val="Heading2"/>
        <w:rPr>
          <w:highlight w:val="white"/>
        </w:rPr>
      </w:pPr>
      <w:bookmarkStart w:id="108" w:name="_Toc120543739"/>
      <w:bookmarkStart w:id="109" w:name="_Toc120629498"/>
      <w:r w:rsidRPr="00C0657D">
        <w:rPr>
          <w:highlight w:val="white"/>
        </w:rPr>
        <w:t>6.1</w:t>
      </w:r>
      <w:r>
        <w:rPr>
          <w:highlight w:val="white"/>
        </w:rPr>
        <w:t>. Thực nghiệm</w:t>
      </w:r>
      <w:bookmarkEnd w:id="108"/>
      <w:bookmarkEnd w:id="109"/>
    </w:p>
    <w:p w14:paraId="52E6ED23" w14:textId="3C5C068D" w:rsidR="001C3A5A" w:rsidRDefault="001C3A5A" w:rsidP="00385471">
      <w:pPr>
        <w:ind w:firstLine="720"/>
        <w:rPr>
          <w:highlight w:val="white"/>
        </w:rPr>
      </w:pPr>
      <w:r>
        <w:rPr>
          <w:highlight w:val="white"/>
        </w:rPr>
        <w:t>Trước hết, khảo sát được triển khai tại các</w:t>
      </w:r>
      <w:r w:rsidR="00126A7C">
        <w:rPr>
          <w:highlight w:val="white"/>
        </w:rPr>
        <w:t xml:space="preserve"> công ty</w:t>
      </w:r>
      <w:r>
        <w:rPr>
          <w:highlight w:val="white"/>
        </w:rPr>
        <w:t xml:space="preserve"> đại lý du lịch trên</w:t>
      </w:r>
      <w:r w:rsidR="00B04D8D">
        <w:rPr>
          <w:highlight w:val="white"/>
        </w:rPr>
        <w:t xml:space="preserve"> </w:t>
      </w:r>
      <w:r>
        <w:rPr>
          <w:highlight w:val="white"/>
        </w:rPr>
        <w:t>Đà Nẵng</w:t>
      </w:r>
      <w:r w:rsidR="00126A7C">
        <w:rPr>
          <w:highlight w:val="white"/>
        </w:rPr>
        <w:t>, cụ thể bao gồm:</w:t>
      </w:r>
    </w:p>
    <w:p w14:paraId="0BDE8609" w14:textId="775EEB7F" w:rsidR="00126A7C" w:rsidRPr="00126031" w:rsidRDefault="0062073D" w:rsidP="00126A7C">
      <w:pPr>
        <w:pStyle w:val="ListParagraph"/>
        <w:numPr>
          <w:ilvl w:val="0"/>
          <w:numId w:val="4"/>
        </w:numPr>
        <w:rPr>
          <w:highlight w:val="white"/>
        </w:rPr>
      </w:pPr>
      <w:r w:rsidRPr="007F6FD1">
        <w:rPr>
          <w:b/>
          <w:bCs/>
        </w:rPr>
        <w:t>Công ty tổ chức tour Đà Nẵng Vietravel</w:t>
      </w:r>
      <w:r>
        <w:t xml:space="preserve">: </w:t>
      </w:r>
      <w:r w:rsidR="00126031" w:rsidRPr="00126031">
        <w:t>58 Pasteur, Hải Châu, Đà Nẵng</w:t>
      </w:r>
      <w:r w:rsidR="00126031">
        <w:t>.</w:t>
      </w:r>
    </w:p>
    <w:p w14:paraId="6766FC6D" w14:textId="2962BF0D" w:rsidR="002E0048" w:rsidRPr="002E0048" w:rsidRDefault="00473E54" w:rsidP="002E0048">
      <w:pPr>
        <w:pStyle w:val="ListParagraph"/>
        <w:numPr>
          <w:ilvl w:val="0"/>
          <w:numId w:val="4"/>
        </w:numPr>
        <w:rPr>
          <w:highlight w:val="white"/>
        </w:rPr>
      </w:pPr>
      <w:r w:rsidRPr="007F6FD1">
        <w:rPr>
          <w:b/>
          <w:bCs/>
        </w:rPr>
        <w:t>Công ty du lịch S-tours</w:t>
      </w:r>
      <w:r>
        <w:t xml:space="preserve">: </w:t>
      </w:r>
      <w:r w:rsidR="00562382" w:rsidRPr="00562382">
        <w:t>32 Tôn Thất Thuyết,</w:t>
      </w:r>
      <w:r w:rsidR="001C4458">
        <w:t xml:space="preserve"> </w:t>
      </w:r>
      <w:r w:rsidR="00562382" w:rsidRPr="00562382">
        <w:t>Cẩm Lệ, Đà Nẵng</w:t>
      </w:r>
      <w:r w:rsidR="00562382">
        <w:t>.</w:t>
      </w:r>
    </w:p>
    <w:p w14:paraId="22D2AD38" w14:textId="3B9C82FF" w:rsidR="002E0048" w:rsidRPr="00C47016" w:rsidRDefault="00C47016" w:rsidP="00E85377">
      <w:pPr>
        <w:rPr>
          <w:highlight w:val="white"/>
        </w:rPr>
      </w:pPr>
      <w:r w:rsidRPr="002E0048">
        <w:rPr>
          <w:highlight w:val="white"/>
        </w:rPr>
        <w:t xml:space="preserve">Khảo sát </w:t>
      </w:r>
      <w:r w:rsidR="00481BEC" w:rsidRPr="002E0048">
        <w:rPr>
          <w:highlight w:val="white"/>
        </w:rPr>
        <w:t xml:space="preserve">thực hiện thông qua hình thức phát hành </w:t>
      </w:r>
      <w:r w:rsidR="002E0048" w:rsidRPr="002E0048">
        <w:rPr>
          <w:highlight w:val="white"/>
        </w:rPr>
        <w:t>phần mềm ch</w:t>
      </w:r>
      <w:r w:rsidR="00E85377">
        <w:rPr>
          <w:highlight w:val="white"/>
        </w:rPr>
        <w:t>o du khách sử dụng thử</w:t>
      </w:r>
      <w:r w:rsidR="0015660B">
        <w:rPr>
          <w:highlight w:val="white"/>
        </w:rPr>
        <w:t xml:space="preserve"> khi </w:t>
      </w:r>
      <w:r w:rsidR="00F85643">
        <w:rPr>
          <w:highlight w:val="white"/>
        </w:rPr>
        <w:t>bắt đầu các tour du lịch</w:t>
      </w:r>
      <w:r w:rsidR="00C42376">
        <w:rPr>
          <w:highlight w:val="white"/>
        </w:rPr>
        <w:t xml:space="preserve"> tại Đà Nẵng. Từ đó thu thập ý kiến thông qua Google Forms được nhúng trực tiếp</w:t>
      </w:r>
      <w:r w:rsidR="00211CD1">
        <w:rPr>
          <w:highlight w:val="white"/>
        </w:rPr>
        <w:t xml:space="preserve"> bên</w:t>
      </w:r>
      <w:r w:rsidR="00C42376">
        <w:rPr>
          <w:highlight w:val="white"/>
        </w:rPr>
        <w:t xml:space="preserve"> </w:t>
      </w:r>
      <w:r w:rsidR="00F51641">
        <w:rPr>
          <w:highlight w:val="white"/>
        </w:rPr>
        <w:t>trong phần mềm.</w:t>
      </w:r>
    </w:p>
    <w:p w14:paraId="27D2C2B7" w14:textId="4781E3FE" w:rsidR="0009737E" w:rsidRDefault="00771B27" w:rsidP="00782522">
      <w:pPr>
        <w:ind w:firstLine="720"/>
      </w:pPr>
      <w:r>
        <w:rPr>
          <w:highlight w:val="white"/>
        </w:rPr>
        <w:t>Hơn nữa, k</w:t>
      </w:r>
      <w:r w:rsidR="004F262D">
        <w:rPr>
          <w:highlight w:val="white"/>
        </w:rPr>
        <w:t>hảo sát</w:t>
      </w:r>
      <w:r>
        <w:rPr>
          <w:highlight w:val="white"/>
        </w:rPr>
        <w:t xml:space="preserve"> còn</w:t>
      </w:r>
      <w:r w:rsidR="004F262D">
        <w:rPr>
          <w:highlight w:val="white"/>
        </w:rPr>
        <w:t xml:space="preserve"> được thực hiện tại </w:t>
      </w:r>
      <w:r w:rsidR="00EA576F">
        <w:rPr>
          <w:highlight w:val="white"/>
        </w:rPr>
        <w:t xml:space="preserve">các điểm du lịch bao gồm </w:t>
      </w:r>
      <w:r w:rsidR="001E45C8">
        <w:rPr>
          <w:b/>
          <w:bCs/>
        </w:rPr>
        <w:t>c</w:t>
      </w:r>
      <w:r w:rsidR="00EA576F" w:rsidRPr="00EA576F">
        <w:rPr>
          <w:b/>
          <w:bCs/>
        </w:rPr>
        <w:t>hợ Hàn, chùa Linh Ứng Ngũ Hành Sơn, công viên APEC,</w:t>
      </w:r>
      <w:r w:rsidR="00DE7F1B">
        <w:rPr>
          <w:b/>
          <w:bCs/>
        </w:rPr>
        <w:t xml:space="preserve"> công viên 29/3,</w:t>
      </w:r>
      <w:r w:rsidR="00EA576F" w:rsidRPr="00EA576F">
        <w:rPr>
          <w:b/>
          <w:bCs/>
        </w:rPr>
        <w:t xml:space="preserve"> </w:t>
      </w:r>
      <w:r w:rsidR="00B42A24">
        <w:rPr>
          <w:b/>
          <w:bCs/>
        </w:rPr>
        <w:t xml:space="preserve">bãi </w:t>
      </w:r>
      <w:r w:rsidR="00EA576F" w:rsidRPr="00EA576F">
        <w:rPr>
          <w:b/>
          <w:bCs/>
        </w:rPr>
        <w:t>biển Phạm Văn Đồng</w:t>
      </w:r>
      <w:r w:rsidR="003E7B96">
        <w:rPr>
          <w:b/>
          <w:bCs/>
        </w:rPr>
        <w:t xml:space="preserve"> </w:t>
      </w:r>
      <w:r w:rsidR="003E7B96">
        <w:t>bằng cách cho du khách sử dụng thử ứng dụng</w:t>
      </w:r>
      <w:r w:rsidR="00DB2485">
        <w:t xml:space="preserve"> trên điện thoại của chúng tôi</w:t>
      </w:r>
      <w:r w:rsidR="006C6E19">
        <w:t>.</w:t>
      </w:r>
      <w:r w:rsidR="00782522">
        <w:t xml:space="preserve"> </w:t>
      </w:r>
      <w:r w:rsidR="006C6E19">
        <w:t>Ngoài ra,</w:t>
      </w:r>
      <w:r w:rsidR="00DB2EBA">
        <w:t xml:space="preserve"> chúng tôi </w:t>
      </w:r>
      <w:r w:rsidR="00ED78C9">
        <w:t xml:space="preserve">còn </w:t>
      </w:r>
      <w:r w:rsidR="00DB2EBA">
        <w:t xml:space="preserve">cung cấp </w:t>
      </w:r>
      <w:r w:rsidR="00DB2EBA" w:rsidRPr="00BE7C4B">
        <w:rPr>
          <w:b/>
          <w:bCs/>
        </w:rPr>
        <w:t>mã QR Code</w:t>
      </w:r>
      <w:r w:rsidR="00DB2EBA">
        <w:t xml:space="preserve"> </w:t>
      </w:r>
      <w:r w:rsidR="00ED78C9">
        <w:t>cho những du khách có nhu cầu</w:t>
      </w:r>
      <w:r w:rsidR="002645B6">
        <w:t xml:space="preserve"> cài đặt và sử dụng</w:t>
      </w:r>
      <w:r w:rsidR="00615816">
        <w:t xml:space="preserve"> ứng dụng</w:t>
      </w:r>
      <w:r w:rsidR="002645B6">
        <w:t>,</w:t>
      </w:r>
      <w:r w:rsidR="00A0613B">
        <w:t xml:space="preserve"> từ đó</w:t>
      </w:r>
      <w:r w:rsidR="006C6E19">
        <w:t xml:space="preserve"> thu thập trực tiếp</w:t>
      </w:r>
      <w:r w:rsidR="00CD1F8F">
        <w:t xml:space="preserve"> từ mẫu khảo sát Google Forms</w:t>
      </w:r>
      <w:r w:rsidR="006C6E19">
        <w:t xml:space="preserve"> </w:t>
      </w:r>
      <w:r w:rsidR="00CD1F8F">
        <w:t>được nhúng vào</w:t>
      </w:r>
      <w:r w:rsidR="006C6E19">
        <w:t xml:space="preserve"> ứng dụng.</w:t>
      </w:r>
    </w:p>
    <w:p w14:paraId="2578FDAC" w14:textId="17F82AF9" w:rsidR="00D47CED" w:rsidRPr="00B72DEE" w:rsidRDefault="00A0613B" w:rsidP="001C3A5A">
      <w:pPr>
        <w:ind w:firstLine="720"/>
      </w:pPr>
      <w:r>
        <w:t>Kết quả</w:t>
      </w:r>
      <w:r w:rsidR="001366EB">
        <w:t xml:space="preserve"> </w:t>
      </w:r>
      <w:r w:rsidR="001366EB" w:rsidRPr="003B566D">
        <w:rPr>
          <w:b/>
          <w:bCs/>
        </w:rPr>
        <w:t xml:space="preserve">440 </w:t>
      </w:r>
      <w:r w:rsidR="00FF4B54">
        <w:rPr>
          <w:b/>
          <w:bCs/>
        </w:rPr>
        <w:t>bài khảo sát</w:t>
      </w:r>
      <w:r w:rsidR="001366EB">
        <w:t xml:space="preserve"> </w:t>
      </w:r>
      <w:r w:rsidR="00FF4B54">
        <w:t xml:space="preserve">diễn ra </w:t>
      </w:r>
      <w:r w:rsidR="00FF4B54" w:rsidRPr="00312980">
        <w:rPr>
          <w:b/>
          <w:bCs/>
        </w:rPr>
        <w:t>từ</w:t>
      </w:r>
      <w:r w:rsidR="00312980">
        <w:rPr>
          <w:b/>
          <w:bCs/>
        </w:rPr>
        <w:t xml:space="preserve"> ngày</w:t>
      </w:r>
      <w:r w:rsidR="00FF4B54" w:rsidRPr="00312980">
        <w:rPr>
          <w:b/>
          <w:bCs/>
        </w:rPr>
        <w:t xml:space="preserve"> </w:t>
      </w:r>
      <w:r w:rsidR="00C31906" w:rsidRPr="00312980">
        <w:rPr>
          <w:b/>
          <w:bCs/>
        </w:rPr>
        <w:t>23/10/2022 đến</w:t>
      </w:r>
      <w:r w:rsidR="00312980" w:rsidRPr="00312980">
        <w:rPr>
          <w:b/>
          <w:bCs/>
        </w:rPr>
        <w:t xml:space="preserve"> ngày</w:t>
      </w:r>
      <w:r w:rsidR="00C31906" w:rsidRPr="00312980">
        <w:rPr>
          <w:b/>
          <w:bCs/>
        </w:rPr>
        <w:t xml:space="preserve"> </w:t>
      </w:r>
      <w:r w:rsidR="002D72C8" w:rsidRPr="00312980">
        <w:rPr>
          <w:b/>
          <w:bCs/>
        </w:rPr>
        <w:t>19/11/2022</w:t>
      </w:r>
      <w:r w:rsidR="002D72C8">
        <w:t xml:space="preserve"> </w:t>
      </w:r>
      <w:r w:rsidR="001366EB">
        <w:t>được</w:t>
      </w:r>
      <w:r>
        <w:t xml:space="preserve"> cụ thể</w:t>
      </w:r>
      <w:r w:rsidR="0084754A">
        <w:t xml:space="preserve"> hoá</w:t>
      </w:r>
      <w:r w:rsidR="006B1038">
        <w:t xml:space="preserve"> </w:t>
      </w:r>
      <w:r w:rsidR="001366EB">
        <w:t>qua biểu đồ như sau</w:t>
      </w:r>
      <w:r>
        <w:t>:</w:t>
      </w:r>
    </w:p>
    <w:p w14:paraId="6E01302D" w14:textId="77777777" w:rsidR="00007A95" w:rsidRDefault="00007A95" w:rsidP="00007A95">
      <w:pPr>
        <w:jc w:val="center"/>
        <w:rPr>
          <w:highlight w:val="white"/>
        </w:rPr>
      </w:pPr>
      <w:r>
        <w:rPr>
          <w:noProof/>
        </w:rPr>
        <w:drawing>
          <wp:inline distT="0" distB="0" distL="0" distR="0" wp14:anchorId="2148F481" wp14:editId="7F15F09F">
            <wp:extent cx="5486400" cy="3276600"/>
            <wp:effectExtent l="0" t="0" r="0" b="0"/>
            <wp:docPr id="21" name="Chart 21"/>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14:paraId="35F2158E" w14:textId="6790D328" w:rsidR="00CB6868" w:rsidRPr="00CB6868" w:rsidRDefault="00CB6868" w:rsidP="00007A95">
      <w:pPr>
        <w:jc w:val="center"/>
        <w:rPr>
          <w:noProof/>
          <w:sz w:val="24"/>
          <w:szCs w:val="20"/>
        </w:rPr>
      </w:pPr>
      <w:r w:rsidRPr="00C83E78">
        <w:rPr>
          <w:b/>
          <w:bCs/>
          <w:noProof/>
          <w:sz w:val="24"/>
          <w:szCs w:val="20"/>
        </w:rPr>
        <w:t>Hình 1</w:t>
      </w:r>
      <w:r w:rsidR="007204F9" w:rsidRPr="00C83E78">
        <w:rPr>
          <w:b/>
          <w:bCs/>
          <w:noProof/>
          <w:sz w:val="24"/>
          <w:szCs w:val="20"/>
        </w:rPr>
        <w:t>3</w:t>
      </w:r>
      <w:r w:rsidRPr="00C83E78">
        <w:rPr>
          <w:b/>
          <w:bCs/>
          <w:noProof/>
          <w:sz w:val="24"/>
          <w:szCs w:val="20"/>
        </w:rPr>
        <w:t>.</w:t>
      </w:r>
      <w:r w:rsidRPr="00CB6868">
        <w:rPr>
          <w:noProof/>
          <w:sz w:val="24"/>
          <w:szCs w:val="20"/>
        </w:rPr>
        <w:t xml:space="preserve"> </w:t>
      </w:r>
      <w:r>
        <w:rPr>
          <w:noProof/>
          <w:sz w:val="24"/>
          <w:szCs w:val="20"/>
        </w:rPr>
        <w:t>Bảng khảo sát mức độ hài lòng ứng dụng</w:t>
      </w:r>
      <w:r w:rsidR="009C4A89">
        <w:rPr>
          <w:noProof/>
          <w:sz w:val="24"/>
          <w:szCs w:val="20"/>
        </w:rPr>
        <w:t xml:space="preserve"> từ người dân</w:t>
      </w:r>
      <w:r>
        <w:rPr>
          <w:noProof/>
          <w:sz w:val="24"/>
          <w:szCs w:val="20"/>
        </w:rPr>
        <w:t xml:space="preserve"> trên TP. Đà Nẵng</w:t>
      </w:r>
    </w:p>
    <w:p w14:paraId="75B6F582" w14:textId="6499B949" w:rsidR="004E7C48" w:rsidRDefault="00690EA8" w:rsidP="004E7C48">
      <w:pPr>
        <w:pStyle w:val="Heading2"/>
        <w:rPr>
          <w:highlight w:val="white"/>
        </w:rPr>
      </w:pPr>
      <w:bookmarkStart w:id="110" w:name="_Toc120543543"/>
      <w:bookmarkStart w:id="111" w:name="_Toc120543740"/>
      <w:bookmarkStart w:id="112" w:name="_Toc120629499"/>
      <w:r>
        <w:rPr>
          <w:highlight w:val="white"/>
        </w:rPr>
        <w:lastRenderedPageBreak/>
        <w:t>6.2. Phân tích và đánh giá</w:t>
      </w:r>
      <w:bookmarkEnd w:id="110"/>
      <w:bookmarkEnd w:id="111"/>
      <w:bookmarkEnd w:id="112"/>
    </w:p>
    <w:p w14:paraId="7CDC36BB" w14:textId="6F813EB5" w:rsidR="004E7C48" w:rsidRDefault="004E7C48" w:rsidP="00C8110C">
      <w:pPr>
        <w:pStyle w:val="Heading3"/>
        <w:jc w:val="left"/>
        <w:rPr>
          <w:highlight w:val="white"/>
        </w:rPr>
      </w:pPr>
      <w:bookmarkStart w:id="113" w:name="_Toc120629500"/>
      <w:r>
        <w:rPr>
          <w:highlight w:val="white"/>
        </w:rPr>
        <w:t xml:space="preserve">6.2.1. </w:t>
      </w:r>
      <w:r w:rsidR="00E96ECA">
        <w:rPr>
          <w:highlight w:val="white"/>
        </w:rPr>
        <w:t>G</w:t>
      </w:r>
      <w:r>
        <w:rPr>
          <w:highlight w:val="white"/>
        </w:rPr>
        <w:t>iao diện</w:t>
      </w:r>
      <w:bookmarkEnd w:id="113"/>
      <w:r w:rsidR="003A6CD4" w:rsidRPr="003A6CD4">
        <w:rPr>
          <w:noProof/>
        </w:rPr>
        <w:t xml:space="preserve"> </w:t>
      </w:r>
    </w:p>
    <w:p w14:paraId="7F7111DC" w14:textId="6213661C" w:rsidR="000E2602" w:rsidRDefault="000E2602" w:rsidP="006701C8">
      <w:pPr>
        <w:ind w:firstLine="284"/>
        <w:jc w:val="center"/>
        <w:rPr>
          <w:highlight w:val="white"/>
        </w:rPr>
      </w:pPr>
      <w:r>
        <w:rPr>
          <w:noProof/>
        </w:rPr>
        <w:drawing>
          <wp:inline distT="0" distB="0" distL="0" distR="0" wp14:anchorId="1D413B6E" wp14:editId="455A0DEA">
            <wp:extent cx="5486400" cy="2766950"/>
            <wp:effectExtent l="0" t="0" r="0" b="635"/>
            <wp:docPr id="23" name="Chart 23"/>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p w14:paraId="0CF22F8C" w14:textId="044C5611" w:rsidR="006032A1" w:rsidRPr="006032A1" w:rsidRDefault="006032A1" w:rsidP="006032A1">
      <w:pPr>
        <w:jc w:val="center"/>
        <w:rPr>
          <w:noProof/>
          <w:sz w:val="24"/>
          <w:szCs w:val="20"/>
        </w:rPr>
      </w:pPr>
      <w:r w:rsidRPr="002E1B6C">
        <w:rPr>
          <w:b/>
          <w:bCs/>
          <w:noProof/>
          <w:sz w:val="24"/>
          <w:szCs w:val="20"/>
        </w:rPr>
        <w:t>Hình 1</w:t>
      </w:r>
      <w:r w:rsidR="007204F9" w:rsidRPr="002E1B6C">
        <w:rPr>
          <w:b/>
          <w:bCs/>
          <w:noProof/>
          <w:sz w:val="24"/>
          <w:szCs w:val="20"/>
        </w:rPr>
        <w:t>4</w:t>
      </w:r>
      <w:r w:rsidRPr="002E1B6C">
        <w:rPr>
          <w:b/>
          <w:bCs/>
          <w:noProof/>
          <w:sz w:val="24"/>
          <w:szCs w:val="20"/>
        </w:rPr>
        <w:t>.</w:t>
      </w:r>
      <w:r w:rsidRPr="00CB6868">
        <w:rPr>
          <w:noProof/>
          <w:sz w:val="24"/>
          <w:szCs w:val="20"/>
        </w:rPr>
        <w:t xml:space="preserve"> </w:t>
      </w:r>
      <w:r>
        <w:rPr>
          <w:noProof/>
          <w:sz w:val="24"/>
          <w:szCs w:val="20"/>
        </w:rPr>
        <w:t>Bảng khảo sát mức độ hài lòng về giao diện</w:t>
      </w:r>
      <w:r w:rsidR="0006487F">
        <w:rPr>
          <w:noProof/>
          <w:sz w:val="24"/>
          <w:szCs w:val="20"/>
        </w:rPr>
        <w:t xml:space="preserve"> (trích Hình 13)</w:t>
      </w:r>
    </w:p>
    <w:p w14:paraId="07175CF8" w14:textId="149798E7" w:rsidR="00C8110C" w:rsidRDefault="00DF4624" w:rsidP="00FE6047">
      <w:pPr>
        <w:ind w:firstLine="720"/>
        <w:rPr>
          <w:highlight w:val="white"/>
        </w:rPr>
      </w:pPr>
      <w:r>
        <w:rPr>
          <w:highlight w:val="white"/>
        </w:rPr>
        <w:t>Biểu đồ trên</w:t>
      </w:r>
      <w:r w:rsidR="00A03BC0">
        <w:rPr>
          <w:highlight w:val="white"/>
        </w:rPr>
        <w:t xml:space="preserve"> cho</w:t>
      </w:r>
      <w:r w:rsidR="00DD0509">
        <w:rPr>
          <w:highlight w:val="white"/>
        </w:rPr>
        <w:t xml:space="preserve"> ta</w:t>
      </w:r>
      <w:r w:rsidR="00A03BC0">
        <w:rPr>
          <w:highlight w:val="white"/>
        </w:rPr>
        <w:t xml:space="preserve"> thấy</w:t>
      </w:r>
      <w:r w:rsidR="008F7023">
        <w:rPr>
          <w:highlight w:val="white"/>
        </w:rPr>
        <w:t xml:space="preserve"> rằng</w:t>
      </w:r>
      <w:r w:rsidR="00A03BC0">
        <w:rPr>
          <w:highlight w:val="white"/>
        </w:rPr>
        <w:t xml:space="preserve"> người dùn</w:t>
      </w:r>
      <w:r w:rsidR="00B708FA">
        <w:rPr>
          <w:highlight w:val="white"/>
        </w:rPr>
        <w:t>g</w:t>
      </w:r>
      <w:r w:rsidR="00A03BC0">
        <w:rPr>
          <w:highlight w:val="white"/>
        </w:rPr>
        <w:t xml:space="preserve"> rất </w:t>
      </w:r>
      <w:r w:rsidR="000F6BAC">
        <w:rPr>
          <w:highlight w:val="white"/>
        </w:rPr>
        <w:t xml:space="preserve">hài lòng với giao diện của ứng dụng khi được thiết kế theo </w:t>
      </w:r>
      <w:r w:rsidR="00577C99">
        <w:rPr>
          <w:highlight w:val="white"/>
        </w:rPr>
        <w:t>ngôn ngữ Fluent Design</w:t>
      </w:r>
      <w:r w:rsidR="00337ED6">
        <w:rPr>
          <w:highlight w:val="white"/>
        </w:rPr>
        <w:t>, mang phong cách hiện đại</w:t>
      </w:r>
      <w:r w:rsidR="003E7AAD">
        <w:rPr>
          <w:highlight w:val="white"/>
        </w:rPr>
        <w:t>, tối giản</w:t>
      </w:r>
      <w:r w:rsidR="004D26F8">
        <w:rPr>
          <w:highlight w:val="white"/>
        </w:rPr>
        <w:t xml:space="preserve"> nhưng không quá phức tạp. Tuy nhiên vẫn có một phần </w:t>
      </w:r>
      <w:r w:rsidR="002467B5">
        <w:rPr>
          <w:highlight w:val="white"/>
        </w:rPr>
        <w:t xml:space="preserve">người dùng không hài lòng </w:t>
      </w:r>
      <w:r w:rsidR="00D9213A">
        <w:rPr>
          <w:highlight w:val="white"/>
        </w:rPr>
        <w:t xml:space="preserve">vì </w:t>
      </w:r>
      <w:r w:rsidR="002D74C4">
        <w:rPr>
          <w:highlight w:val="white"/>
        </w:rPr>
        <w:t xml:space="preserve">giao diện quá </w:t>
      </w:r>
      <w:r w:rsidR="00B83D12">
        <w:rPr>
          <w:highlight w:val="white"/>
        </w:rPr>
        <w:t>đơn</w:t>
      </w:r>
      <w:r w:rsidR="002D74C4">
        <w:rPr>
          <w:highlight w:val="white"/>
        </w:rPr>
        <w:t xml:space="preserve"> giản, nhìn lâu có thể gây nhàm chán</w:t>
      </w:r>
      <w:r w:rsidR="00B83D12">
        <w:rPr>
          <w:highlight w:val="white"/>
        </w:rPr>
        <w:t>.</w:t>
      </w:r>
    </w:p>
    <w:p w14:paraId="2375E4C6" w14:textId="4EC274B9" w:rsidR="005D4826" w:rsidRDefault="005D4826" w:rsidP="00800037">
      <w:pPr>
        <w:pStyle w:val="Heading3"/>
        <w:rPr>
          <w:highlight w:val="white"/>
        </w:rPr>
      </w:pPr>
      <w:bookmarkStart w:id="114" w:name="_Toc120629501"/>
      <w:r>
        <w:rPr>
          <w:highlight w:val="white"/>
        </w:rPr>
        <w:t>6.2.</w:t>
      </w:r>
      <w:r w:rsidR="00800037">
        <w:rPr>
          <w:highlight w:val="white"/>
        </w:rPr>
        <w:t>2.</w:t>
      </w:r>
      <w:r w:rsidR="00324546">
        <w:rPr>
          <w:highlight w:val="white"/>
        </w:rPr>
        <w:t xml:space="preserve"> </w:t>
      </w:r>
      <w:r w:rsidR="0020256B">
        <w:rPr>
          <w:highlight w:val="white"/>
        </w:rPr>
        <w:t>T</w:t>
      </w:r>
      <w:r w:rsidR="00324546">
        <w:rPr>
          <w:highlight w:val="white"/>
        </w:rPr>
        <w:t>ính năng</w:t>
      </w:r>
      <w:bookmarkEnd w:id="114"/>
    </w:p>
    <w:p w14:paraId="4C819BBA" w14:textId="38B2460A" w:rsidR="00324546" w:rsidRDefault="0020256B" w:rsidP="004273D3">
      <w:pPr>
        <w:jc w:val="center"/>
        <w:rPr>
          <w:highlight w:val="white"/>
        </w:rPr>
      </w:pPr>
      <w:r>
        <w:rPr>
          <w:noProof/>
        </w:rPr>
        <w:drawing>
          <wp:inline distT="0" distB="0" distL="0" distR="0" wp14:anchorId="2A35C1B4" wp14:editId="3BE8B7D7">
            <wp:extent cx="5486400" cy="2623820"/>
            <wp:effectExtent l="0" t="0" r="0" b="5080"/>
            <wp:docPr id="11" name="Chart 11"/>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p>
    <w:p w14:paraId="3EA57CED" w14:textId="196F79B0" w:rsidR="004A4641" w:rsidRPr="004A4641" w:rsidRDefault="004A4641" w:rsidP="004A4641">
      <w:pPr>
        <w:jc w:val="center"/>
        <w:rPr>
          <w:noProof/>
          <w:sz w:val="24"/>
          <w:szCs w:val="20"/>
        </w:rPr>
      </w:pPr>
      <w:r w:rsidRPr="002E1B6C">
        <w:rPr>
          <w:b/>
          <w:bCs/>
          <w:noProof/>
          <w:sz w:val="24"/>
          <w:szCs w:val="20"/>
        </w:rPr>
        <w:t>Hình 1</w:t>
      </w:r>
      <w:r w:rsidR="007204F9" w:rsidRPr="002E1B6C">
        <w:rPr>
          <w:b/>
          <w:bCs/>
          <w:noProof/>
          <w:sz w:val="24"/>
          <w:szCs w:val="20"/>
        </w:rPr>
        <w:t>5</w:t>
      </w:r>
      <w:r w:rsidRPr="002E1B6C">
        <w:rPr>
          <w:b/>
          <w:bCs/>
          <w:noProof/>
          <w:sz w:val="24"/>
          <w:szCs w:val="20"/>
        </w:rPr>
        <w:t>.</w:t>
      </w:r>
      <w:r w:rsidRPr="00CB6868">
        <w:rPr>
          <w:noProof/>
          <w:sz w:val="24"/>
          <w:szCs w:val="20"/>
        </w:rPr>
        <w:t xml:space="preserve"> </w:t>
      </w:r>
      <w:r>
        <w:rPr>
          <w:noProof/>
          <w:sz w:val="24"/>
          <w:szCs w:val="20"/>
        </w:rPr>
        <w:t>Bảng khảo sát mức độ hài lòng về tính năng</w:t>
      </w:r>
      <w:r w:rsidR="00CA3584">
        <w:rPr>
          <w:noProof/>
          <w:sz w:val="24"/>
          <w:szCs w:val="20"/>
        </w:rPr>
        <w:t xml:space="preserve"> (trích Hình 13)</w:t>
      </w:r>
    </w:p>
    <w:p w14:paraId="3FBCC9BB" w14:textId="2A033469" w:rsidR="00056BB7" w:rsidRDefault="00056BB7" w:rsidP="003F72D3">
      <w:pPr>
        <w:ind w:firstLine="720"/>
        <w:rPr>
          <w:highlight w:val="white"/>
        </w:rPr>
      </w:pPr>
      <w:r>
        <w:rPr>
          <w:highlight w:val="white"/>
        </w:rPr>
        <w:t>Các tính năng chính của ứng dụng</w:t>
      </w:r>
      <w:r w:rsidR="00EE765E">
        <w:rPr>
          <w:highlight w:val="white"/>
        </w:rPr>
        <w:t xml:space="preserve"> nhận được sự hài lòng rất lớn của người dùng,</w:t>
      </w:r>
      <w:r w:rsidR="00674AC5">
        <w:rPr>
          <w:highlight w:val="white"/>
        </w:rPr>
        <w:t xml:space="preserve"> cụ thể là tính năng </w:t>
      </w:r>
      <w:r w:rsidR="00C005D2">
        <w:rPr>
          <w:highlight w:val="white"/>
        </w:rPr>
        <w:t>đề xuất lộ trình du lịch theo kinh phí</w:t>
      </w:r>
      <w:r w:rsidR="001E4972">
        <w:rPr>
          <w:highlight w:val="white"/>
        </w:rPr>
        <w:t xml:space="preserve"> đề ra</w:t>
      </w:r>
      <w:r w:rsidR="00C005D2" w:rsidRPr="003F72D3">
        <w:rPr>
          <w:highlight w:val="white"/>
        </w:rPr>
        <w:t>.</w:t>
      </w:r>
      <w:r w:rsidR="00C005D2">
        <w:rPr>
          <w:highlight w:val="white"/>
        </w:rPr>
        <w:t xml:space="preserve"> Tuy nhiên vẫn còn có một số tính năng chưa được hoàn thiện nên</w:t>
      </w:r>
      <w:r w:rsidR="00B96DF4">
        <w:rPr>
          <w:highlight w:val="white"/>
        </w:rPr>
        <w:t xml:space="preserve"> vẫn còn những ý kiến </w:t>
      </w:r>
      <w:r w:rsidR="003C1C0E">
        <w:rPr>
          <w:highlight w:val="white"/>
        </w:rPr>
        <w:t>chưa</w:t>
      </w:r>
      <w:r w:rsidR="00FA689E">
        <w:rPr>
          <w:highlight w:val="white"/>
        </w:rPr>
        <w:t xml:space="preserve"> thoả mãn</w:t>
      </w:r>
      <w:r w:rsidR="003C1C0E">
        <w:rPr>
          <w:highlight w:val="white"/>
        </w:rPr>
        <w:t>.</w:t>
      </w:r>
    </w:p>
    <w:p w14:paraId="259E1CE3" w14:textId="01F54854" w:rsidR="003C1C0E" w:rsidRDefault="003C1C0E" w:rsidP="009F60AD">
      <w:pPr>
        <w:pStyle w:val="Heading3"/>
        <w:rPr>
          <w:highlight w:val="white"/>
        </w:rPr>
      </w:pPr>
      <w:bookmarkStart w:id="115" w:name="_Toc120629502"/>
      <w:r>
        <w:rPr>
          <w:highlight w:val="white"/>
        </w:rPr>
        <w:lastRenderedPageBreak/>
        <w:t>6.2.3.</w:t>
      </w:r>
      <w:r w:rsidR="009F60AD">
        <w:rPr>
          <w:highlight w:val="white"/>
        </w:rPr>
        <w:t xml:space="preserve"> </w:t>
      </w:r>
      <w:r w:rsidR="003F72D3">
        <w:rPr>
          <w:highlight w:val="white"/>
        </w:rPr>
        <w:t>T</w:t>
      </w:r>
      <w:r w:rsidR="009F60AD">
        <w:rPr>
          <w:highlight w:val="white"/>
        </w:rPr>
        <w:t>hông tin</w:t>
      </w:r>
      <w:bookmarkEnd w:id="115"/>
    </w:p>
    <w:p w14:paraId="6C107222" w14:textId="1497373B" w:rsidR="00616485" w:rsidRDefault="003F72D3" w:rsidP="00CB1878">
      <w:pPr>
        <w:jc w:val="center"/>
        <w:rPr>
          <w:highlight w:val="white"/>
        </w:rPr>
      </w:pPr>
      <w:r>
        <w:rPr>
          <w:noProof/>
        </w:rPr>
        <w:drawing>
          <wp:inline distT="0" distB="0" distL="0" distR="0" wp14:anchorId="082E97BF" wp14:editId="28769F7E">
            <wp:extent cx="5486400" cy="2873829"/>
            <wp:effectExtent l="0" t="0" r="0" b="3175"/>
            <wp:docPr id="12" name="Chart 12"/>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p>
    <w:p w14:paraId="594CA7E9" w14:textId="239D2CCC" w:rsidR="00DB2F1C" w:rsidRPr="00DB2F1C" w:rsidRDefault="00DB2F1C" w:rsidP="00DB2F1C">
      <w:pPr>
        <w:jc w:val="center"/>
        <w:rPr>
          <w:noProof/>
          <w:sz w:val="24"/>
          <w:szCs w:val="20"/>
        </w:rPr>
      </w:pPr>
      <w:r w:rsidRPr="007018F4">
        <w:rPr>
          <w:b/>
          <w:bCs/>
          <w:noProof/>
          <w:sz w:val="24"/>
          <w:szCs w:val="20"/>
        </w:rPr>
        <w:t>Hình 1</w:t>
      </w:r>
      <w:r w:rsidR="007204F9" w:rsidRPr="007018F4">
        <w:rPr>
          <w:b/>
          <w:bCs/>
          <w:noProof/>
          <w:sz w:val="24"/>
          <w:szCs w:val="20"/>
        </w:rPr>
        <w:t>6</w:t>
      </w:r>
      <w:r w:rsidRPr="007018F4">
        <w:rPr>
          <w:b/>
          <w:bCs/>
          <w:noProof/>
          <w:sz w:val="24"/>
          <w:szCs w:val="20"/>
        </w:rPr>
        <w:t>.</w:t>
      </w:r>
      <w:r w:rsidRPr="00CB6868">
        <w:rPr>
          <w:noProof/>
          <w:sz w:val="24"/>
          <w:szCs w:val="20"/>
        </w:rPr>
        <w:t xml:space="preserve"> </w:t>
      </w:r>
      <w:r>
        <w:rPr>
          <w:noProof/>
          <w:sz w:val="24"/>
          <w:szCs w:val="20"/>
        </w:rPr>
        <w:t>Bảng khảo sát mức độ hài lòng về thông tin cung cấp</w:t>
      </w:r>
      <w:r w:rsidR="00C0526D">
        <w:rPr>
          <w:noProof/>
          <w:sz w:val="24"/>
          <w:szCs w:val="20"/>
        </w:rPr>
        <w:t xml:space="preserve"> (trích Hình 13)</w:t>
      </w:r>
    </w:p>
    <w:p w14:paraId="1A58E49C" w14:textId="3DDBBB06" w:rsidR="0074626A" w:rsidRDefault="00527E31" w:rsidP="003F72D3">
      <w:pPr>
        <w:ind w:firstLine="720"/>
        <w:rPr>
          <w:highlight w:val="white"/>
        </w:rPr>
      </w:pPr>
      <w:r>
        <w:rPr>
          <w:highlight w:val="white"/>
        </w:rPr>
        <w:t>Thông tin của ứng dụng được</w:t>
      </w:r>
      <w:r w:rsidR="00225EED">
        <w:rPr>
          <w:highlight w:val="white"/>
        </w:rPr>
        <w:t xml:space="preserve"> số đông </w:t>
      </w:r>
      <w:r>
        <w:rPr>
          <w:highlight w:val="white"/>
        </w:rPr>
        <w:t xml:space="preserve">đánh giá là </w:t>
      </w:r>
      <w:r w:rsidR="00057479">
        <w:rPr>
          <w:highlight w:val="white"/>
        </w:rPr>
        <w:t>có nguồn gốc</w:t>
      </w:r>
      <w:r w:rsidR="00E02E7A">
        <w:rPr>
          <w:highlight w:val="white"/>
        </w:rPr>
        <w:t xml:space="preserve"> </w:t>
      </w:r>
      <w:r w:rsidR="00165812">
        <w:rPr>
          <w:highlight w:val="white"/>
        </w:rPr>
        <w:t>chính xác</w:t>
      </w:r>
      <w:r w:rsidR="00E7261D">
        <w:rPr>
          <w:highlight w:val="white"/>
        </w:rPr>
        <w:t xml:space="preserve">, rõ ràng và </w:t>
      </w:r>
      <w:r w:rsidR="0058613A">
        <w:rPr>
          <w:highlight w:val="white"/>
        </w:rPr>
        <w:t>cần thiết đối vớ</w:t>
      </w:r>
      <w:r w:rsidR="007114A5">
        <w:rPr>
          <w:highlight w:val="white"/>
        </w:rPr>
        <w:t xml:space="preserve">i những khách du lịch </w:t>
      </w:r>
      <w:r w:rsidR="00A42C16">
        <w:rPr>
          <w:highlight w:val="white"/>
        </w:rPr>
        <w:t>Đ</w:t>
      </w:r>
      <w:r w:rsidR="007114A5" w:rsidRPr="003F72D3">
        <w:rPr>
          <w:highlight w:val="white"/>
        </w:rPr>
        <w:t xml:space="preserve">à </w:t>
      </w:r>
      <w:r w:rsidR="00A42C16">
        <w:rPr>
          <w:highlight w:val="white"/>
        </w:rPr>
        <w:t>N</w:t>
      </w:r>
      <w:r w:rsidR="007114A5" w:rsidRPr="003F72D3">
        <w:rPr>
          <w:highlight w:val="white"/>
        </w:rPr>
        <w:t>ẵng</w:t>
      </w:r>
      <w:r w:rsidR="00043EC6" w:rsidRPr="003F72D3">
        <w:rPr>
          <w:highlight w:val="white"/>
        </w:rPr>
        <w:t>.</w:t>
      </w:r>
      <w:r w:rsidR="00043EC6">
        <w:rPr>
          <w:highlight w:val="white"/>
        </w:rPr>
        <w:t xml:space="preserve"> Bên cạnh đó thông tin về sự kiện cũng được </w:t>
      </w:r>
      <w:r w:rsidR="00FE407E">
        <w:rPr>
          <w:highlight w:val="white"/>
        </w:rPr>
        <w:t>nhận xét là khá hoàn thiện</w:t>
      </w:r>
      <w:r w:rsidR="00F34995">
        <w:rPr>
          <w:highlight w:val="white"/>
        </w:rPr>
        <w:t>, một phần lí do là</w:t>
      </w:r>
      <w:r w:rsidR="000D6EBA">
        <w:rPr>
          <w:highlight w:val="white"/>
        </w:rPr>
        <w:t xml:space="preserve"> chưa nêu đến các sự kiện</w:t>
      </w:r>
      <w:r w:rsidR="00F34995">
        <w:rPr>
          <w:highlight w:val="white"/>
        </w:rPr>
        <w:t xml:space="preserve"> có quy mô nhỏ</w:t>
      </w:r>
      <w:r w:rsidR="00B96DD7">
        <w:rPr>
          <w:highlight w:val="white"/>
        </w:rPr>
        <w:t>.</w:t>
      </w:r>
    </w:p>
    <w:p w14:paraId="648F741C" w14:textId="63F24C56" w:rsidR="0074626A" w:rsidRDefault="0074626A" w:rsidP="0074626A">
      <w:pPr>
        <w:pStyle w:val="Heading3"/>
        <w:rPr>
          <w:highlight w:val="white"/>
        </w:rPr>
      </w:pPr>
      <w:bookmarkStart w:id="116" w:name="_Toc120629503"/>
      <w:r>
        <w:rPr>
          <w:highlight w:val="white"/>
        </w:rPr>
        <w:t>6.2.4.</w:t>
      </w:r>
      <w:r w:rsidR="0047602E">
        <w:rPr>
          <w:highlight w:val="white"/>
        </w:rPr>
        <w:t xml:space="preserve"> </w:t>
      </w:r>
      <w:r w:rsidR="00CB2904">
        <w:rPr>
          <w:highlight w:val="white"/>
        </w:rPr>
        <w:t>H</w:t>
      </w:r>
      <w:r w:rsidR="00F219C3">
        <w:rPr>
          <w:highlight w:val="white"/>
        </w:rPr>
        <w:t>iệu năng hoạt động</w:t>
      </w:r>
      <w:bookmarkEnd w:id="116"/>
    </w:p>
    <w:p w14:paraId="5A367460" w14:textId="77777777" w:rsidR="00F219C3" w:rsidRDefault="00CB1878" w:rsidP="00CB1878">
      <w:pPr>
        <w:jc w:val="center"/>
        <w:rPr>
          <w:highlight w:val="white"/>
        </w:rPr>
      </w:pPr>
      <w:r>
        <w:rPr>
          <w:noProof/>
        </w:rPr>
        <w:drawing>
          <wp:inline distT="0" distB="0" distL="0" distR="0" wp14:anchorId="2F754B86" wp14:editId="5044D9ED">
            <wp:extent cx="5486400" cy="2719449"/>
            <wp:effectExtent l="0" t="0" r="0" b="5080"/>
            <wp:docPr id="13" name="Chart 13"/>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p>
    <w:p w14:paraId="6666553B" w14:textId="08030FBD" w:rsidR="005E3A1F" w:rsidRPr="005E3A1F" w:rsidRDefault="005E3A1F" w:rsidP="005E3A1F">
      <w:pPr>
        <w:jc w:val="center"/>
        <w:rPr>
          <w:noProof/>
          <w:sz w:val="24"/>
          <w:szCs w:val="20"/>
        </w:rPr>
      </w:pPr>
      <w:r w:rsidRPr="007018F4">
        <w:rPr>
          <w:b/>
          <w:bCs/>
          <w:noProof/>
          <w:sz w:val="24"/>
          <w:szCs w:val="20"/>
        </w:rPr>
        <w:t>Hình 1</w:t>
      </w:r>
      <w:r w:rsidR="007204F9" w:rsidRPr="007018F4">
        <w:rPr>
          <w:b/>
          <w:bCs/>
          <w:noProof/>
          <w:sz w:val="24"/>
          <w:szCs w:val="20"/>
        </w:rPr>
        <w:t>7</w:t>
      </w:r>
      <w:r w:rsidRPr="007018F4">
        <w:rPr>
          <w:b/>
          <w:bCs/>
          <w:noProof/>
          <w:sz w:val="24"/>
          <w:szCs w:val="20"/>
        </w:rPr>
        <w:t>.</w:t>
      </w:r>
      <w:r w:rsidRPr="00CB6868">
        <w:rPr>
          <w:noProof/>
          <w:sz w:val="24"/>
          <w:szCs w:val="20"/>
        </w:rPr>
        <w:t xml:space="preserve"> </w:t>
      </w:r>
      <w:r>
        <w:rPr>
          <w:noProof/>
          <w:sz w:val="24"/>
          <w:szCs w:val="20"/>
        </w:rPr>
        <w:t xml:space="preserve">Bảng khảo sát mức độ hài lòng về </w:t>
      </w:r>
      <w:r w:rsidR="004C32B6">
        <w:rPr>
          <w:noProof/>
          <w:sz w:val="24"/>
          <w:szCs w:val="20"/>
        </w:rPr>
        <w:t>hiệu năng và tính tương thích</w:t>
      </w:r>
      <w:r w:rsidR="00C0526D">
        <w:rPr>
          <w:noProof/>
          <w:sz w:val="24"/>
          <w:szCs w:val="20"/>
        </w:rPr>
        <w:t xml:space="preserve"> (trích Hình 13)</w:t>
      </w:r>
    </w:p>
    <w:p w14:paraId="579706F4" w14:textId="7FE047FB" w:rsidR="00F219C3" w:rsidRPr="00F219C3" w:rsidRDefault="003A77C6" w:rsidP="00CB1878">
      <w:pPr>
        <w:ind w:firstLine="720"/>
        <w:rPr>
          <w:highlight w:val="white"/>
        </w:rPr>
      </w:pPr>
      <w:r>
        <w:rPr>
          <w:highlight w:val="white"/>
        </w:rPr>
        <w:t xml:space="preserve">Vì </w:t>
      </w:r>
      <w:r w:rsidR="00A51D6D">
        <w:rPr>
          <w:highlight w:val="white"/>
        </w:rPr>
        <w:t>ứng dụng vẫn còn đang trong giai đoạn phát triển nên chưa thể tối ưu hoàn toàn về mặt hiệu năng.</w:t>
      </w:r>
      <w:r w:rsidR="00F01097">
        <w:rPr>
          <w:highlight w:val="white"/>
        </w:rPr>
        <w:t xml:space="preserve"> Hơn nữa, vì ứng dụng được </w:t>
      </w:r>
      <w:r w:rsidR="00F01097" w:rsidRPr="007677B0">
        <w:rPr>
          <w:highlight w:val="white"/>
        </w:rPr>
        <w:t>viết trên React Native nhằm hỗ trợ đa nền tảng nên nhiều thiết bị đời cũ còn chưa tương thích với ứng dụng</w:t>
      </w:r>
      <w:r w:rsidR="00F01097">
        <w:rPr>
          <w:highlight w:val="white"/>
        </w:rPr>
        <w:t>.</w:t>
      </w:r>
      <w:r w:rsidR="003736A6">
        <w:rPr>
          <w:highlight w:val="white"/>
        </w:rPr>
        <w:t xml:space="preserve"> </w:t>
      </w:r>
      <w:r w:rsidR="00F01097">
        <w:rPr>
          <w:highlight w:val="white"/>
        </w:rPr>
        <w:t>Từ đó d</w:t>
      </w:r>
      <w:r w:rsidR="003736A6">
        <w:rPr>
          <w:highlight w:val="white"/>
        </w:rPr>
        <w:t xml:space="preserve">ẫn đến việc có nhiều ý kiến khác nhau </w:t>
      </w:r>
      <w:r w:rsidR="007F498D">
        <w:rPr>
          <w:highlight w:val="white"/>
        </w:rPr>
        <w:t xml:space="preserve">của người dùng khi nhận xét về </w:t>
      </w:r>
      <w:r w:rsidR="00C32A90">
        <w:rPr>
          <w:highlight w:val="white"/>
        </w:rPr>
        <w:t>mảng này của ứng dụng.</w:t>
      </w:r>
    </w:p>
    <w:p w14:paraId="428D6C88" w14:textId="3643F8D9" w:rsidR="002832A7" w:rsidRPr="006106C5" w:rsidRDefault="00787025" w:rsidP="00561AC4">
      <w:pPr>
        <w:pStyle w:val="Heading2"/>
        <w:rPr>
          <w:highlight w:val="white"/>
        </w:rPr>
      </w:pPr>
      <w:bookmarkStart w:id="117" w:name="_Toc120543544"/>
      <w:bookmarkStart w:id="118" w:name="_Toc120543741"/>
      <w:bookmarkStart w:id="119" w:name="_Toc120629504"/>
      <w:r>
        <w:rPr>
          <w:highlight w:val="white"/>
        </w:rPr>
        <w:lastRenderedPageBreak/>
        <w:t>6</w:t>
      </w:r>
      <w:r w:rsidR="00D57D43" w:rsidRPr="006106C5">
        <w:rPr>
          <w:highlight w:val="white"/>
        </w:rPr>
        <w:t>.</w:t>
      </w:r>
      <w:r w:rsidR="00BF7627">
        <w:rPr>
          <w:highlight w:val="white"/>
        </w:rPr>
        <w:t>3</w:t>
      </w:r>
      <w:r w:rsidR="00D57D43" w:rsidRPr="006106C5">
        <w:rPr>
          <w:highlight w:val="white"/>
        </w:rPr>
        <w:t xml:space="preserve">. </w:t>
      </w:r>
      <w:r w:rsidR="0073335F" w:rsidRPr="00522F9E">
        <w:rPr>
          <w:i w:val="0"/>
          <w:highlight w:val="white"/>
        </w:rPr>
        <w:t>Kế hoạch phát triển</w:t>
      </w:r>
      <w:bookmarkEnd w:id="117"/>
      <w:bookmarkEnd w:id="118"/>
      <w:bookmarkEnd w:id="119"/>
      <w:r w:rsidR="0073335F">
        <w:rPr>
          <w:highlight w:val="white"/>
        </w:rPr>
        <w:t xml:space="preserve"> </w:t>
      </w:r>
    </w:p>
    <w:p w14:paraId="46897479" w14:textId="77777777" w:rsidR="002832A7" w:rsidRPr="00396755" w:rsidRDefault="00D57D43">
      <w:pPr>
        <w:rPr>
          <w:rFonts w:eastAsia="Times New Roman"/>
          <w:szCs w:val="28"/>
          <w:highlight w:val="white"/>
        </w:rPr>
      </w:pPr>
      <w:r w:rsidRPr="006106C5">
        <w:rPr>
          <w:rFonts w:eastAsia="Times New Roman"/>
          <w:szCs w:val="28"/>
          <w:highlight w:val="white"/>
        </w:rPr>
        <w:tab/>
      </w:r>
      <w:r w:rsidRPr="00396755">
        <w:rPr>
          <w:rFonts w:eastAsia="Times New Roman"/>
          <w:szCs w:val="28"/>
          <w:highlight w:val="white"/>
        </w:rPr>
        <w:t>Dự kiến trong tương lai gần, chúng tôi sẽ tiếp tục cập nhật thêm những thông tin về du lịch, đồng thời xây dựng hệ thống trí tuệ nhân tạo tự động tổng hợp thông tin sự kiện, đưa mọi thứ trở nên tự động hoá.</w:t>
      </w:r>
    </w:p>
    <w:p w14:paraId="22462DCF" w14:textId="5A84040B" w:rsidR="002832A7" w:rsidRPr="00396755" w:rsidRDefault="00787025" w:rsidP="00561AC4">
      <w:pPr>
        <w:pStyle w:val="Heading1"/>
        <w:rPr>
          <w:rFonts w:eastAsia="Times New Roman"/>
          <w:highlight w:val="white"/>
        </w:rPr>
      </w:pPr>
      <w:bookmarkStart w:id="120" w:name="_Toc120543545"/>
      <w:bookmarkStart w:id="121" w:name="_Toc120543742"/>
      <w:bookmarkStart w:id="122" w:name="_Toc120629505"/>
      <w:r>
        <w:rPr>
          <w:rFonts w:eastAsia="Times New Roman"/>
          <w:highlight w:val="white"/>
        </w:rPr>
        <w:t>7</w:t>
      </w:r>
      <w:r w:rsidR="00D57D43" w:rsidRPr="00396755">
        <w:rPr>
          <w:rFonts w:eastAsia="Times New Roman"/>
          <w:highlight w:val="white"/>
        </w:rPr>
        <w:t>. KẾT LUẬN</w:t>
      </w:r>
      <w:bookmarkEnd w:id="120"/>
      <w:bookmarkEnd w:id="121"/>
      <w:bookmarkEnd w:id="122"/>
      <w:r w:rsidR="00D57D43" w:rsidRPr="00396755">
        <w:rPr>
          <w:rFonts w:eastAsia="Times New Roman"/>
          <w:highlight w:val="white"/>
        </w:rPr>
        <w:t xml:space="preserve"> </w:t>
      </w:r>
    </w:p>
    <w:p w14:paraId="0B85936C" w14:textId="4FC4451A" w:rsidR="001C74E3" w:rsidRDefault="00D57D43" w:rsidP="00A80D1A">
      <w:pPr>
        <w:rPr>
          <w:rFonts w:eastAsia="Times New Roman"/>
          <w:szCs w:val="28"/>
          <w:highlight w:val="white"/>
        </w:rPr>
      </w:pPr>
      <w:r w:rsidRPr="00396755">
        <w:rPr>
          <w:rFonts w:eastAsia="Times New Roman"/>
          <w:b/>
          <w:szCs w:val="28"/>
          <w:highlight w:val="white"/>
        </w:rPr>
        <w:tab/>
      </w:r>
      <w:r w:rsidRPr="00396755">
        <w:rPr>
          <w:rFonts w:eastAsia="Times New Roman"/>
          <w:szCs w:val="28"/>
          <w:highlight w:val="white"/>
        </w:rPr>
        <w:t>VnAgency đáp ứng được các vấn đề, bất cập còn tồn tại của người dân về những vấn đề liên quan đến du lịch.</w:t>
      </w:r>
      <w:r w:rsidR="007A6798">
        <w:rPr>
          <w:rFonts w:eastAsia="Times New Roman"/>
          <w:szCs w:val="28"/>
          <w:highlight w:val="white"/>
        </w:rPr>
        <w:t xml:space="preserve"> </w:t>
      </w:r>
      <w:r w:rsidRPr="00396755">
        <w:rPr>
          <w:rFonts w:eastAsia="Times New Roman"/>
          <w:szCs w:val="28"/>
          <w:highlight w:val="white"/>
        </w:rPr>
        <w:t xml:space="preserve">Phần mềm được thiết kế với giao diện tối giản, thuận lợi cho người dùng làm quen và sử dụng. </w:t>
      </w:r>
      <w:r w:rsidR="008779D9">
        <w:rPr>
          <w:rFonts w:eastAsia="Times New Roman"/>
          <w:szCs w:val="28"/>
          <w:highlight w:val="white"/>
        </w:rPr>
        <w:t>Ứ</w:t>
      </w:r>
      <w:r w:rsidR="00A942FC">
        <w:rPr>
          <w:rFonts w:eastAsia="Times New Roman"/>
          <w:szCs w:val="28"/>
          <w:highlight w:val="white"/>
        </w:rPr>
        <w:t xml:space="preserve">ng dụng còn </w:t>
      </w:r>
      <w:r w:rsidR="00BE0C95">
        <w:rPr>
          <w:rFonts w:eastAsia="Times New Roman"/>
          <w:szCs w:val="28"/>
          <w:highlight w:val="white"/>
        </w:rPr>
        <w:t>m</w:t>
      </w:r>
      <w:r w:rsidRPr="00396755">
        <w:rPr>
          <w:rFonts w:eastAsia="Times New Roman"/>
          <w:szCs w:val="28"/>
          <w:highlight w:val="white"/>
        </w:rPr>
        <w:t>ang lại cho người dùng những thông tin cần thiết về giá cả, sự kiện, thời gian, và lộ trình thích hợp dựa trên chi phí đề ra.</w:t>
      </w:r>
    </w:p>
    <w:p w14:paraId="3C2F19EC" w14:textId="4FC2AD7D" w:rsidR="00C27ABC" w:rsidRDefault="00C27ABC" w:rsidP="00C27ABC">
      <w:pPr>
        <w:pStyle w:val="Heading1"/>
        <w:rPr>
          <w:rFonts w:eastAsia="Times New Roman"/>
          <w:highlight w:val="white"/>
        </w:rPr>
      </w:pPr>
      <w:bookmarkStart w:id="123" w:name="_Toc120543546"/>
      <w:bookmarkStart w:id="124" w:name="_Toc120543743"/>
      <w:bookmarkStart w:id="125" w:name="_Toc120629506"/>
      <w:r>
        <w:rPr>
          <w:rFonts w:eastAsia="Times New Roman"/>
          <w:highlight w:val="white"/>
        </w:rPr>
        <w:t>8</w:t>
      </w:r>
      <w:r w:rsidRPr="00396755">
        <w:rPr>
          <w:rFonts w:eastAsia="Times New Roman"/>
          <w:highlight w:val="white"/>
        </w:rPr>
        <w:t xml:space="preserve">. </w:t>
      </w:r>
      <w:r>
        <w:rPr>
          <w:rFonts w:eastAsia="Times New Roman"/>
          <w:highlight w:val="white"/>
        </w:rPr>
        <w:t>TÀI LIỆU THAM KHẢO</w:t>
      </w:r>
      <w:bookmarkEnd w:id="123"/>
      <w:bookmarkEnd w:id="124"/>
      <w:bookmarkEnd w:id="125"/>
    </w:p>
    <w:p w14:paraId="206DEF3D" w14:textId="77777777" w:rsidR="00682A40" w:rsidRPr="00682A40" w:rsidRDefault="00390E00" w:rsidP="00682A40">
      <w:pPr>
        <w:pStyle w:val="Bibliography"/>
        <w:jc w:val="left"/>
        <w:rPr>
          <w:sz w:val="24"/>
          <w:szCs w:val="24"/>
        </w:rPr>
      </w:pPr>
      <w:r w:rsidRPr="00590DD6">
        <w:rPr>
          <w:highlight w:val="white"/>
        </w:rPr>
        <w:fldChar w:fldCharType="begin"/>
      </w:r>
      <w:r w:rsidR="00682A40">
        <w:rPr>
          <w:highlight w:val="white"/>
        </w:rPr>
        <w:instrText xml:space="preserve"> ADDIN ZOTERO_BIBL {"uncited":[["http://zotero.org/users/10551161/items/RRLYJIGC"],["http://zotero.org/users/10551161/items/TXJFG96P"],["http://zotero.org/users/10551161/items/WVNEPY6E"],["http://zotero.org/users/10551161/items/LDDZ9HTZ"],["http://zotero.org/users/10551161/items/XMD4XSTQ"],["http://zotero.org/users/10551161/items/ER6SZFUY"],["http://zotero.org/users/10551161/items/S9BEQ3VT"],["http://zotero.org/users/10551161/items/7PH2A2FU"]],"omitted":[["http://zotero.org/users/10551161/items/Z4YE7JIP"],["http://zotero.org/users/10551161/items/U8XEDKRX"]],"custom":[]} CSL_BIBLIOGRAPHY </w:instrText>
      </w:r>
      <w:r w:rsidRPr="00590DD6">
        <w:rPr>
          <w:highlight w:val="white"/>
        </w:rPr>
        <w:fldChar w:fldCharType="separate"/>
      </w:r>
      <w:r w:rsidR="00682A40" w:rsidRPr="00682A40">
        <w:rPr>
          <w:sz w:val="24"/>
          <w:szCs w:val="24"/>
        </w:rPr>
        <w:t xml:space="preserve">Abdul Rashid, Roswati et al. 2020. “Mobile Apps in Tourism Communication: The Strengths and Weaknesses on Tourism Trips.” </w:t>
      </w:r>
      <w:r w:rsidR="00682A40" w:rsidRPr="00682A40">
        <w:rPr>
          <w:i/>
          <w:iCs/>
          <w:sz w:val="24"/>
          <w:szCs w:val="24"/>
        </w:rPr>
        <w:t>Journal of Physics: Conference Series</w:t>
      </w:r>
      <w:r w:rsidR="00682A40" w:rsidRPr="00682A40">
        <w:rPr>
          <w:sz w:val="24"/>
          <w:szCs w:val="24"/>
        </w:rPr>
        <w:t xml:space="preserve"> 1529: 042056.</w:t>
      </w:r>
    </w:p>
    <w:p w14:paraId="347FAD42" w14:textId="0F121900" w:rsidR="00682A40" w:rsidRPr="00682A40" w:rsidRDefault="00682A40" w:rsidP="00682A40">
      <w:pPr>
        <w:pStyle w:val="Bibliography"/>
        <w:jc w:val="left"/>
        <w:rPr>
          <w:sz w:val="24"/>
          <w:szCs w:val="24"/>
        </w:rPr>
      </w:pPr>
      <w:r w:rsidRPr="00682A40">
        <w:rPr>
          <w:sz w:val="24"/>
          <w:szCs w:val="24"/>
        </w:rPr>
        <w:t>“Apify” 2018. https://viblo.asia/p/apify-don-gian-hoa-viec-xay-dung-restful-api-tham-chi-khong-can-viet-code-jvElaBXD5kw (November 28, 2022).</w:t>
      </w:r>
    </w:p>
    <w:p w14:paraId="21269C5D" w14:textId="77777777" w:rsidR="00682A40" w:rsidRPr="00682A40" w:rsidRDefault="00682A40" w:rsidP="00682A40">
      <w:pPr>
        <w:pStyle w:val="Bibliography"/>
        <w:jc w:val="left"/>
        <w:rPr>
          <w:sz w:val="24"/>
          <w:szCs w:val="24"/>
        </w:rPr>
      </w:pPr>
      <w:r w:rsidRPr="00682A40">
        <w:rPr>
          <w:sz w:val="24"/>
          <w:szCs w:val="24"/>
        </w:rPr>
        <w:t xml:space="preserve">“Beautiful Soup (HTML Parser).” 2022. </w:t>
      </w:r>
      <w:r w:rsidRPr="00682A40">
        <w:rPr>
          <w:i/>
          <w:iCs/>
          <w:sz w:val="24"/>
          <w:szCs w:val="24"/>
        </w:rPr>
        <w:t>Wikipedia</w:t>
      </w:r>
      <w:r w:rsidRPr="00682A40">
        <w:rPr>
          <w:sz w:val="24"/>
          <w:szCs w:val="24"/>
        </w:rPr>
        <w:t>. https://en.wikipedia.org/w/index.php?title=Beautiful_Soup_(HTML_parser)&amp;oldid=1114895268 (November 28, 2022).</w:t>
      </w:r>
    </w:p>
    <w:p w14:paraId="61495807" w14:textId="4455D54A" w:rsidR="00682A40" w:rsidRPr="00682A40" w:rsidRDefault="00682A40" w:rsidP="00682A40">
      <w:pPr>
        <w:pStyle w:val="Bibliography"/>
        <w:jc w:val="left"/>
        <w:rPr>
          <w:sz w:val="24"/>
          <w:szCs w:val="24"/>
        </w:rPr>
      </w:pPr>
      <w:r w:rsidRPr="00682A40">
        <w:rPr>
          <w:sz w:val="24"/>
          <w:szCs w:val="24"/>
        </w:rPr>
        <w:t>“Firebase” 2021. https://fptcloud.com/firebase-la-gi/ (November 28, 2022).</w:t>
      </w:r>
    </w:p>
    <w:p w14:paraId="55C2DFE1" w14:textId="77777777" w:rsidR="00682A40" w:rsidRPr="00682A40" w:rsidRDefault="00682A40" w:rsidP="00682A40">
      <w:pPr>
        <w:pStyle w:val="Bibliography"/>
        <w:jc w:val="left"/>
        <w:rPr>
          <w:sz w:val="24"/>
          <w:szCs w:val="24"/>
        </w:rPr>
      </w:pPr>
      <w:r w:rsidRPr="00682A40">
        <w:rPr>
          <w:sz w:val="24"/>
          <w:szCs w:val="24"/>
        </w:rPr>
        <w:t>“Fluent Design System.” https://www.microsoft.com/design/fluent/#/windows.</w:t>
      </w:r>
    </w:p>
    <w:p w14:paraId="3013A4B0" w14:textId="77777777" w:rsidR="00682A40" w:rsidRPr="00682A40" w:rsidRDefault="00682A40" w:rsidP="00682A40">
      <w:pPr>
        <w:pStyle w:val="Bibliography"/>
        <w:jc w:val="left"/>
        <w:rPr>
          <w:sz w:val="24"/>
          <w:szCs w:val="24"/>
        </w:rPr>
      </w:pPr>
      <w:r w:rsidRPr="00682A40">
        <w:rPr>
          <w:sz w:val="24"/>
          <w:szCs w:val="24"/>
        </w:rPr>
        <w:t xml:space="preserve">“Python (ngôn ngữ lập trình).” 2022. </w:t>
      </w:r>
      <w:r w:rsidRPr="00682A40">
        <w:rPr>
          <w:i/>
          <w:iCs/>
          <w:sz w:val="24"/>
          <w:szCs w:val="24"/>
        </w:rPr>
        <w:t>Wikipedia tiếng Việt</w:t>
      </w:r>
      <w:r w:rsidRPr="00682A40">
        <w:rPr>
          <w:sz w:val="24"/>
          <w:szCs w:val="24"/>
        </w:rPr>
        <w:t>. https://vi.wikipedia.org/w/index.php?title=Python_(ng%C3%B4n_ng%E1%BB%AF_l%E1%BA%ADp_tr%C3%ACnh)&amp;oldid=69112535 (November 28, 2022).</w:t>
      </w:r>
    </w:p>
    <w:p w14:paraId="7CA1C7A1" w14:textId="77777777" w:rsidR="00682A40" w:rsidRPr="00682A40" w:rsidRDefault="00682A40" w:rsidP="00682A40">
      <w:pPr>
        <w:pStyle w:val="Bibliography"/>
        <w:jc w:val="left"/>
        <w:rPr>
          <w:sz w:val="24"/>
          <w:szCs w:val="24"/>
        </w:rPr>
      </w:pPr>
      <w:r w:rsidRPr="00682A40">
        <w:rPr>
          <w:sz w:val="24"/>
          <w:szCs w:val="24"/>
        </w:rPr>
        <w:t>Quang Đông. 2022. “Nhìn Lại 2021: Du Lịch Việt Nam Thích Ứng Linh Hoạt, Tìm Giải Pháp Phục Hồi.” https://special.nhandan.vn/dulich2021/index.html.</w:t>
      </w:r>
    </w:p>
    <w:p w14:paraId="65746791" w14:textId="77777777" w:rsidR="00682A40" w:rsidRPr="00682A40" w:rsidRDefault="00682A40" w:rsidP="00682A40">
      <w:pPr>
        <w:pStyle w:val="Bibliography"/>
        <w:jc w:val="left"/>
        <w:rPr>
          <w:sz w:val="24"/>
          <w:szCs w:val="24"/>
        </w:rPr>
      </w:pPr>
      <w:r w:rsidRPr="00682A40">
        <w:rPr>
          <w:sz w:val="24"/>
          <w:szCs w:val="24"/>
        </w:rPr>
        <w:t xml:space="preserve">“React Native.” 2022. </w:t>
      </w:r>
      <w:r w:rsidRPr="00682A40">
        <w:rPr>
          <w:i/>
          <w:iCs/>
          <w:sz w:val="24"/>
          <w:szCs w:val="24"/>
        </w:rPr>
        <w:t>Wikipedia</w:t>
      </w:r>
      <w:r w:rsidRPr="00682A40">
        <w:rPr>
          <w:sz w:val="24"/>
          <w:szCs w:val="24"/>
        </w:rPr>
        <w:t>. https://en.wikipedia.org/w/index.php?title=React_Native&amp;oldid=1122638119 (November 28, 2022).</w:t>
      </w:r>
    </w:p>
    <w:p w14:paraId="3DB61E16" w14:textId="77777777" w:rsidR="00682A40" w:rsidRPr="00682A40" w:rsidRDefault="00682A40" w:rsidP="00682A40">
      <w:pPr>
        <w:pStyle w:val="Bibliography"/>
        <w:jc w:val="left"/>
        <w:rPr>
          <w:sz w:val="24"/>
          <w:szCs w:val="24"/>
        </w:rPr>
      </w:pPr>
      <w:r w:rsidRPr="00682A40">
        <w:rPr>
          <w:sz w:val="24"/>
          <w:szCs w:val="24"/>
        </w:rPr>
        <w:t>Thu Hương. 2022. “Đà Nẵng: Du Lịch Ghi Nhận Nhiều Tín Hiệu Khởi Sắc.” http://www.drt.danang.vn/chi_tiet-66290.</w:t>
      </w:r>
    </w:p>
    <w:p w14:paraId="0EAD07DD" w14:textId="77777777" w:rsidR="00682A40" w:rsidRPr="00682A40" w:rsidRDefault="00682A40" w:rsidP="00682A40">
      <w:pPr>
        <w:pStyle w:val="Bibliography"/>
        <w:jc w:val="left"/>
        <w:rPr>
          <w:sz w:val="24"/>
          <w:szCs w:val="24"/>
        </w:rPr>
      </w:pPr>
      <w:r w:rsidRPr="00682A40">
        <w:rPr>
          <w:sz w:val="24"/>
          <w:szCs w:val="24"/>
        </w:rPr>
        <w:t>“TÌM HIỂU VỀ GOOGLE MAP API.” 2015. https://viblo.asia/p/tim-hieu-ve-google-map-api-ZWApGxJ3R06y (November 28, 2022).</w:t>
      </w:r>
    </w:p>
    <w:p w14:paraId="1F1362E8" w14:textId="77777777" w:rsidR="00682A40" w:rsidRPr="00682A40" w:rsidRDefault="00682A40" w:rsidP="00682A40">
      <w:pPr>
        <w:pStyle w:val="Bibliography"/>
        <w:jc w:val="left"/>
        <w:rPr>
          <w:sz w:val="24"/>
          <w:szCs w:val="24"/>
        </w:rPr>
      </w:pPr>
      <w:r w:rsidRPr="00682A40">
        <w:rPr>
          <w:sz w:val="24"/>
          <w:szCs w:val="24"/>
        </w:rPr>
        <w:t xml:space="preserve">“TypeScript.” 2022. </w:t>
      </w:r>
      <w:r w:rsidRPr="00682A40">
        <w:rPr>
          <w:i/>
          <w:iCs/>
          <w:sz w:val="24"/>
          <w:szCs w:val="24"/>
        </w:rPr>
        <w:t>Wikipedia</w:t>
      </w:r>
      <w:r w:rsidRPr="00682A40">
        <w:rPr>
          <w:sz w:val="24"/>
          <w:szCs w:val="24"/>
        </w:rPr>
        <w:t>. https://en.wikipedia.org/w/index.php?title=TypeScript&amp;oldid=1122664836 (November 28, 2022).</w:t>
      </w:r>
    </w:p>
    <w:p w14:paraId="10D90F17" w14:textId="5E8F4403" w:rsidR="00390E00" w:rsidRPr="00390E00" w:rsidRDefault="00390E00" w:rsidP="0047052B">
      <w:pPr>
        <w:jc w:val="left"/>
        <w:rPr>
          <w:highlight w:val="white"/>
        </w:rPr>
      </w:pPr>
      <w:r w:rsidRPr="00590DD6">
        <w:rPr>
          <w:sz w:val="24"/>
          <w:szCs w:val="24"/>
          <w:highlight w:val="white"/>
        </w:rPr>
        <w:lastRenderedPageBreak/>
        <w:fldChar w:fldCharType="end"/>
      </w:r>
    </w:p>
    <w:sectPr w:rsidR="00390E00" w:rsidRPr="00390E00" w:rsidSect="003F3A9D">
      <w:headerReference w:type="default" r:id="rId29"/>
      <w:pgSz w:w="11907" w:h="16840" w:code="9"/>
      <w:pgMar w:top="851" w:right="1134" w:bottom="851" w:left="1701" w:header="720" w:footer="720" w:gutter="0"/>
      <w:pgBorders w:display="firstPage" w:offsetFrom="page">
        <w:top w:val="single" w:sz="18" w:space="24" w:color="auto"/>
        <w:left w:val="single" w:sz="18" w:space="24" w:color="auto"/>
        <w:bottom w:val="single" w:sz="18" w:space="24" w:color="auto"/>
        <w:right w:val="single" w:sz="18" w:space="24" w:color="auto"/>
      </w:pgBorders>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574B51A" w14:textId="77777777" w:rsidR="00934BD9" w:rsidRDefault="00934BD9">
      <w:pPr>
        <w:spacing w:after="0" w:line="240" w:lineRule="auto"/>
      </w:pPr>
      <w:r>
        <w:separator/>
      </w:r>
    </w:p>
  </w:endnote>
  <w:endnote w:type="continuationSeparator" w:id="0">
    <w:p w14:paraId="5CE0BEC6" w14:textId="77777777" w:rsidR="00934BD9" w:rsidRDefault="00934BD9">
      <w:pPr>
        <w:spacing w:after="0" w:line="240" w:lineRule="auto"/>
      </w:pPr>
      <w:r>
        <w:continuationSeparator/>
      </w:r>
    </w:p>
  </w:endnote>
  <w:endnote w:type="continuationNotice" w:id="1">
    <w:p w14:paraId="68BEC091" w14:textId="77777777" w:rsidR="00934BD9" w:rsidRDefault="00934BD9">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TimesNewRomanPS-BoldMT">
    <w:altName w:val="Times New Roman"/>
    <w:panose1 w:val="00000000000000000000"/>
    <w:charset w:val="00"/>
    <w:family w:val="roman"/>
    <w:notTrueType/>
    <w:pitch w:val="default"/>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79B83EC" w14:textId="77777777" w:rsidR="00934BD9" w:rsidRDefault="00934BD9">
      <w:pPr>
        <w:spacing w:after="0" w:line="240" w:lineRule="auto"/>
      </w:pPr>
      <w:r>
        <w:separator/>
      </w:r>
    </w:p>
  </w:footnote>
  <w:footnote w:type="continuationSeparator" w:id="0">
    <w:p w14:paraId="1CB82BA9" w14:textId="77777777" w:rsidR="00934BD9" w:rsidRDefault="00934BD9">
      <w:pPr>
        <w:spacing w:after="0" w:line="240" w:lineRule="auto"/>
      </w:pPr>
      <w:r>
        <w:continuationSeparator/>
      </w:r>
    </w:p>
  </w:footnote>
  <w:footnote w:type="continuationNotice" w:id="1">
    <w:p w14:paraId="3AE41804" w14:textId="77777777" w:rsidR="00934BD9" w:rsidRDefault="00934BD9">
      <w:pPr>
        <w:spacing w:after="0" w:line="240" w:lineRule="auto"/>
      </w:pPr>
    </w:p>
  </w:footnote>
  <w:footnote w:id="2">
    <w:p w14:paraId="16C4B9F8" w14:textId="52A894E9" w:rsidR="007925E0" w:rsidRPr="007925E0" w:rsidRDefault="007925E0">
      <w:pPr>
        <w:pStyle w:val="FootnoteText"/>
        <w:rPr>
          <w:b/>
          <w:bCs/>
        </w:rPr>
      </w:pPr>
      <w:r>
        <w:rPr>
          <w:rStyle w:val="FootnoteReference"/>
        </w:rPr>
        <w:footnoteRef/>
      </w:r>
      <w:r>
        <w:t xml:space="preserve"> </w:t>
      </w:r>
      <w:r>
        <w:rPr>
          <w:b/>
          <w:bCs/>
        </w:rPr>
        <w:t xml:space="preserve">Framework (Khung phần mềm): </w:t>
      </w:r>
      <w:r w:rsidRPr="007925E0">
        <w:t>là các đoạn code đã được viết sẵn, cấu thành nên một bộ khung và các thư viện lập trình được đóng gói. Chúng cung cấp các tính năng có sẵn như mô hình, API và các yếu tố khác để tối giản cho việc phát triển các ứng dụng phong phú, năng động.</w:t>
      </w:r>
    </w:p>
  </w:footnote>
  <w:footnote w:id="3">
    <w:p w14:paraId="78B2692E" w14:textId="6615C672" w:rsidR="00A903A6" w:rsidRPr="00A903A6" w:rsidRDefault="00A903A6" w:rsidP="00A903A6">
      <w:pPr>
        <w:pStyle w:val="FootnoteText"/>
      </w:pPr>
      <w:r>
        <w:rPr>
          <w:rStyle w:val="FootnoteReference"/>
        </w:rPr>
        <w:footnoteRef/>
      </w:r>
      <w:r>
        <w:t xml:space="preserve"> </w:t>
      </w:r>
      <w:r>
        <w:rPr>
          <w:b/>
          <w:bCs/>
        </w:rPr>
        <w:t>JSON</w:t>
      </w:r>
      <w:r w:rsidRPr="00A903A6">
        <w:t xml:space="preserve"> </w:t>
      </w:r>
      <w:r w:rsidR="008E46B2">
        <w:t>(</w:t>
      </w:r>
      <w:r w:rsidRPr="00A903A6">
        <w:rPr>
          <w:b/>
          <w:bCs/>
        </w:rPr>
        <w:t>J</w:t>
      </w:r>
      <w:r w:rsidRPr="00A903A6">
        <w:t xml:space="preserve">avaScript </w:t>
      </w:r>
      <w:r w:rsidRPr="00A903A6">
        <w:rPr>
          <w:b/>
          <w:bCs/>
        </w:rPr>
        <w:t>O</w:t>
      </w:r>
      <w:r w:rsidRPr="00A903A6">
        <w:t xml:space="preserve">bject </w:t>
      </w:r>
      <w:r w:rsidRPr="00A903A6">
        <w:rPr>
          <w:b/>
          <w:bCs/>
        </w:rPr>
        <w:t>N</w:t>
      </w:r>
      <w:r w:rsidRPr="00A903A6">
        <w:t>otation</w:t>
      </w:r>
      <w:r w:rsidR="008E46B2">
        <w:t>):</w:t>
      </w:r>
      <w:r w:rsidRPr="00A903A6">
        <w:t xml:space="preserve"> là một kiểu định dạng dữ liệu tuân theo một quy luật nhất định mà hầu hết các ngôn ngữ lập trình hiện nay đều có thể đọc được. JSON là một tiêu chuẩn mở để trao đổi dữ liệu trên web.</w:t>
      </w:r>
    </w:p>
  </w:footnote>
  <w:footnote w:id="4">
    <w:p w14:paraId="66405579" w14:textId="60E0177B" w:rsidR="00583F6C" w:rsidRDefault="00583F6C" w:rsidP="00BB2CB9">
      <w:pPr>
        <w:pStyle w:val="FootnoteText"/>
      </w:pPr>
      <w:r>
        <w:rPr>
          <w:rStyle w:val="FootnoteReference"/>
        </w:rPr>
        <w:footnoteRef/>
      </w:r>
      <w:r>
        <w:t xml:space="preserve"> </w:t>
      </w:r>
      <w:r w:rsidR="00BB2CB9" w:rsidRPr="00ED73C6">
        <w:rPr>
          <w:b/>
          <w:bCs/>
        </w:rPr>
        <w:t>RESTful API:</w:t>
      </w:r>
      <w:r w:rsidR="00BB2CB9">
        <w:t xml:space="preserve"> </w:t>
      </w:r>
      <w:r w:rsidR="00BB2CB9" w:rsidRPr="00BB2CB9">
        <w:t>là một tiêu chuẩn dùng trong việc thiết kế các API cho các ứng dụng web để quản lý các</w:t>
      </w:r>
      <w:r w:rsidR="00CC3F00">
        <w:t xml:space="preserve"> nguồn thu thập. Đây </w:t>
      </w:r>
      <w:r w:rsidR="00BB2CB9" w:rsidRPr="00BB2CB9">
        <w:t>là một trong những kiểu thiết kế API được sử dụng phổ biến ngày nay để cho các ứng dụng (web, mobile…) khác nhau giao tiếp với nhau.</w:t>
      </w:r>
    </w:p>
  </w:footnote>
  <w:footnote w:id="5">
    <w:p w14:paraId="0E3959E3" w14:textId="77777777" w:rsidR="004C7903" w:rsidRDefault="004C7903" w:rsidP="00064831">
      <w:pPr>
        <w:pStyle w:val="FootnoteText"/>
      </w:pPr>
      <w:r>
        <w:rPr>
          <w:rStyle w:val="FootnoteReference"/>
        </w:rPr>
        <w:footnoteRef/>
      </w:r>
      <w:r>
        <w:t xml:space="preserve"> </w:t>
      </w:r>
      <w:r w:rsidRPr="00F90741">
        <w:rPr>
          <w:b/>
          <w:bCs/>
        </w:rPr>
        <w:t>Microsoft Fluent Design System</w:t>
      </w:r>
      <w:r>
        <w:t>:</w:t>
      </w:r>
      <w:r w:rsidRPr="00A4299D">
        <w:t xml:space="preserve"> là ngôn ngữ thiết kế mới chuyển từ một thiết kế phẳng nhàm chán truyền thống sang một ngôn ngữ thiết kế hiện đại mang lại trải nghiệm sâu sắc và hấp dẫn hơn bằng cách sử dụng các kỹ thuật thiết kế đa chiều mới.</w:t>
      </w:r>
    </w:p>
  </w:footnote>
  <w:footnote w:id="6">
    <w:p w14:paraId="493A0380" w14:textId="77777777" w:rsidR="00257EEA" w:rsidRDefault="004C7903" w:rsidP="00064831">
      <w:pPr>
        <w:pStyle w:val="FootnoteText"/>
      </w:pPr>
      <w:r>
        <w:rPr>
          <w:rStyle w:val="FootnoteReference"/>
        </w:rPr>
        <w:footnoteRef/>
      </w:r>
      <w:r>
        <w:t xml:space="preserve"> </w:t>
      </w:r>
      <w:r w:rsidRPr="00F90741">
        <w:rPr>
          <w:b/>
          <w:bCs/>
        </w:rPr>
        <w:t>Figma</w:t>
      </w:r>
      <w:r>
        <w:t>:</w:t>
      </w:r>
      <w:r w:rsidRPr="0072262A">
        <w:t xml:space="preserve"> là một công cụ thiết kế đồ họa vector chạy trên trình duyệt web, thường dùng để thiết kế </w:t>
      </w:r>
      <w:r>
        <w:t>giao diện</w:t>
      </w:r>
      <w:r w:rsidRPr="0072262A">
        <w:t xml:space="preserve"> và dựng </w:t>
      </w:r>
      <w:r>
        <w:t>mẫu sản phẩm</w:t>
      </w:r>
      <w:r w:rsidRPr="0072262A">
        <w:t>.</w:t>
      </w:r>
    </w:p>
  </w:footnote>
  <w:footnote w:id="7">
    <w:p w14:paraId="33FA99E9" w14:textId="7227AD91" w:rsidR="00AF3D00" w:rsidRPr="00AF3D00" w:rsidRDefault="00AF3D00">
      <w:pPr>
        <w:pStyle w:val="FootnoteText"/>
        <w:rPr>
          <w:b/>
          <w:bCs/>
        </w:rPr>
      </w:pPr>
      <w:r>
        <w:rPr>
          <w:rStyle w:val="FootnoteReference"/>
        </w:rPr>
        <w:footnoteRef/>
      </w:r>
      <w:r>
        <w:t xml:space="preserve"> </w:t>
      </w:r>
      <w:r>
        <w:rPr>
          <w:b/>
          <w:bCs/>
        </w:rPr>
        <w:t>Công thức Haversine</w:t>
      </w:r>
      <w:r w:rsidR="00C855BC">
        <w:rPr>
          <w:b/>
          <w:bCs/>
        </w:rPr>
        <w:t xml:space="preserve"> (Quy luật Haversine)</w:t>
      </w:r>
      <w:r>
        <w:rPr>
          <w:b/>
          <w:bCs/>
        </w:rPr>
        <w:t xml:space="preserve">: </w:t>
      </w:r>
      <w:r w:rsidR="00095558">
        <w:t xml:space="preserve">là công thức </w:t>
      </w:r>
      <w:r w:rsidR="00095558" w:rsidRPr="00095558">
        <w:t>xác định khoảng cách giữa hai điểm trên một mặt cầu</w:t>
      </w:r>
      <w:r w:rsidR="00F27B2A">
        <w:t xml:space="preserve"> khi</w:t>
      </w:r>
      <w:r w:rsidR="00095558" w:rsidRPr="00095558">
        <w:t xml:space="preserve"> cho</w:t>
      </w:r>
      <w:r w:rsidR="00F27B2A">
        <w:t xml:space="preserve"> trước</w:t>
      </w:r>
      <w:r w:rsidR="00095558" w:rsidRPr="00095558">
        <w:t xml:space="preserve"> kinh độ và vĩ độ của chúng.</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B9EEA69" w14:textId="057486E5" w:rsidR="002832A7" w:rsidRPr="00C83C84" w:rsidRDefault="00C83C84">
    <w:pPr>
      <w:pBdr>
        <w:top w:val="nil"/>
        <w:left w:val="nil"/>
        <w:bottom w:val="single" w:sz="4" w:space="1" w:color="D9D9D9"/>
        <w:right w:val="nil"/>
        <w:between w:val="nil"/>
      </w:pBdr>
      <w:tabs>
        <w:tab w:val="center" w:pos="4680"/>
        <w:tab w:val="right" w:pos="9360"/>
      </w:tabs>
      <w:spacing w:after="0" w:line="240" w:lineRule="auto"/>
      <w:jc w:val="right"/>
      <w:rPr>
        <w:rFonts w:eastAsia="Times New Roman"/>
        <w:b/>
        <w:color w:val="000000"/>
        <w:sz w:val="26"/>
        <w:szCs w:val="26"/>
      </w:rPr>
    </w:pPr>
    <w:r w:rsidRPr="00C83C84">
      <w:rPr>
        <w:rFonts w:eastAsia="Times New Roman"/>
        <w:b/>
        <w:iCs/>
        <w:color w:val="000000"/>
        <w:sz w:val="26"/>
        <w:szCs w:val="26"/>
      </w:rPr>
      <w:t>TRANG</w:t>
    </w:r>
    <w:r w:rsidR="00D57D43" w:rsidRPr="00C83C84">
      <w:rPr>
        <w:rFonts w:eastAsia="Times New Roman"/>
        <w:b/>
        <w:color w:val="000000"/>
        <w:sz w:val="26"/>
        <w:szCs w:val="26"/>
      </w:rPr>
      <w:t xml:space="preserve"> | </w:t>
    </w:r>
    <w:r w:rsidR="00D57D43" w:rsidRPr="00C83C84">
      <w:rPr>
        <w:rFonts w:eastAsia="Times New Roman"/>
        <w:b/>
        <w:color w:val="000000"/>
        <w:sz w:val="26"/>
        <w:szCs w:val="26"/>
      </w:rPr>
      <w:fldChar w:fldCharType="begin"/>
    </w:r>
    <w:r w:rsidR="00D57D43" w:rsidRPr="00C83C84">
      <w:rPr>
        <w:rFonts w:eastAsia="Times New Roman"/>
        <w:b/>
        <w:color w:val="000000"/>
        <w:sz w:val="26"/>
        <w:szCs w:val="26"/>
      </w:rPr>
      <w:instrText>PAGE</w:instrText>
    </w:r>
    <w:r w:rsidR="00D57D43" w:rsidRPr="00C83C84">
      <w:rPr>
        <w:rFonts w:eastAsia="Times New Roman"/>
        <w:b/>
        <w:color w:val="000000"/>
        <w:sz w:val="26"/>
        <w:szCs w:val="26"/>
      </w:rPr>
      <w:fldChar w:fldCharType="separate"/>
    </w:r>
    <w:r w:rsidR="00D322BC" w:rsidRPr="00C83C84">
      <w:rPr>
        <w:rFonts w:eastAsia="Times New Roman"/>
        <w:b/>
        <w:color w:val="000000"/>
        <w:sz w:val="26"/>
        <w:szCs w:val="26"/>
      </w:rPr>
      <w:t>1</w:t>
    </w:r>
    <w:r w:rsidR="00D57D43" w:rsidRPr="00C83C84">
      <w:rPr>
        <w:rFonts w:eastAsia="Times New Roman"/>
        <w:b/>
        <w:color w:val="000000"/>
        <w:sz w:val="26"/>
        <w:szCs w:val="26"/>
      </w:rPr>
      <w:fldChar w:fldCharType="end"/>
    </w:r>
  </w:p>
  <w:p w14:paraId="2A93A985" w14:textId="77777777" w:rsidR="002832A7" w:rsidRPr="00C83C84" w:rsidRDefault="002832A7">
    <w:pPr>
      <w:pBdr>
        <w:top w:val="nil"/>
        <w:left w:val="nil"/>
        <w:bottom w:val="nil"/>
        <w:right w:val="nil"/>
        <w:between w:val="nil"/>
      </w:pBdr>
      <w:tabs>
        <w:tab w:val="center" w:pos="4680"/>
        <w:tab w:val="right" w:pos="9360"/>
      </w:tabs>
      <w:spacing w:after="0" w:line="240" w:lineRule="auto"/>
      <w:rPr>
        <w:rFonts w:eastAsia="Times New Roman"/>
        <w:b/>
        <w:color w:val="000000"/>
        <w:szCs w:val="28"/>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7D73981"/>
    <w:multiLevelType w:val="hybridMultilevel"/>
    <w:tmpl w:val="3A567608"/>
    <w:lvl w:ilvl="0" w:tplc="D890CBC0">
      <w:start w:val="5"/>
      <w:numFmt w:val="bullet"/>
      <w:lvlText w:val="-"/>
      <w:lvlJc w:val="left"/>
      <w:pPr>
        <w:ind w:left="720" w:hanging="360"/>
      </w:pPr>
      <w:rPr>
        <w:rFonts w:ascii="Times New Roman" w:eastAsia="Calibr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56A7171A"/>
    <w:multiLevelType w:val="hybridMultilevel"/>
    <w:tmpl w:val="B122EA68"/>
    <w:lvl w:ilvl="0" w:tplc="936E5810">
      <w:start w:val="4"/>
      <w:numFmt w:val="bullet"/>
      <w:lvlText w:val="-"/>
      <w:lvlJc w:val="left"/>
      <w:pPr>
        <w:ind w:left="1080" w:hanging="360"/>
      </w:pPr>
      <w:rPr>
        <w:rFonts w:ascii="Times New Roman" w:eastAsia="Calibr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15:restartNumberingAfterBreak="0">
    <w:nsid w:val="58283181"/>
    <w:multiLevelType w:val="hybridMultilevel"/>
    <w:tmpl w:val="B5122B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58A21A1B"/>
    <w:multiLevelType w:val="hybridMultilevel"/>
    <w:tmpl w:val="D37CF728"/>
    <w:lvl w:ilvl="0" w:tplc="1D8E1764">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5F644044"/>
    <w:multiLevelType w:val="hybridMultilevel"/>
    <w:tmpl w:val="2E225068"/>
    <w:lvl w:ilvl="0" w:tplc="A16C15FE">
      <w:start w:val="4"/>
      <w:numFmt w:val="bullet"/>
      <w:lvlText w:val="-"/>
      <w:lvlJc w:val="left"/>
      <w:pPr>
        <w:ind w:left="720" w:hanging="360"/>
      </w:pPr>
      <w:rPr>
        <w:rFonts w:ascii="Times New Roman" w:eastAsia="Calibr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6E580466"/>
    <w:multiLevelType w:val="hybridMultilevel"/>
    <w:tmpl w:val="139A4812"/>
    <w:lvl w:ilvl="0" w:tplc="676C2FBE">
      <w:start w:val="5"/>
      <w:numFmt w:val="bullet"/>
      <w:lvlText w:val="-"/>
      <w:lvlJc w:val="left"/>
      <w:pPr>
        <w:ind w:left="1080" w:hanging="360"/>
      </w:pPr>
      <w:rPr>
        <w:rFonts w:ascii="Times New Roman" w:eastAsia="Calibr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16cid:durableId="1053692943">
    <w:abstractNumId w:val="5"/>
  </w:num>
  <w:num w:numId="2" w16cid:durableId="1244922768">
    <w:abstractNumId w:val="0"/>
  </w:num>
  <w:num w:numId="3" w16cid:durableId="1082292083">
    <w:abstractNumId w:val="1"/>
  </w:num>
  <w:num w:numId="4" w16cid:durableId="1542790894">
    <w:abstractNumId w:val="4"/>
  </w:num>
  <w:num w:numId="5" w16cid:durableId="255597746">
    <w:abstractNumId w:val="2"/>
  </w:num>
  <w:num w:numId="6" w16cid:durableId="190077463">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isplayBackgroundShape/>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832A7"/>
    <w:rsid w:val="00001490"/>
    <w:rsid w:val="00001CC8"/>
    <w:rsid w:val="00001EA4"/>
    <w:rsid w:val="00003070"/>
    <w:rsid w:val="00003334"/>
    <w:rsid w:val="00003EA3"/>
    <w:rsid w:val="0000481E"/>
    <w:rsid w:val="00004B38"/>
    <w:rsid w:val="000055B9"/>
    <w:rsid w:val="00005746"/>
    <w:rsid w:val="0000660C"/>
    <w:rsid w:val="0000706F"/>
    <w:rsid w:val="00007242"/>
    <w:rsid w:val="00007A95"/>
    <w:rsid w:val="00007ABC"/>
    <w:rsid w:val="00007EB0"/>
    <w:rsid w:val="00010C2A"/>
    <w:rsid w:val="00011860"/>
    <w:rsid w:val="00011986"/>
    <w:rsid w:val="00012A70"/>
    <w:rsid w:val="00012C22"/>
    <w:rsid w:val="00013280"/>
    <w:rsid w:val="00013599"/>
    <w:rsid w:val="0001504C"/>
    <w:rsid w:val="00016C28"/>
    <w:rsid w:val="00020364"/>
    <w:rsid w:val="00020CE1"/>
    <w:rsid w:val="00020F28"/>
    <w:rsid w:val="0002111F"/>
    <w:rsid w:val="00023F9F"/>
    <w:rsid w:val="000248EB"/>
    <w:rsid w:val="00024D7D"/>
    <w:rsid w:val="00024D91"/>
    <w:rsid w:val="00027FD1"/>
    <w:rsid w:val="000300F0"/>
    <w:rsid w:val="00030805"/>
    <w:rsid w:val="00032EE0"/>
    <w:rsid w:val="00033485"/>
    <w:rsid w:val="00034163"/>
    <w:rsid w:val="00036A8E"/>
    <w:rsid w:val="00036A99"/>
    <w:rsid w:val="000371B8"/>
    <w:rsid w:val="00037393"/>
    <w:rsid w:val="0003759F"/>
    <w:rsid w:val="00037732"/>
    <w:rsid w:val="000377BF"/>
    <w:rsid w:val="00041ABA"/>
    <w:rsid w:val="000436CB"/>
    <w:rsid w:val="00043EC6"/>
    <w:rsid w:val="0004498D"/>
    <w:rsid w:val="00045306"/>
    <w:rsid w:val="000456EB"/>
    <w:rsid w:val="000469E5"/>
    <w:rsid w:val="00047597"/>
    <w:rsid w:val="000517F1"/>
    <w:rsid w:val="00051DDD"/>
    <w:rsid w:val="00051F79"/>
    <w:rsid w:val="00053003"/>
    <w:rsid w:val="00053C64"/>
    <w:rsid w:val="00053D46"/>
    <w:rsid w:val="000542D4"/>
    <w:rsid w:val="00054B37"/>
    <w:rsid w:val="00054ED1"/>
    <w:rsid w:val="000566AA"/>
    <w:rsid w:val="00056BB7"/>
    <w:rsid w:val="00056FC2"/>
    <w:rsid w:val="00057479"/>
    <w:rsid w:val="000577EC"/>
    <w:rsid w:val="000620DE"/>
    <w:rsid w:val="000628C9"/>
    <w:rsid w:val="0006297B"/>
    <w:rsid w:val="00063E52"/>
    <w:rsid w:val="00063E97"/>
    <w:rsid w:val="00064831"/>
    <w:rsid w:val="0006487F"/>
    <w:rsid w:val="000656DA"/>
    <w:rsid w:val="00066601"/>
    <w:rsid w:val="00066B19"/>
    <w:rsid w:val="00066B5B"/>
    <w:rsid w:val="0006761B"/>
    <w:rsid w:val="0007032F"/>
    <w:rsid w:val="00070BD6"/>
    <w:rsid w:val="00074992"/>
    <w:rsid w:val="00080066"/>
    <w:rsid w:val="00080A42"/>
    <w:rsid w:val="0008102F"/>
    <w:rsid w:val="000810E6"/>
    <w:rsid w:val="00081639"/>
    <w:rsid w:val="000819C1"/>
    <w:rsid w:val="00083396"/>
    <w:rsid w:val="00086762"/>
    <w:rsid w:val="00087264"/>
    <w:rsid w:val="00087AF5"/>
    <w:rsid w:val="00091ABE"/>
    <w:rsid w:val="00092237"/>
    <w:rsid w:val="000923ED"/>
    <w:rsid w:val="000934DB"/>
    <w:rsid w:val="000944D3"/>
    <w:rsid w:val="00094A73"/>
    <w:rsid w:val="00094D15"/>
    <w:rsid w:val="00095558"/>
    <w:rsid w:val="0009632E"/>
    <w:rsid w:val="00097186"/>
    <w:rsid w:val="0009737E"/>
    <w:rsid w:val="000A01A0"/>
    <w:rsid w:val="000A063C"/>
    <w:rsid w:val="000A1B81"/>
    <w:rsid w:val="000A4402"/>
    <w:rsid w:val="000A4E5E"/>
    <w:rsid w:val="000A5269"/>
    <w:rsid w:val="000A5E35"/>
    <w:rsid w:val="000A6C44"/>
    <w:rsid w:val="000A7E23"/>
    <w:rsid w:val="000B0A0D"/>
    <w:rsid w:val="000B25A2"/>
    <w:rsid w:val="000B2C45"/>
    <w:rsid w:val="000B2D0D"/>
    <w:rsid w:val="000B2FE4"/>
    <w:rsid w:val="000B33D8"/>
    <w:rsid w:val="000B4265"/>
    <w:rsid w:val="000B4B16"/>
    <w:rsid w:val="000B4C8B"/>
    <w:rsid w:val="000B57B8"/>
    <w:rsid w:val="000B6FA5"/>
    <w:rsid w:val="000C00E9"/>
    <w:rsid w:val="000C0752"/>
    <w:rsid w:val="000C0F61"/>
    <w:rsid w:val="000C1134"/>
    <w:rsid w:val="000C16AD"/>
    <w:rsid w:val="000C260B"/>
    <w:rsid w:val="000C2D3C"/>
    <w:rsid w:val="000C3F64"/>
    <w:rsid w:val="000C43E9"/>
    <w:rsid w:val="000C4B5B"/>
    <w:rsid w:val="000C6701"/>
    <w:rsid w:val="000D1FB8"/>
    <w:rsid w:val="000D6EBA"/>
    <w:rsid w:val="000D7B30"/>
    <w:rsid w:val="000E200F"/>
    <w:rsid w:val="000E2602"/>
    <w:rsid w:val="000E3611"/>
    <w:rsid w:val="000E3E72"/>
    <w:rsid w:val="000E4249"/>
    <w:rsid w:val="000F0349"/>
    <w:rsid w:val="000F3FBC"/>
    <w:rsid w:val="000F4415"/>
    <w:rsid w:val="000F4AD7"/>
    <w:rsid w:val="000F656E"/>
    <w:rsid w:val="000F6BAC"/>
    <w:rsid w:val="000F7334"/>
    <w:rsid w:val="000F7B69"/>
    <w:rsid w:val="00100085"/>
    <w:rsid w:val="001005E2"/>
    <w:rsid w:val="001008B6"/>
    <w:rsid w:val="00101032"/>
    <w:rsid w:val="00101C64"/>
    <w:rsid w:val="00103D1A"/>
    <w:rsid w:val="001040E8"/>
    <w:rsid w:val="001048DC"/>
    <w:rsid w:val="00111220"/>
    <w:rsid w:val="00111D22"/>
    <w:rsid w:val="00112BA8"/>
    <w:rsid w:val="00112C31"/>
    <w:rsid w:val="001138D0"/>
    <w:rsid w:val="00114EA8"/>
    <w:rsid w:val="0011573B"/>
    <w:rsid w:val="00115E22"/>
    <w:rsid w:val="001163AB"/>
    <w:rsid w:val="00116B44"/>
    <w:rsid w:val="00116C78"/>
    <w:rsid w:val="00117083"/>
    <w:rsid w:val="001173DB"/>
    <w:rsid w:val="00120F9B"/>
    <w:rsid w:val="00121F91"/>
    <w:rsid w:val="00123961"/>
    <w:rsid w:val="001241B5"/>
    <w:rsid w:val="0012543B"/>
    <w:rsid w:val="00125882"/>
    <w:rsid w:val="001258DF"/>
    <w:rsid w:val="00126031"/>
    <w:rsid w:val="00126A7C"/>
    <w:rsid w:val="00126DCF"/>
    <w:rsid w:val="00126FB5"/>
    <w:rsid w:val="00126FB6"/>
    <w:rsid w:val="00127346"/>
    <w:rsid w:val="00131084"/>
    <w:rsid w:val="00131421"/>
    <w:rsid w:val="001320D3"/>
    <w:rsid w:val="00134CE2"/>
    <w:rsid w:val="001366EB"/>
    <w:rsid w:val="00136A8E"/>
    <w:rsid w:val="001374B7"/>
    <w:rsid w:val="00140AA3"/>
    <w:rsid w:val="001429BA"/>
    <w:rsid w:val="001460B0"/>
    <w:rsid w:val="001462D3"/>
    <w:rsid w:val="00146ADA"/>
    <w:rsid w:val="0015009C"/>
    <w:rsid w:val="001515C7"/>
    <w:rsid w:val="00152909"/>
    <w:rsid w:val="00152BE1"/>
    <w:rsid w:val="00152DA1"/>
    <w:rsid w:val="0015396F"/>
    <w:rsid w:val="0015483A"/>
    <w:rsid w:val="00154B07"/>
    <w:rsid w:val="001557C8"/>
    <w:rsid w:val="00155D9C"/>
    <w:rsid w:val="0015660B"/>
    <w:rsid w:val="00156B7B"/>
    <w:rsid w:val="00156CD0"/>
    <w:rsid w:val="001607E2"/>
    <w:rsid w:val="00162034"/>
    <w:rsid w:val="00162923"/>
    <w:rsid w:val="00162E4F"/>
    <w:rsid w:val="001630F4"/>
    <w:rsid w:val="00164025"/>
    <w:rsid w:val="00164532"/>
    <w:rsid w:val="00164CBE"/>
    <w:rsid w:val="00164D33"/>
    <w:rsid w:val="00164DFC"/>
    <w:rsid w:val="0016502A"/>
    <w:rsid w:val="00165073"/>
    <w:rsid w:val="00165812"/>
    <w:rsid w:val="0016644C"/>
    <w:rsid w:val="001664DE"/>
    <w:rsid w:val="00166A36"/>
    <w:rsid w:val="00166CF8"/>
    <w:rsid w:val="00167424"/>
    <w:rsid w:val="001706CD"/>
    <w:rsid w:val="001729A0"/>
    <w:rsid w:val="00173C2B"/>
    <w:rsid w:val="00175F2E"/>
    <w:rsid w:val="0017779C"/>
    <w:rsid w:val="00181055"/>
    <w:rsid w:val="00182336"/>
    <w:rsid w:val="00182A78"/>
    <w:rsid w:val="0018468A"/>
    <w:rsid w:val="00187E9B"/>
    <w:rsid w:val="001900E8"/>
    <w:rsid w:val="00195DEA"/>
    <w:rsid w:val="00196CDF"/>
    <w:rsid w:val="0019799E"/>
    <w:rsid w:val="001A1331"/>
    <w:rsid w:val="001A1368"/>
    <w:rsid w:val="001A203B"/>
    <w:rsid w:val="001A2524"/>
    <w:rsid w:val="001A34B6"/>
    <w:rsid w:val="001A3B98"/>
    <w:rsid w:val="001A4D6C"/>
    <w:rsid w:val="001A6204"/>
    <w:rsid w:val="001B0494"/>
    <w:rsid w:val="001B0BFB"/>
    <w:rsid w:val="001B1094"/>
    <w:rsid w:val="001B2584"/>
    <w:rsid w:val="001B26A1"/>
    <w:rsid w:val="001B2D32"/>
    <w:rsid w:val="001B2FCD"/>
    <w:rsid w:val="001B4C87"/>
    <w:rsid w:val="001B5328"/>
    <w:rsid w:val="001B5BE3"/>
    <w:rsid w:val="001B669E"/>
    <w:rsid w:val="001C2117"/>
    <w:rsid w:val="001C2BC6"/>
    <w:rsid w:val="001C3A5A"/>
    <w:rsid w:val="001C4458"/>
    <w:rsid w:val="001C4945"/>
    <w:rsid w:val="001C4AA5"/>
    <w:rsid w:val="001C4AEB"/>
    <w:rsid w:val="001C74E3"/>
    <w:rsid w:val="001C7935"/>
    <w:rsid w:val="001D0F31"/>
    <w:rsid w:val="001D1288"/>
    <w:rsid w:val="001D1F47"/>
    <w:rsid w:val="001D3BB3"/>
    <w:rsid w:val="001D5139"/>
    <w:rsid w:val="001D6C01"/>
    <w:rsid w:val="001E0DB6"/>
    <w:rsid w:val="001E2904"/>
    <w:rsid w:val="001E45C8"/>
    <w:rsid w:val="001E4972"/>
    <w:rsid w:val="001E5210"/>
    <w:rsid w:val="001E641B"/>
    <w:rsid w:val="001E694F"/>
    <w:rsid w:val="001E6D06"/>
    <w:rsid w:val="001F1FDD"/>
    <w:rsid w:val="001F250F"/>
    <w:rsid w:val="001F278A"/>
    <w:rsid w:val="001F3379"/>
    <w:rsid w:val="001F4224"/>
    <w:rsid w:val="001F4280"/>
    <w:rsid w:val="001F49FF"/>
    <w:rsid w:val="001F578F"/>
    <w:rsid w:val="001F5F26"/>
    <w:rsid w:val="001F7409"/>
    <w:rsid w:val="00200D0C"/>
    <w:rsid w:val="0020256B"/>
    <w:rsid w:val="00202DF9"/>
    <w:rsid w:val="00202E19"/>
    <w:rsid w:val="002047AD"/>
    <w:rsid w:val="002057CA"/>
    <w:rsid w:val="00205A96"/>
    <w:rsid w:val="002064A4"/>
    <w:rsid w:val="00207416"/>
    <w:rsid w:val="0020783E"/>
    <w:rsid w:val="00210AB8"/>
    <w:rsid w:val="00211CD1"/>
    <w:rsid w:val="00211F27"/>
    <w:rsid w:val="00212A59"/>
    <w:rsid w:val="00215919"/>
    <w:rsid w:val="00216224"/>
    <w:rsid w:val="00217204"/>
    <w:rsid w:val="00217F6D"/>
    <w:rsid w:val="0022001E"/>
    <w:rsid w:val="002201AF"/>
    <w:rsid w:val="00220204"/>
    <w:rsid w:val="00220617"/>
    <w:rsid w:val="002214D9"/>
    <w:rsid w:val="0022216F"/>
    <w:rsid w:val="0022233F"/>
    <w:rsid w:val="00222950"/>
    <w:rsid w:val="00222CEE"/>
    <w:rsid w:val="00225E51"/>
    <w:rsid w:val="00225EED"/>
    <w:rsid w:val="00226114"/>
    <w:rsid w:val="00226772"/>
    <w:rsid w:val="00226C90"/>
    <w:rsid w:val="00226F04"/>
    <w:rsid w:val="002278EF"/>
    <w:rsid w:val="00227A44"/>
    <w:rsid w:val="0023087C"/>
    <w:rsid w:val="00230A4B"/>
    <w:rsid w:val="00230A93"/>
    <w:rsid w:val="00231F6F"/>
    <w:rsid w:val="002330A1"/>
    <w:rsid w:val="00233452"/>
    <w:rsid w:val="002356D3"/>
    <w:rsid w:val="00236AE1"/>
    <w:rsid w:val="002370D6"/>
    <w:rsid w:val="00240247"/>
    <w:rsid w:val="00241240"/>
    <w:rsid w:val="002418FF"/>
    <w:rsid w:val="00242264"/>
    <w:rsid w:val="002438C2"/>
    <w:rsid w:val="002440B8"/>
    <w:rsid w:val="002441C3"/>
    <w:rsid w:val="00244C75"/>
    <w:rsid w:val="00244D0B"/>
    <w:rsid w:val="00245A49"/>
    <w:rsid w:val="00245ABF"/>
    <w:rsid w:val="00245C42"/>
    <w:rsid w:val="0024634A"/>
    <w:rsid w:val="002467B5"/>
    <w:rsid w:val="00246F88"/>
    <w:rsid w:val="002471F7"/>
    <w:rsid w:val="00247BED"/>
    <w:rsid w:val="002505A1"/>
    <w:rsid w:val="0025361E"/>
    <w:rsid w:val="002552A7"/>
    <w:rsid w:val="0025610A"/>
    <w:rsid w:val="0025616F"/>
    <w:rsid w:val="00256DFA"/>
    <w:rsid w:val="00256FDB"/>
    <w:rsid w:val="0025707B"/>
    <w:rsid w:val="00257EEA"/>
    <w:rsid w:val="00263774"/>
    <w:rsid w:val="002645B6"/>
    <w:rsid w:val="002645D1"/>
    <w:rsid w:val="00264CD7"/>
    <w:rsid w:val="002655FC"/>
    <w:rsid w:val="00267255"/>
    <w:rsid w:val="0026725A"/>
    <w:rsid w:val="00270D70"/>
    <w:rsid w:val="002720B6"/>
    <w:rsid w:val="002741DF"/>
    <w:rsid w:val="0027447A"/>
    <w:rsid w:val="00275554"/>
    <w:rsid w:val="0027712B"/>
    <w:rsid w:val="0027758B"/>
    <w:rsid w:val="00280B09"/>
    <w:rsid w:val="00280CCB"/>
    <w:rsid w:val="00280DDA"/>
    <w:rsid w:val="00280F61"/>
    <w:rsid w:val="00281BEB"/>
    <w:rsid w:val="00282BF1"/>
    <w:rsid w:val="002832A7"/>
    <w:rsid w:val="002835DF"/>
    <w:rsid w:val="00283663"/>
    <w:rsid w:val="00283CB8"/>
    <w:rsid w:val="00284191"/>
    <w:rsid w:val="00284B40"/>
    <w:rsid w:val="00284EAE"/>
    <w:rsid w:val="0028504B"/>
    <w:rsid w:val="00285155"/>
    <w:rsid w:val="00285F7F"/>
    <w:rsid w:val="002860A9"/>
    <w:rsid w:val="002868B3"/>
    <w:rsid w:val="00286BCA"/>
    <w:rsid w:val="00286DBF"/>
    <w:rsid w:val="002902FA"/>
    <w:rsid w:val="002916E5"/>
    <w:rsid w:val="00291E1C"/>
    <w:rsid w:val="00292330"/>
    <w:rsid w:val="00292517"/>
    <w:rsid w:val="00292F7D"/>
    <w:rsid w:val="00292FE5"/>
    <w:rsid w:val="002930B5"/>
    <w:rsid w:val="002943C5"/>
    <w:rsid w:val="0029570E"/>
    <w:rsid w:val="00295A75"/>
    <w:rsid w:val="00295F72"/>
    <w:rsid w:val="00296DB2"/>
    <w:rsid w:val="00296ED3"/>
    <w:rsid w:val="002974AF"/>
    <w:rsid w:val="0029757E"/>
    <w:rsid w:val="002977A0"/>
    <w:rsid w:val="00297CBF"/>
    <w:rsid w:val="002A005C"/>
    <w:rsid w:val="002A0613"/>
    <w:rsid w:val="002A0DED"/>
    <w:rsid w:val="002A2F97"/>
    <w:rsid w:val="002A34D6"/>
    <w:rsid w:val="002A386D"/>
    <w:rsid w:val="002A4548"/>
    <w:rsid w:val="002A6599"/>
    <w:rsid w:val="002A7D4D"/>
    <w:rsid w:val="002B04E9"/>
    <w:rsid w:val="002B086C"/>
    <w:rsid w:val="002B1E6C"/>
    <w:rsid w:val="002B209E"/>
    <w:rsid w:val="002B2D04"/>
    <w:rsid w:val="002B3C51"/>
    <w:rsid w:val="002B4122"/>
    <w:rsid w:val="002B47F5"/>
    <w:rsid w:val="002B6994"/>
    <w:rsid w:val="002B7B74"/>
    <w:rsid w:val="002C09E4"/>
    <w:rsid w:val="002C1E81"/>
    <w:rsid w:val="002C2CC2"/>
    <w:rsid w:val="002C3331"/>
    <w:rsid w:val="002C3B87"/>
    <w:rsid w:val="002C559F"/>
    <w:rsid w:val="002C79B2"/>
    <w:rsid w:val="002C7E29"/>
    <w:rsid w:val="002C7F51"/>
    <w:rsid w:val="002D00B6"/>
    <w:rsid w:val="002D12ED"/>
    <w:rsid w:val="002D1D3C"/>
    <w:rsid w:val="002D1D69"/>
    <w:rsid w:val="002D5D17"/>
    <w:rsid w:val="002D67A6"/>
    <w:rsid w:val="002D6D47"/>
    <w:rsid w:val="002D72C8"/>
    <w:rsid w:val="002D74C4"/>
    <w:rsid w:val="002E0048"/>
    <w:rsid w:val="002E1B6C"/>
    <w:rsid w:val="002E26FB"/>
    <w:rsid w:val="002E35D7"/>
    <w:rsid w:val="002E3AEC"/>
    <w:rsid w:val="002E5367"/>
    <w:rsid w:val="002E53AA"/>
    <w:rsid w:val="002E604E"/>
    <w:rsid w:val="002E61DC"/>
    <w:rsid w:val="002E68A7"/>
    <w:rsid w:val="002E79E3"/>
    <w:rsid w:val="002F0EA4"/>
    <w:rsid w:val="002F1814"/>
    <w:rsid w:val="002F1840"/>
    <w:rsid w:val="002F187D"/>
    <w:rsid w:val="002F2184"/>
    <w:rsid w:val="002F23C5"/>
    <w:rsid w:val="002F2B55"/>
    <w:rsid w:val="002F4BDF"/>
    <w:rsid w:val="002F5914"/>
    <w:rsid w:val="002F6C49"/>
    <w:rsid w:val="002F7F74"/>
    <w:rsid w:val="00300B14"/>
    <w:rsid w:val="003016AE"/>
    <w:rsid w:val="00301FDD"/>
    <w:rsid w:val="0030313C"/>
    <w:rsid w:val="0030332F"/>
    <w:rsid w:val="00304A98"/>
    <w:rsid w:val="00305A36"/>
    <w:rsid w:val="0030627D"/>
    <w:rsid w:val="003073C1"/>
    <w:rsid w:val="00307551"/>
    <w:rsid w:val="0031165E"/>
    <w:rsid w:val="0031281D"/>
    <w:rsid w:val="00312980"/>
    <w:rsid w:val="00312B47"/>
    <w:rsid w:val="00312DEE"/>
    <w:rsid w:val="003136DB"/>
    <w:rsid w:val="00314393"/>
    <w:rsid w:val="003145D3"/>
    <w:rsid w:val="003154A3"/>
    <w:rsid w:val="00315A07"/>
    <w:rsid w:val="00317398"/>
    <w:rsid w:val="0031778E"/>
    <w:rsid w:val="0032077A"/>
    <w:rsid w:val="003208BC"/>
    <w:rsid w:val="00320DAD"/>
    <w:rsid w:val="00320F75"/>
    <w:rsid w:val="00322BF7"/>
    <w:rsid w:val="003230CC"/>
    <w:rsid w:val="00323920"/>
    <w:rsid w:val="003241E9"/>
    <w:rsid w:val="00324546"/>
    <w:rsid w:val="0032577F"/>
    <w:rsid w:val="00325900"/>
    <w:rsid w:val="00325F6A"/>
    <w:rsid w:val="00326DCF"/>
    <w:rsid w:val="003271A5"/>
    <w:rsid w:val="0033000B"/>
    <w:rsid w:val="00330A31"/>
    <w:rsid w:val="00331E8B"/>
    <w:rsid w:val="003333F7"/>
    <w:rsid w:val="0033393B"/>
    <w:rsid w:val="00336026"/>
    <w:rsid w:val="00337324"/>
    <w:rsid w:val="00337ED6"/>
    <w:rsid w:val="00340288"/>
    <w:rsid w:val="00340910"/>
    <w:rsid w:val="00340BDE"/>
    <w:rsid w:val="00341CF6"/>
    <w:rsid w:val="003428E6"/>
    <w:rsid w:val="00342C96"/>
    <w:rsid w:val="0034384F"/>
    <w:rsid w:val="00343DF0"/>
    <w:rsid w:val="00344A56"/>
    <w:rsid w:val="0034716C"/>
    <w:rsid w:val="00347401"/>
    <w:rsid w:val="00347C74"/>
    <w:rsid w:val="00347FC6"/>
    <w:rsid w:val="00350D71"/>
    <w:rsid w:val="00351713"/>
    <w:rsid w:val="00351E97"/>
    <w:rsid w:val="00352B0F"/>
    <w:rsid w:val="00355052"/>
    <w:rsid w:val="00357829"/>
    <w:rsid w:val="00357C0B"/>
    <w:rsid w:val="00360B4F"/>
    <w:rsid w:val="003613A0"/>
    <w:rsid w:val="003634B0"/>
    <w:rsid w:val="003634C1"/>
    <w:rsid w:val="0036770F"/>
    <w:rsid w:val="00370B72"/>
    <w:rsid w:val="00371E06"/>
    <w:rsid w:val="003722EA"/>
    <w:rsid w:val="00373406"/>
    <w:rsid w:val="003736A6"/>
    <w:rsid w:val="0037442A"/>
    <w:rsid w:val="0037650F"/>
    <w:rsid w:val="00377584"/>
    <w:rsid w:val="00377F30"/>
    <w:rsid w:val="00377F60"/>
    <w:rsid w:val="00380191"/>
    <w:rsid w:val="00380BE7"/>
    <w:rsid w:val="0038153D"/>
    <w:rsid w:val="00383360"/>
    <w:rsid w:val="003835FD"/>
    <w:rsid w:val="00383AC6"/>
    <w:rsid w:val="00385471"/>
    <w:rsid w:val="0038612A"/>
    <w:rsid w:val="00387236"/>
    <w:rsid w:val="00387C07"/>
    <w:rsid w:val="00390836"/>
    <w:rsid w:val="00390E00"/>
    <w:rsid w:val="0039210B"/>
    <w:rsid w:val="00393618"/>
    <w:rsid w:val="003939CA"/>
    <w:rsid w:val="00393EC5"/>
    <w:rsid w:val="00395785"/>
    <w:rsid w:val="00395A76"/>
    <w:rsid w:val="00395BC7"/>
    <w:rsid w:val="00396576"/>
    <w:rsid w:val="00396755"/>
    <w:rsid w:val="003A0102"/>
    <w:rsid w:val="003A09DE"/>
    <w:rsid w:val="003A1785"/>
    <w:rsid w:val="003A2EAB"/>
    <w:rsid w:val="003A378F"/>
    <w:rsid w:val="003A5882"/>
    <w:rsid w:val="003A6CD4"/>
    <w:rsid w:val="003A739B"/>
    <w:rsid w:val="003A77C6"/>
    <w:rsid w:val="003A7A67"/>
    <w:rsid w:val="003B082D"/>
    <w:rsid w:val="003B0A88"/>
    <w:rsid w:val="003B1528"/>
    <w:rsid w:val="003B1935"/>
    <w:rsid w:val="003B198A"/>
    <w:rsid w:val="003B24F5"/>
    <w:rsid w:val="003B26C5"/>
    <w:rsid w:val="003B3A03"/>
    <w:rsid w:val="003B4F5A"/>
    <w:rsid w:val="003B566D"/>
    <w:rsid w:val="003B6315"/>
    <w:rsid w:val="003B6D1B"/>
    <w:rsid w:val="003B6E28"/>
    <w:rsid w:val="003B703F"/>
    <w:rsid w:val="003B7622"/>
    <w:rsid w:val="003B7648"/>
    <w:rsid w:val="003B7DF7"/>
    <w:rsid w:val="003C1AD7"/>
    <w:rsid w:val="003C1C0E"/>
    <w:rsid w:val="003C23E7"/>
    <w:rsid w:val="003C2709"/>
    <w:rsid w:val="003C2BF2"/>
    <w:rsid w:val="003C3359"/>
    <w:rsid w:val="003C3D10"/>
    <w:rsid w:val="003C48CD"/>
    <w:rsid w:val="003C4B01"/>
    <w:rsid w:val="003C5EE0"/>
    <w:rsid w:val="003C5F57"/>
    <w:rsid w:val="003C7D48"/>
    <w:rsid w:val="003D0266"/>
    <w:rsid w:val="003D149D"/>
    <w:rsid w:val="003D2109"/>
    <w:rsid w:val="003D2800"/>
    <w:rsid w:val="003D2D23"/>
    <w:rsid w:val="003D3F69"/>
    <w:rsid w:val="003D6F12"/>
    <w:rsid w:val="003D726B"/>
    <w:rsid w:val="003E0075"/>
    <w:rsid w:val="003E0B57"/>
    <w:rsid w:val="003E1624"/>
    <w:rsid w:val="003E1AE7"/>
    <w:rsid w:val="003E377F"/>
    <w:rsid w:val="003E3DFE"/>
    <w:rsid w:val="003E4187"/>
    <w:rsid w:val="003E4681"/>
    <w:rsid w:val="003E7AAD"/>
    <w:rsid w:val="003E7B96"/>
    <w:rsid w:val="003F094B"/>
    <w:rsid w:val="003F177F"/>
    <w:rsid w:val="003F1FEB"/>
    <w:rsid w:val="003F278C"/>
    <w:rsid w:val="003F2812"/>
    <w:rsid w:val="003F36CE"/>
    <w:rsid w:val="003F3A9D"/>
    <w:rsid w:val="003F3D4B"/>
    <w:rsid w:val="003F4012"/>
    <w:rsid w:val="003F5581"/>
    <w:rsid w:val="003F6AFB"/>
    <w:rsid w:val="003F72D3"/>
    <w:rsid w:val="003F7E71"/>
    <w:rsid w:val="00400B1A"/>
    <w:rsid w:val="0040530B"/>
    <w:rsid w:val="00406873"/>
    <w:rsid w:val="00406EF0"/>
    <w:rsid w:val="004076B6"/>
    <w:rsid w:val="00407BCB"/>
    <w:rsid w:val="004108DE"/>
    <w:rsid w:val="00411B7C"/>
    <w:rsid w:val="004127D9"/>
    <w:rsid w:val="00413303"/>
    <w:rsid w:val="00413396"/>
    <w:rsid w:val="00413E2D"/>
    <w:rsid w:val="00414398"/>
    <w:rsid w:val="00415EFB"/>
    <w:rsid w:val="00416A94"/>
    <w:rsid w:val="004176C8"/>
    <w:rsid w:val="00420122"/>
    <w:rsid w:val="0042061F"/>
    <w:rsid w:val="00421265"/>
    <w:rsid w:val="004219FB"/>
    <w:rsid w:val="00421DFA"/>
    <w:rsid w:val="004228ED"/>
    <w:rsid w:val="00422AD9"/>
    <w:rsid w:val="00423C2E"/>
    <w:rsid w:val="00423E60"/>
    <w:rsid w:val="00423FD6"/>
    <w:rsid w:val="00424265"/>
    <w:rsid w:val="004249EB"/>
    <w:rsid w:val="00425A5A"/>
    <w:rsid w:val="004273D3"/>
    <w:rsid w:val="0043094D"/>
    <w:rsid w:val="00430F55"/>
    <w:rsid w:val="0043105C"/>
    <w:rsid w:val="004325BE"/>
    <w:rsid w:val="00432C5D"/>
    <w:rsid w:val="004345CF"/>
    <w:rsid w:val="00434998"/>
    <w:rsid w:val="00435251"/>
    <w:rsid w:val="004353FA"/>
    <w:rsid w:val="00435779"/>
    <w:rsid w:val="00435C29"/>
    <w:rsid w:val="004403CE"/>
    <w:rsid w:val="00440526"/>
    <w:rsid w:val="00440C53"/>
    <w:rsid w:val="004414DC"/>
    <w:rsid w:val="004427D7"/>
    <w:rsid w:val="00442BAF"/>
    <w:rsid w:val="00442FA3"/>
    <w:rsid w:val="00444B3C"/>
    <w:rsid w:val="004455CE"/>
    <w:rsid w:val="00445B5A"/>
    <w:rsid w:val="004479FF"/>
    <w:rsid w:val="00450396"/>
    <w:rsid w:val="00451B20"/>
    <w:rsid w:val="0045279B"/>
    <w:rsid w:val="004537D7"/>
    <w:rsid w:val="00453D67"/>
    <w:rsid w:val="00454997"/>
    <w:rsid w:val="004555E8"/>
    <w:rsid w:val="0045585E"/>
    <w:rsid w:val="00457020"/>
    <w:rsid w:val="00457235"/>
    <w:rsid w:val="00462012"/>
    <w:rsid w:val="0046244E"/>
    <w:rsid w:val="00462969"/>
    <w:rsid w:val="00462C9E"/>
    <w:rsid w:val="0046343F"/>
    <w:rsid w:val="004645BF"/>
    <w:rsid w:val="00464897"/>
    <w:rsid w:val="00464D3C"/>
    <w:rsid w:val="004664E8"/>
    <w:rsid w:val="00467064"/>
    <w:rsid w:val="0046735C"/>
    <w:rsid w:val="0046775F"/>
    <w:rsid w:val="004700E5"/>
    <w:rsid w:val="0047052B"/>
    <w:rsid w:val="00472ADC"/>
    <w:rsid w:val="004739F4"/>
    <w:rsid w:val="00473D96"/>
    <w:rsid w:val="00473E54"/>
    <w:rsid w:val="00473FB3"/>
    <w:rsid w:val="00474E97"/>
    <w:rsid w:val="00475467"/>
    <w:rsid w:val="0047589B"/>
    <w:rsid w:val="00475E4F"/>
    <w:rsid w:val="0047602E"/>
    <w:rsid w:val="00480A07"/>
    <w:rsid w:val="00481BEC"/>
    <w:rsid w:val="00481BFD"/>
    <w:rsid w:val="004825CC"/>
    <w:rsid w:val="004856A7"/>
    <w:rsid w:val="0048587E"/>
    <w:rsid w:val="0048643D"/>
    <w:rsid w:val="00486594"/>
    <w:rsid w:val="004865DE"/>
    <w:rsid w:val="00486DE7"/>
    <w:rsid w:val="00487966"/>
    <w:rsid w:val="004918B1"/>
    <w:rsid w:val="004927A1"/>
    <w:rsid w:val="004933EE"/>
    <w:rsid w:val="004955CE"/>
    <w:rsid w:val="004970A3"/>
    <w:rsid w:val="004A0EA7"/>
    <w:rsid w:val="004A3E98"/>
    <w:rsid w:val="004A3F07"/>
    <w:rsid w:val="004A4641"/>
    <w:rsid w:val="004A5555"/>
    <w:rsid w:val="004A55D6"/>
    <w:rsid w:val="004A727C"/>
    <w:rsid w:val="004A75B5"/>
    <w:rsid w:val="004A7672"/>
    <w:rsid w:val="004A7B43"/>
    <w:rsid w:val="004B0065"/>
    <w:rsid w:val="004B08E2"/>
    <w:rsid w:val="004B27F4"/>
    <w:rsid w:val="004B33A9"/>
    <w:rsid w:val="004B34F3"/>
    <w:rsid w:val="004B3864"/>
    <w:rsid w:val="004B3F38"/>
    <w:rsid w:val="004B4908"/>
    <w:rsid w:val="004B4EA6"/>
    <w:rsid w:val="004B500E"/>
    <w:rsid w:val="004B5BDB"/>
    <w:rsid w:val="004B6B0E"/>
    <w:rsid w:val="004C1231"/>
    <w:rsid w:val="004C1876"/>
    <w:rsid w:val="004C1B88"/>
    <w:rsid w:val="004C1D98"/>
    <w:rsid w:val="004C32B6"/>
    <w:rsid w:val="004C3553"/>
    <w:rsid w:val="004C5C15"/>
    <w:rsid w:val="004C5C79"/>
    <w:rsid w:val="004C5E4F"/>
    <w:rsid w:val="004C6BB0"/>
    <w:rsid w:val="004C6EC7"/>
    <w:rsid w:val="004C7630"/>
    <w:rsid w:val="004C78F6"/>
    <w:rsid w:val="004C7903"/>
    <w:rsid w:val="004C7CFC"/>
    <w:rsid w:val="004D0826"/>
    <w:rsid w:val="004D0B1B"/>
    <w:rsid w:val="004D1052"/>
    <w:rsid w:val="004D12DA"/>
    <w:rsid w:val="004D26F8"/>
    <w:rsid w:val="004D47E4"/>
    <w:rsid w:val="004D5360"/>
    <w:rsid w:val="004D6657"/>
    <w:rsid w:val="004E1219"/>
    <w:rsid w:val="004E24B5"/>
    <w:rsid w:val="004E25C6"/>
    <w:rsid w:val="004E2893"/>
    <w:rsid w:val="004E31B9"/>
    <w:rsid w:val="004E4D57"/>
    <w:rsid w:val="004E5FF3"/>
    <w:rsid w:val="004E7113"/>
    <w:rsid w:val="004E727D"/>
    <w:rsid w:val="004E7C48"/>
    <w:rsid w:val="004F0267"/>
    <w:rsid w:val="004F20E9"/>
    <w:rsid w:val="004F262D"/>
    <w:rsid w:val="004F28F8"/>
    <w:rsid w:val="004F2F2D"/>
    <w:rsid w:val="004F4042"/>
    <w:rsid w:val="004F54A3"/>
    <w:rsid w:val="004F5A60"/>
    <w:rsid w:val="004F62E0"/>
    <w:rsid w:val="004F648B"/>
    <w:rsid w:val="004F77AF"/>
    <w:rsid w:val="004F7DDF"/>
    <w:rsid w:val="00500638"/>
    <w:rsid w:val="00501EE6"/>
    <w:rsid w:val="00502AAF"/>
    <w:rsid w:val="00504033"/>
    <w:rsid w:val="0050455D"/>
    <w:rsid w:val="00506A04"/>
    <w:rsid w:val="005071DF"/>
    <w:rsid w:val="005074CA"/>
    <w:rsid w:val="00507AC8"/>
    <w:rsid w:val="00507E74"/>
    <w:rsid w:val="0051069E"/>
    <w:rsid w:val="00512161"/>
    <w:rsid w:val="005129AD"/>
    <w:rsid w:val="0051407D"/>
    <w:rsid w:val="005142FC"/>
    <w:rsid w:val="0051542C"/>
    <w:rsid w:val="00515BA7"/>
    <w:rsid w:val="00515E8E"/>
    <w:rsid w:val="00515F93"/>
    <w:rsid w:val="005168FF"/>
    <w:rsid w:val="005174A4"/>
    <w:rsid w:val="005201B9"/>
    <w:rsid w:val="00520807"/>
    <w:rsid w:val="00520D9F"/>
    <w:rsid w:val="00522912"/>
    <w:rsid w:val="00522F9E"/>
    <w:rsid w:val="00523F0C"/>
    <w:rsid w:val="00524678"/>
    <w:rsid w:val="00524915"/>
    <w:rsid w:val="00524D15"/>
    <w:rsid w:val="00524E70"/>
    <w:rsid w:val="00524FB0"/>
    <w:rsid w:val="00525580"/>
    <w:rsid w:val="00525BBF"/>
    <w:rsid w:val="00526BBF"/>
    <w:rsid w:val="00526E04"/>
    <w:rsid w:val="00527E31"/>
    <w:rsid w:val="00531672"/>
    <w:rsid w:val="005319F8"/>
    <w:rsid w:val="0053313D"/>
    <w:rsid w:val="00533ED0"/>
    <w:rsid w:val="00534891"/>
    <w:rsid w:val="00540900"/>
    <w:rsid w:val="00540C1D"/>
    <w:rsid w:val="00540D0E"/>
    <w:rsid w:val="00540E3C"/>
    <w:rsid w:val="005412A9"/>
    <w:rsid w:val="0054165C"/>
    <w:rsid w:val="00541E58"/>
    <w:rsid w:val="00542ED2"/>
    <w:rsid w:val="0054340C"/>
    <w:rsid w:val="005454A9"/>
    <w:rsid w:val="00545F31"/>
    <w:rsid w:val="00546CF5"/>
    <w:rsid w:val="005503EB"/>
    <w:rsid w:val="00550777"/>
    <w:rsid w:val="00550B64"/>
    <w:rsid w:val="00551981"/>
    <w:rsid w:val="00551AD7"/>
    <w:rsid w:val="00551CD5"/>
    <w:rsid w:val="0055263E"/>
    <w:rsid w:val="0055279A"/>
    <w:rsid w:val="005530E5"/>
    <w:rsid w:val="00553D1E"/>
    <w:rsid w:val="00555222"/>
    <w:rsid w:val="005557D8"/>
    <w:rsid w:val="00557E96"/>
    <w:rsid w:val="00560ECF"/>
    <w:rsid w:val="00560F07"/>
    <w:rsid w:val="005616E6"/>
    <w:rsid w:val="00561AC4"/>
    <w:rsid w:val="00562382"/>
    <w:rsid w:val="00562D54"/>
    <w:rsid w:val="00563B2B"/>
    <w:rsid w:val="00564AA6"/>
    <w:rsid w:val="005653AD"/>
    <w:rsid w:val="00565B6A"/>
    <w:rsid w:val="00567919"/>
    <w:rsid w:val="00567C7F"/>
    <w:rsid w:val="005702D6"/>
    <w:rsid w:val="00570491"/>
    <w:rsid w:val="00570F7C"/>
    <w:rsid w:val="00571A6D"/>
    <w:rsid w:val="00572AF3"/>
    <w:rsid w:val="0057324C"/>
    <w:rsid w:val="0057471A"/>
    <w:rsid w:val="00574FAF"/>
    <w:rsid w:val="00577607"/>
    <w:rsid w:val="00577C99"/>
    <w:rsid w:val="00577CAD"/>
    <w:rsid w:val="00577E80"/>
    <w:rsid w:val="0058022A"/>
    <w:rsid w:val="00580768"/>
    <w:rsid w:val="005817DE"/>
    <w:rsid w:val="00581E20"/>
    <w:rsid w:val="00582BB8"/>
    <w:rsid w:val="00583F6C"/>
    <w:rsid w:val="005851E3"/>
    <w:rsid w:val="0058599A"/>
    <w:rsid w:val="00585F26"/>
    <w:rsid w:val="0058613A"/>
    <w:rsid w:val="00590DD6"/>
    <w:rsid w:val="005911F5"/>
    <w:rsid w:val="0059122C"/>
    <w:rsid w:val="00591B1A"/>
    <w:rsid w:val="00593264"/>
    <w:rsid w:val="005933B1"/>
    <w:rsid w:val="00593D09"/>
    <w:rsid w:val="00593ED2"/>
    <w:rsid w:val="0059551F"/>
    <w:rsid w:val="00596117"/>
    <w:rsid w:val="005A080B"/>
    <w:rsid w:val="005A0C86"/>
    <w:rsid w:val="005A17B3"/>
    <w:rsid w:val="005A27FC"/>
    <w:rsid w:val="005A29DE"/>
    <w:rsid w:val="005A2A4A"/>
    <w:rsid w:val="005A3C66"/>
    <w:rsid w:val="005A4DB9"/>
    <w:rsid w:val="005B08B9"/>
    <w:rsid w:val="005B1040"/>
    <w:rsid w:val="005B19BC"/>
    <w:rsid w:val="005B1AFD"/>
    <w:rsid w:val="005B1BD0"/>
    <w:rsid w:val="005B24B9"/>
    <w:rsid w:val="005B2B39"/>
    <w:rsid w:val="005B2DC2"/>
    <w:rsid w:val="005B3081"/>
    <w:rsid w:val="005B3F44"/>
    <w:rsid w:val="005B671C"/>
    <w:rsid w:val="005B6D83"/>
    <w:rsid w:val="005B6F56"/>
    <w:rsid w:val="005C0B2A"/>
    <w:rsid w:val="005C1F1A"/>
    <w:rsid w:val="005C2956"/>
    <w:rsid w:val="005C2C08"/>
    <w:rsid w:val="005C30F6"/>
    <w:rsid w:val="005C3968"/>
    <w:rsid w:val="005C6BCB"/>
    <w:rsid w:val="005C7D25"/>
    <w:rsid w:val="005D0838"/>
    <w:rsid w:val="005D0FD4"/>
    <w:rsid w:val="005D1753"/>
    <w:rsid w:val="005D2CFE"/>
    <w:rsid w:val="005D4826"/>
    <w:rsid w:val="005D53BD"/>
    <w:rsid w:val="005D6CFF"/>
    <w:rsid w:val="005D7E48"/>
    <w:rsid w:val="005E087C"/>
    <w:rsid w:val="005E089C"/>
    <w:rsid w:val="005E13A4"/>
    <w:rsid w:val="005E1C17"/>
    <w:rsid w:val="005E3A1F"/>
    <w:rsid w:val="005E4E7C"/>
    <w:rsid w:val="005E4F41"/>
    <w:rsid w:val="005E4F4B"/>
    <w:rsid w:val="005E6A19"/>
    <w:rsid w:val="005E6B46"/>
    <w:rsid w:val="005F1F87"/>
    <w:rsid w:val="005F2542"/>
    <w:rsid w:val="005F36F1"/>
    <w:rsid w:val="005F3AF7"/>
    <w:rsid w:val="005F4E21"/>
    <w:rsid w:val="005F5232"/>
    <w:rsid w:val="005F529B"/>
    <w:rsid w:val="005F547C"/>
    <w:rsid w:val="005F56CA"/>
    <w:rsid w:val="005F5B2C"/>
    <w:rsid w:val="005F5C0A"/>
    <w:rsid w:val="005F65EC"/>
    <w:rsid w:val="00600715"/>
    <w:rsid w:val="00600886"/>
    <w:rsid w:val="00600A42"/>
    <w:rsid w:val="006021E0"/>
    <w:rsid w:val="006032A1"/>
    <w:rsid w:val="00603B81"/>
    <w:rsid w:val="00604F8B"/>
    <w:rsid w:val="00605235"/>
    <w:rsid w:val="00605AB8"/>
    <w:rsid w:val="006104D2"/>
    <w:rsid w:val="006106C5"/>
    <w:rsid w:val="00610C68"/>
    <w:rsid w:val="00611960"/>
    <w:rsid w:val="00612256"/>
    <w:rsid w:val="00612A3C"/>
    <w:rsid w:val="0061320F"/>
    <w:rsid w:val="006137F8"/>
    <w:rsid w:val="00613B13"/>
    <w:rsid w:val="0061505B"/>
    <w:rsid w:val="00615816"/>
    <w:rsid w:val="006158A3"/>
    <w:rsid w:val="00616485"/>
    <w:rsid w:val="00617AD0"/>
    <w:rsid w:val="0062073D"/>
    <w:rsid w:val="00620EE2"/>
    <w:rsid w:val="006210EC"/>
    <w:rsid w:val="0062243A"/>
    <w:rsid w:val="00622ADB"/>
    <w:rsid w:val="00623FB3"/>
    <w:rsid w:val="006240BD"/>
    <w:rsid w:val="006248C1"/>
    <w:rsid w:val="00625D2A"/>
    <w:rsid w:val="0062627C"/>
    <w:rsid w:val="00627644"/>
    <w:rsid w:val="00627A62"/>
    <w:rsid w:val="00630D38"/>
    <w:rsid w:val="00630FFB"/>
    <w:rsid w:val="00631901"/>
    <w:rsid w:val="00633765"/>
    <w:rsid w:val="00634822"/>
    <w:rsid w:val="00635005"/>
    <w:rsid w:val="00635109"/>
    <w:rsid w:val="00635306"/>
    <w:rsid w:val="00635E91"/>
    <w:rsid w:val="00636362"/>
    <w:rsid w:val="00636DCC"/>
    <w:rsid w:val="00641670"/>
    <w:rsid w:val="00641CF5"/>
    <w:rsid w:val="006423D1"/>
    <w:rsid w:val="00642849"/>
    <w:rsid w:val="00643B47"/>
    <w:rsid w:val="006445AA"/>
    <w:rsid w:val="00646A4E"/>
    <w:rsid w:val="00646D2E"/>
    <w:rsid w:val="00646DA8"/>
    <w:rsid w:val="00650A05"/>
    <w:rsid w:val="00650F10"/>
    <w:rsid w:val="00651B5F"/>
    <w:rsid w:val="006558FC"/>
    <w:rsid w:val="00656E03"/>
    <w:rsid w:val="006620B7"/>
    <w:rsid w:val="00663C69"/>
    <w:rsid w:val="0066545A"/>
    <w:rsid w:val="0066608F"/>
    <w:rsid w:val="006668A8"/>
    <w:rsid w:val="006701C8"/>
    <w:rsid w:val="006708B3"/>
    <w:rsid w:val="00672194"/>
    <w:rsid w:val="006722F1"/>
    <w:rsid w:val="00672424"/>
    <w:rsid w:val="00674198"/>
    <w:rsid w:val="006747B6"/>
    <w:rsid w:val="00674AC5"/>
    <w:rsid w:val="0067760B"/>
    <w:rsid w:val="00677773"/>
    <w:rsid w:val="0068019A"/>
    <w:rsid w:val="00681C99"/>
    <w:rsid w:val="00682A40"/>
    <w:rsid w:val="00682BD4"/>
    <w:rsid w:val="00682FCE"/>
    <w:rsid w:val="00683138"/>
    <w:rsid w:val="00683362"/>
    <w:rsid w:val="00683776"/>
    <w:rsid w:val="00683F8A"/>
    <w:rsid w:val="00684EC1"/>
    <w:rsid w:val="00685C8A"/>
    <w:rsid w:val="00685F08"/>
    <w:rsid w:val="00686C13"/>
    <w:rsid w:val="00687CBA"/>
    <w:rsid w:val="00690C96"/>
    <w:rsid w:val="00690EA8"/>
    <w:rsid w:val="00691BA3"/>
    <w:rsid w:val="00691C97"/>
    <w:rsid w:val="0069204D"/>
    <w:rsid w:val="00693145"/>
    <w:rsid w:val="006931A7"/>
    <w:rsid w:val="00693B6E"/>
    <w:rsid w:val="00693BB6"/>
    <w:rsid w:val="00693FDA"/>
    <w:rsid w:val="0069451E"/>
    <w:rsid w:val="00694E65"/>
    <w:rsid w:val="006954D4"/>
    <w:rsid w:val="00695D3B"/>
    <w:rsid w:val="00696287"/>
    <w:rsid w:val="00696AEB"/>
    <w:rsid w:val="0069764A"/>
    <w:rsid w:val="006A0308"/>
    <w:rsid w:val="006A049E"/>
    <w:rsid w:val="006A15DF"/>
    <w:rsid w:val="006A1ADC"/>
    <w:rsid w:val="006A1CE3"/>
    <w:rsid w:val="006A29A2"/>
    <w:rsid w:val="006A2EA8"/>
    <w:rsid w:val="006A3BBD"/>
    <w:rsid w:val="006A3EC0"/>
    <w:rsid w:val="006A4BBA"/>
    <w:rsid w:val="006A645C"/>
    <w:rsid w:val="006A6B05"/>
    <w:rsid w:val="006A6C70"/>
    <w:rsid w:val="006A7112"/>
    <w:rsid w:val="006A78CB"/>
    <w:rsid w:val="006B058F"/>
    <w:rsid w:val="006B0D40"/>
    <w:rsid w:val="006B1038"/>
    <w:rsid w:val="006B14B3"/>
    <w:rsid w:val="006B150B"/>
    <w:rsid w:val="006B2EE6"/>
    <w:rsid w:val="006B369B"/>
    <w:rsid w:val="006B43AD"/>
    <w:rsid w:val="006B45F1"/>
    <w:rsid w:val="006B583E"/>
    <w:rsid w:val="006C0337"/>
    <w:rsid w:val="006C3272"/>
    <w:rsid w:val="006C48B4"/>
    <w:rsid w:val="006C52AE"/>
    <w:rsid w:val="006C5AC0"/>
    <w:rsid w:val="006C61F2"/>
    <w:rsid w:val="006C6C7A"/>
    <w:rsid w:val="006C6E19"/>
    <w:rsid w:val="006C77BE"/>
    <w:rsid w:val="006D0450"/>
    <w:rsid w:val="006D0D4E"/>
    <w:rsid w:val="006D16F2"/>
    <w:rsid w:val="006D242A"/>
    <w:rsid w:val="006D2449"/>
    <w:rsid w:val="006D3977"/>
    <w:rsid w:val="006D6090"/>
    <w:rsid w:val="006D66B1"/>
    <w:rsid w:val="006D6799"/>
    <w:rsid w:val="006D75C8"/>
    <w:rsid w:val="006E00DB"/>
    <w:rsid w:val="006E0365"/>
    <w:rsid w:val="006E1624"/>
    <w:rsid w:val="006E240C"/>
    <w:rsid w:val="006E298E"/>
    <w:rsid w:val="006E300B"/>
    <w:rsid w:val="006E5FC0"/>
    <w:rsid w:val="006E67DF"/>
    <w:rsid w:val="006E6AB6"/>
    <w:rsid w:val="006E6ADA"/>
    <w:rsid w:val="006E74BE"/>
    <w:rsid w:val="006E7B33"/>
    <w:rsid w:val="006F271A"/>
    <w:rsid w:val="006F2FE6"/>
    <w:rsid w:val="006F3959"/>
    <w:rsid w:val="006F4CD7"/>
    <w:rsid w:val="006F4EBD"/>
    <w:rsid w:val="006F68E8"/>
    <w:rsid w:val="006F76D5"/>
    <w:rsid w:val="007005C1"/>
    <w:rsid w:val="00700621"/>
    <w:rsid w:val="0070086C"/>
    <w:rsid w:val="00700B8C"/>
    <w:rsid w:val="0070188E"/>
    <w:rsid w:val="007018F4"/>
    <w:rsid w:val="00701D9E"/>
    <w:rsid w:val="00703C40"/>
    <w:rsid w:val="0070438D"/>
    <w:rsid w:val="00704B31"/>
    <w:rsid w:val="00704BA6"/>
    <w:rsid w:val="00705EE1"/>
    <w:rsid w:val="007070D3"/>
    <w:rsid w:val="007114A5"/>
    <w:rsid w:val="00711DAB"/>
    <w:rsid w:val="007127CC"/>
    <w:rsid w:val="00713008"/>
    <w:rsid w:val="00713E3C"/>
    <w:rsid w:val="00714216"/>
    <w:rsid w:val="0071459B"/>
    <w:rsid w:val="00714715"/>
    <w:rsid w:val="00714D40"/>
    <w:rsid w:val="007156EC"/>
    <w:rsid w:val="0071633C"/>
    <w:rsid w:val="007164BD"/>
    <w:rsid w:val="00717F52"/>
    <w:rsid w:val="007201A7"/>
    <w:rsid w:val="007204F9"/>
    <w:rsid w:val="0072262A"/>
    <w:rsid w:val="0072410C"/>
    <w:rsid w:val="007245D3"/>
    <w:rsid w:val="00724FA9"/>
    <w:rsid w:val="0072628F"/>
    <w:rsid w:val="00727857"/>
    <w:rsid w:val="0073090B"/>
    <w:rsid w:val="0073090C"/>
    <w:rsid w:val="00730D57"/>
    <w:rsid w:val="007316C5"/>
    <w:rsid w:val="00731C16"/>
    <w:rsid w:val="00732CF9"/>
    <w:rsid w:val="0073335F"/>
    <w:rsid w:val="00733793"/>
    <w:rsid w:val="00733FA9"/>
    <w:rsid w:val="00734EA4"/>
    <w:rsid w:val="007357B0"/>
    <w:rsid w:val="00737036"/>
    <w:rsid w:val="007374D4"/>
    <w:rsid w:val="007431F2"/>
    <w:rsid w:val="00743F08"/>
    <w:rsid w:val="0074626A"/>
    <w:rsid w:val="0074647E"/>
    <w:rsid w:val="00747821"/>
    <w:rsid w:val="0075126A"/>
    <w:rsid w:val="0075243C"/>
    <w:rsid w:val="00752927"/>
    <w:rsid w:val="00756193"/>
    <w:rsid w:val="0075624A"/>
    <w:rsid w:val="00756461"/>
    <w:rsid w:val="00756B32"/>
    <w:rsid w:val="00756C30"/>
    <w:rsid w:val="007607BB"/>
    <w:rsid w:val="00760872"/>
    <w:rsid w:val="00761487"/>
    <w:rsid w:val="007615F4"/>
    <w:rsid w:val="00761C4D"/>
    <w:rsid w:val="0076315E"/>
    <w:rsid w:val="007639E8"/>
    <w:rsid w:val="00763BA2"/>
    <w:rsid w:val="00763EB7"/>
    <w:rsid w:val="007640D9"/>
    <w:rsid w:val="007646F2"/>
    <w:rsid w:val="00765401"/>
    <w:rsid w:val="007667BF"/>
    <w:rsid w:val="00766E34"/>
    <w:rsid w:val="0076729D"/>
    <w:rsid w:val="00767761"/>
    <w:rsid w:val="007677B0"/>
    <w:rsid w:val="00771532"/>
    <w:rsid w:val="00771541"/>
    <w:rsid w:val="00771B27"/>
    <w:rsid w:val="00772491"/>
    <w:rsid w:val="007724A8"/>
    <w:rsid w:val="00772C44"/>
    <w:rsid w:val="00776DC4"/>
    <w:rsid w:val="0077716B"/>
    <w:rsid w:val="00780372"/>
    <w:rsid w:val="00780F70"/>
    <w:rsid w:val="00781136"/>
    <w:rsid w:val="00781142"/>
    <w:rsid w:val="007818AC"/>
    <w:rsid w:val="00782522"/>
    <w:rsid w:val="0078318D"/>
    <w:rsid w:val="00783240"/>
    <w:rsid w:val="007834F9"/>
    <w:rsid w:val="007847CD"/>
    <w:rsid w:val="0078674D"/>
    <w:rsid w:val="0078681F"/>
    <w:rsid w:val="00787025"/>
    <w:rsid w:val="00787326"/>
    <w:rsid w:val="0078749B"/>
    <w:rsid w:val="00791938"/>
    <w:rsid w:val="00791ABF"/>
    <w:rsid w:val="00791D3A"/>
    <w:rsid w:val="00791E24"/>
    <w:rsid w:val="007925E0"/>
    <w:rsid w:val="00794467"/>
    <w:rsid w:val="00794E5A"/>
    <w:rsid w:val="00795CA8"/>
    <w:rsid w:val="00795D4B"/>
    <w:rsid w:val="00795E7E"/>
    <w:rsid w:val="00797E1A"/>
    <w:rsid w:val="007A0CF1"/>
    <w:rsid w:val="007A11CA"/>
    <w:rsid w:val="007A1D96"/>
    <w:rsid w:val="007A2F78"/>
    <w:rsid w:val="007A35F3"/>
    <w:rsid w:val="007A4263"/>
    <w:rsid w:val="007A44A1"/>
    <w:rsid w:val="007A535D"/>
    <w:rsid w:val="007A66F3"/>
    <w:rsid w:val="007A6798"/>
    <w:rsid w:val="007A694D"/>
    <w:rsid w:val="007A753A"/>
    <w:rsid w:val="007A7AF4"/>
    <w:rsid w:val="007B161D"/>
    <w:rsid w:val="007B18C0"/>
    <w:rsid w:val="007B2B04"/>
    <w:rsid w:val="007B39C2"/>
    <w:rsid w:val="007B61D8"/>
    <w:rsid w:val="007B7087"/>
    <w:rsid w:val="007B7C5A"/>
    <w:rsid w:val="007B7FB5"/>
    <w:rsid w:val="007C02AD"/>
    <w:rsid w:val="007C0635"/>
    <w:rsid w:val="007C0FC2"/>
    <w:rsid w:val="007C12CD"/>
    <w:rsid w:val="007C19EC"/>
    <w:rsid w:val="007C2662"/>
    <w:rsid w:val="007C3943"/>
    <w:rsid w:val="007C4357"/>
    <w:rsid w:val="007C4C49"/>
    <w:rsid w:val="007C4E6E"/>
    <w:rsid w:val="007C6A67"/>
    <w:rsid w:val="007C6D34"/>
    <w:rsid w:val="007C6E9D"/>
    <w:rsid w:val="007D3935"/>
    <w:rsid w:val="007D395A"/>
    <w:rsid w:val="007D3D26"/>
    <w:rsid w:val="007D3FA6"/>
    <w:rsid w:val="007D6A20"/>
    <w:rsid w:val="007D7901"/>
    <w:rsid w:val="007D7957"/>
    <w:rsid w:val="007E01C4"/>
    <w:rsid w:val="007E0B21"/>
    <w:rsid w:val="007E0BC6"/>
    <w:rsid w:val="007E123F"/>
    <w:rsid w:val="007E14DB"/>
    <w:rsid w:val="007E189E"/>
    <w:rsid w:val="007E372F"/>
    <w:rsid w:val="007E3ED6"/>
    <w:rsid w:val="007E42DE"/>
    <w:rsid w:val="007E4E01"/>
    <w:rsid w:val="007E6FFA"/>
    <w:rsid w:val="007E7414"/>
    <w:rsid w:val="007E7981"/>
    <w:rsid w:val="007E7DC8"/>
    <w:rsid w:val="007F071A"/>
    <w:rsid w:val="007F09F9"/>
    <w:rsid w:val="007F1CB5"/>
    <w:rsid w:val="007F24EB"/>
    <w:rsid w:val="007F2518"/>
    <w:rsid w:val="007F2934"/>
    <w:rsid w:val="007F2AD4"/>
    <w:rsid w:val="007F498D"/>
    <w:rsid w:val="007F4EF3"/>
    <w:rsid w:val="007F4F32"/>
    <w:rsid w:val="007F5219"/>
    <w:rsid w:val="007F52DD"/>
    <w:rsid w:val="007F5529"/>
    <w:rsid w:val="007F6FD1"/>
    <w:rsid w:val="007F7C81"/>
    <w:rsid w:val="007F7D72"/>
    <w:rsid w:val="007F7D7F"/>
    <w:rsid w:val="00800037"/>
    <w:rsid w:val="00800D76"/>
    <w:rsid w:val="008015C4"/>
    <w:rsid w:val="008016D2"/>
    <w:rsid w:val="00801C37"/>
    <w:rsid w:val="0080220A"/>
    <w:rsid w:val="00802D76"/>
    <w:rsid w:val="0080336C"/>
    <w:rsid w:val="00807DB8"/>
    <w:rsid w:val="00807F43"/>
    <w:rsid w:val="00810593"/>
    <w:rsid w:val="00811ED8"/>
    <w:rsid w:val="00812143"/>
    <w:rsid w:val="0081258E"/>
    <w:rsid w:val="00813096"/>
    <w:rsid w:val="0081405B"/>
    <w:rsid w:val="00816652"/>
    <w:rsid w:val="00816691"/>
    <w:rsid w:val="0081779F"/>
    <w:rsid w:val="00817F9F"/>
    <w:rsid w:val="008200CB"/>
    <w:rsid w:val="00820175"/>
    <w:rsid w:val="0082069B"/>
    <w:rsid w:val="00820CB7"/>
    <w:rsid w:val="00821270"/>
    <w:rsid w:val="0082181D"/>
    <w:rsid w:val="00821DC7"/>
    <w:rsid w:val="00822FE0"/>
    <w:rsid w:val="008232F5"/>
    <w:rsid w:val="00824CAA"/>
    <w:rsid w:val="008254D0"/>
    <w:rsid w:val="008265CB"/>
    <w:rsid w:val="00826B20"/>
    <w:rsid w:val="008275F5"/>
    <w:rsid w:val="00827807"/>
    <w:rsid w:val="00827A0F"/>
    <w:rsid w:val="00830E60"/>
    <w:rsid w:val="0083107F"/>
    <w:rsid w:val="00831696"/>
    <w:rsid w:val="0083287A"/>
    <w:rsid w:val="00832DD7"/>
    <w:rsid w:val="008331F2"/>
    <w:rsid w:val="008335B0"/>
    <w:rsid w:val="00833CC5"/>
    <w:rsid w:val="00834F19"/>
    <w:rsid w:val="008363BE"/>
    <w:rsid w:val="008369B9"/>
    <w:rsid w:val="0084021A"/>
    <w:rsid w:val="00841B50"/>
    <w:rsid w:val="00843364"/>
    <w:rsid w:val="00844314"/>
    <w:rsid w:val="008447C7"/>
    <w:rsid w:val="0084754A"/>
    <w:rsid w:val="00847B21"/>
    <w:rsid w:val="0085056F"/>
    <w:rsid w:val="00850BCB"/>
    <w:rsid w:val="00851104"/>
    <w:rsid w:val="00851CF1"/>
    <w:rsid w:val="008525ED"/>
    <w:rsid w:val="0085272F"/>
    <w:rsid w:val="0085373A"/>
    <w:rsid w:val="0085388D"/>
    <w:rsid w:val="008553B9"/>
    <w:rsid w:val="00855409"/>
    <w:rsid w:val="0085564B"/>
    <w:rsid w:val="008559E3"/>
    <w:rsid w:val="00856449"/>
    <w:rsid w:val="008600DC"/>
    <w:rsid w:val="00860583"/>
    <w:rsid w:val="00861E65"/>
    <w:rsid w:val="008632E8"/>
    <w:rsid w:val="008634D5"/>
    <w:rsid w:val="00863B18"/>
    <w:rsid w:val="00865BC6"/>
    <w:rsid w:val="00870A78"/>
    <w:rsid w:val="00871965"/>
    <w:rsid w:val="00871D95"/>
    <w:rsid w:val="00874D84"/>
    <w:rsid w:val="00876CB9"/>
    <w:rsid w:val="008775F6"/>
    <w:rsid w:val="008779D9"/>
    <w:rsid w:val="008820F1"/>
    <w:rsid w:val="00882B1B"/>
    <w:rsid w:val="008839B1"/>
    <w:rsid w:val="0088425D"/>
    <w:rsid w:val="00884AE0"/>
    <w:rsid w:val="008872E4"/>
    <w:rsid w:val="008912AE"/>
    <w:rsid w:val="008912D5"/>
    <w:rsid w:val="00892D37"/>
    <w:rsid w:val="00893AC2"/>
    <w:rsid w:val="0089424B"/>
    <w:rsid w:val="00895272"/>
    <w:rsid w:val="00895B10"/>
    <w:rsid w:val="008A00A5"/>
    <w:rsid w:val="008A0E54"/>
    <w:rsid w:val="008A1D42"/>
    <w:rsid w:val="008A277C"/>
    <w:rsid w:val="008A4156"/>
    <w:rsid w:val="008A472F"/>
    <w:rsid w:val="008A6B73"/>
    <w:rsid w:val="008B2DB4"/>
    <w:rsid w:val="008B31B4"/>
    <w:rsid w:val="008B448B"/>
    <w:rsid w:val="008B4E13"/>
    <w:rsid w:val="008B535E"/>
    <w:rsid w:val="008B6D13"/>
    <w:rsid w:val="008B73C0"/>
    <w:rsid w:val="008C08BD"/>
    <w:rsid w:val="008C0EFE"/>
    <w:rsid w:val="008C1971"/>
    <w:rsid w:val="008C28C1"/>
    <w:rsid w:val="008C36F7"/>
    <w:rsid w:val="008C3A12"/>
    <w:rsid w:val="008C5D7F"/>
    <w:rsid w:val="008C65E3"/>
    <w:rsid w:val="008C672C"/>
    <w:rsid w:val="008C795A"/>
    <w:rsid w:val="008C7FFB"/>
    <w:rsid w:val="008D0B8C"/>
    <w:rsid w:val="008D2056"/>
    <w:rsid w:val="008D2B3D"/>
    <w:rsid w:val="008D4BE3"/>
    <w:rsid w:val="008D552A"/>
    <w:rsid w:val="008D5E75"/>
    <w:rsid w:val="008E1C9B"/>
    <w:rsid w:val="008E1D18"/>
    <w:rsid w:val="008E227F"/>
    <w:rsid w:val="008E3878"/>
    <w:rsid w:val="008E3BBB"/>
    <w:rsid w:val="008E46B2"/>
    <w:rsid w:val="008E492A"/>
    <w:rsid w:val="008F0817"/>
    <w:rsid w:val="008F10ED"/>
    <w:rsid w:val="008F16BF"/>
    <w:rsid w:val="008F1998"/>
    <w:rsid w:val="008F2346"/>
    <w:rsid w:val="008F25C7"/>
    <w:rsid w:val="008F2DB5"/>
    <w:rsid w:val="008F2ECC"/>
    <w:rsid w:val="008F3DAC"/>
    <w:rsid w:val="008F4808"/>
    <w:rsid w:val="008F4BC5"/>
    <w:rsid w:val="008F5C69"/>
    <w:rsid w:val="008F5EF8"/>
    <w:rsid w:val="008F7023"/>
    <w:rsid w:val="008F70BC"/>
    <w:rsid w:val="008F7FFA"/>
    <w:rsid w:val="00900DAC"/>
    <w:rsid w:val="0090369D"/>
    <w:rsid w:val="00903BA7"/>
    <w:rsid w:val="0090551C"/>
    <w:rsid w:val="00905554"/>
    <w:rsid w:val="0090624D"/>
    <w:rsid w:val="00906AA6"/>
    <w:rsid w:val="00910FFC"/>
    <w:rsid w:val="00912187"/>
    <w:rsid w:val="00912FF2"/>
    <w:rsid w:val="00913226"/>
    <w:rsid w:val="00914777"/>
    <w:rsid w:val="0091551D"/>
    <w:rsid w:val="00915C24"/>
    <w:rsid w:val="00917436"/>
    <w:rsid w:val="00917AF1"/>
    <w:rsid w:val="009206F6"/>
    <w:rsid w:val="00920C50"/>
    <w:rsid w:val="0092280A"/>
    <w:rsid w:val="00922898"/>
    <w:rsid w:val="00922B03"/>
    <w:rsid w:val="00922EE3"/>
    <w:rsid w:val="00925AFA"/>
    <w:rsid w:val="009263E1"/>
    <w:rsid w:val="00927E58"/>
    <w:rsid w:val="009326E9"/>
    <w:rsid w:val="009346FD"/>
    <w:rsid w:val="00934BD9"/>
    <w:rsid w:val="00934F2C"/>
    <w:rsid w:val="00935CBF"/>
    <w:rsid w:val="009372D1"/>
    <w:rsid w:val="00937BA6"/>
    <w:rsid w:val="00937DBC"/>
    <w:rsid w:val="00940B1D"/>
    <w:rsid w:val="00943D6A"/>
    <w:rsid w:val="00944396"/>
    <w:rsid w:val="009449E6"/>
    <w:rsid w:val="00944EA0"/>
    <w:rsid w:val="00951373"/>
    <w:rsid w:val="0095160B"/>
    <w:rsid w:val="00954BF3"/>
    <w:rsid w:val="00955D0D"/>
    <w:rsid w:val="00955D79"/>
    <w:rsid w:val="0095720D"/>
    <w:rsid w:val="00957D82"/>
    <w:rsid w:val="009608AC"/>
    <w:rsid w:val="00961F38"/>
    <w:rsid w:val="0096369C"/>
    <w:rsid w:val="0096411E"/>
    <w:rsid w:val="009644AE"/>
    <w:rsid w:val="00965826"/>
    <w:rsid w:val="009659C1"/>
    <w:rsid w:val="0096753F"/>
    <w:rsid w:val="0097085E"/>
    <w:rsid w:val="00970C9A"/>
    <w:rsid w:val="00971374"/>
    <w:rsid w:val="009718D0"/>
    <w:rsid w:val="0097199E"/>
    <w:rsid w:val="00971F5B"/>
    <w:rsid w:val="0097351C"/>
    <w:rsid w:val="0097370E"/>
    <w:rsid w:val="00973CBF"/>
    <w:rsid w:val="00973CC4"/>
    <w:rsid w:val="009740EB"/>
    <w:rsid w:val="009748B9"/>
    <w:rsid w:val="00976932"/>
    <w:rsid w:val="00976AEE"/>
    <w:rsid w:val="00977138"/>
    <w:rsid w:val="009775CE"/>
    <w:rsid w:val="00981BCE"/>
    <w:rsid w:val="00981E83"/>
    <w:rsid w:val="009824C9"/>
    <w:rsid w:val="00982EC6"/>
    <w:rsid w:val="00983A05"/>
    <w:rsid w:val="00984DCC"/>
    <w:rsid w:val="00984EA6"/>
    <w:rsid w:val="00985960"/>
    <w:rsid w:val="009910CD"/>
    <w:rsid w:val="00991CE7"/>
    <w:rsid w:val="00992051"/>
    <w:rsid w:val="0099229B"/>
    <w:rsid w:val="00994AAD"/>
    <w:rsid w:val="00994D27"/>
    <w:rsid w:val="009958F6"/>
    <w:rsid w:val="00996FD4"/>
    <w:rsid w:val="009979AD"/>
    <w:rsid w:val="009A0147"/>
    <w:rsid w:val="009A04FC"/>
    <w:rsid w:val="009A090E"/>
    <w:rsid w:val="009A1352"/>
    <w:rsid w:val="009A273E"/>
    <w:rsid w:val="009A3096"/>
    <w:rsid w:val="009A3661"/>
    <w:rsid w:val="009A510B"/>
    <w:rsid w:val="009A5956"/>
    <w:rsid w:val="009A5A3C"/>
    <w:rsid w:val="009A7273"/>
    <w:rsid w:val="009B013E"/>
    <w:rsid w:val="009B2299"/>
    <w:rsid w:val="009B2A49"/>
    <w:rsid w:val="009B4949"/>
    <w:rsid w:val="009B61F0"/>
    <w:rsid w:val="009B6792"/>
    <w:rsid w:val="009B6DDC"/>
    <w:rsid w:val="009B7525"/>
    <w:rsid w:val="009C1C00"/>
    <w:rsid w:val="009C2D91"/>
    <w:rsid w:val="009C2F22"/>
    <w:rsid w:val="009C38F6"/>
    <w:rsid w:val="009C484C"/>
    <w:rsid w:val="009C4A89"/>
    <w:rsid w:val="009C4C81"/>
    <w:rsid w:val="009C6363"/>
    <w:rsid w:val="009C7667"/>
    <w:rsid w:val="009C76F9"/>
    <w:rsid w:val="009D126E"/>
    <w:rsid w:val="009D142D"/>
    <w:rsid w:val="009D1807"/>
    <w:rsid w:val="009D21A2"/>
    <w:rsid w:val="009D374B"/>
    <w:rsid w:val="009D419C"/>
    <w:rsid w:val="009D473B"/>
    <w:rsid w:val="009D58A3"/>
    <w:rsid w:val="009D6374"/>
    <w:rsid w:val="009D6375"/>
    <w:rsid w:val="009D7E56"/>
    <w:rsid w:val="009E16AA"/>
    <w:rsid w:val="009E2168"/>
    <w:rsid w:val="009E27E8"/>
    <w:rsid w:val="009E3AE8"/>
    <w:rsid w:val="009E656B"/>
    <w:rsid w:val="009E733A"/>
    <w:rsid w:val="009E7B93"/>
    <w:rsid w:val="009E7DA2"/>
    <w:rsid w:val="009F15DE"/>
    <w:rsid w:val="009F1C4B"/>
    <w:rsid w:val="009F2519"/>
    <w:rsid w:val="009F2BFE"/>
    <w:rsid w:val="009F3474"/>
    <w:rsid w:val="009F3A5B"/>
    <w:rsid w:val="009F4A51"/>
    <w:rsid w:val="009F578C"/>
    <w:rsid w:val="009F60AD"/>
    <w:rsid w:val="009F6D38"/>
    <w:rsid w:val="00A0025D"/>
    <w:rsid w:val="00A01478"/>
    <w:rsid w:val="00A01684"/>
    <w:rsid w:val="00A01C3E"/>
    <w:rsid w:val="00A020A3"/>
    <w:rsid w:val="00A028DB"/>
    <w:rsid w:val="00A02C0B"/>
    <w:rsid w:val="00A034DE"/>
    <w:rsid w:val="00A03ADF"/>
    <w:rsid w:val="00A03BC0"/>
    <w:rsid w:val="00A03D55"/>
    <w:rsid w:val="00A0431B"/>
    <w:rsid w:val="00A044ED"/>
    <w:rsid w:val="00A05292"/>
    <w:rsid w:val="00A0613B"/>
    <w:rsid w:val="00A102F3"/>
    <w:rsid w:val="00A104B4"/>
    <w:rsid w:val="00A104CA"/>
    <w:rsid w:val="00A11FA7"/>
    <w:rsid w:val="00A14432"/>
    <w:rsid w:val="00A14534"/>
    <w:rsid w:val="00A1536B"/>
    <w:rsid w:val="00A168AF"/>
    <w:rsid w:val="00A1778B"/>
    <w:rsid w:val="00A1799F"/>
    <w:rsid w:val="00A20935"/>
    <w:rsid w:val="00A2131A"/>
    <w:rsid w:val="00A22308"/>
    <w:rsid w:val="00A2263C"/>
    <w:rsid w:val="00A242B8"/>
    <w:rsid w:val="00A2631D"/>
    <w:rsid w:val="00A27DB2"/>
    <w:rsid w:val="00A30500"/>
    <w:rsid w:val="00A32682"/>
    <w:rsid w:val="00A3392D"/>
    <w:rsid w:val="00A341F3"/>
    <w:rsid w:val="00A34550"/>
    <w:rsid w:val="00A35209"/>
    <w:rsid w:val="00A37724"/>
    <w:rsid w:val="00A37A19"/>
    <w:rsid w:val="00A4299D"/>
    <w:rsid w:val="00A42B4C"/>
    <w:rsid w:val="00A42C16"/>
    <w:rsid w:val="00A442BF"/>
    <w:rsid w:val="00A447B2"/>
    <w:rsid w:val="00A44B9C"/>
    <w:rsid w:val="00A44BAE"/>
    <w:rsid w:val="00A4525E"/>
    <w:rsid w:val="00A46038"/>
    <w:rsid w:val="00A5031E"/>
    <w:rsid w:val="00A50513"/>
    <w:rsid w:val="00A5118A"/>
    <w:rsid w:val="00A51D6D"/>
    <w:rsid w:val="00A5207E"/>
    <w:rsid w:val="00A529B0"/>
    <w:rsid w:val="00A53D0B"/>
    <w:rsid w:val="00A53F46"/>
    <w:rsid w:val="00A547DB"/>
    <w:rsid w:val="00A56956"/>
    <w:rsid w:val="00A573CD"/>
    <w:rsid w:val="00A574C6"/>
    <w:rsid w:val="00A62455"/>
    <w:rsid w:val="00A64129"/>
    <w:rsid w:val="00A6631C"/>
    <w:rsid w:val="00A66F2F"/>
    <w:rsid w:val="00A674C3"/>
    <w:rsid w:val="00A6767F"/>
    <w:rsid w:val="00A67A91"/>
    <w:rsid w:val="00A7064A"/>
    <w:rsid w:val="00A71389"/>
    <w:rsid w:val="00A72142"/>
    <w:rsid w:val="00A72D84"/>
    <w:rsid w:val="00A74923"/>
    <w:rsid w:val="00A7493B"/>
    <w:rsid w:val="00A757CC"/>
    <w:rsid w:val="00A75EDE"/>
    <w:rsid w:val="00A762DA"/>
    <w:rsid w:val="00A772B0"/>
    <w:rsid w:val="00A801C6"/>
    <w:rsid w:val="00A80D1A"/>
    <w:rsid w:val="00A811E0"/>
    <w:rsid w:val="00A811E7"/>
    <w:rsid w:val="00A8209F"/>
    <w:rsid w:val="00A825C0"/>
    <w:rsid w:val="00A82EA0"/>
    <w:rsid w:val="00A85374"/>
    <w:rsid w:val="00A903A6"/>
    <w:rsid w:val="00A90792"/>
    <w:rsid w:val="00A90B25"/>
    <w:rsid w:val="00A91118"/>
    <w:rsid w:val="00A942FC"/>
    <w:rsid w:val="00A94881"/>
    <w:rsid w:val="00A95338"/>
    <w:rsid w:val="00A973B9"/>
    <w:rsid w:val="00A9742B"/>
    <w:rsid w:val="00AA1856"/>
    <w:rsid w:val="00AA58FB"/>
    <w:rsid w:val="00AA5940"/>
    <w:rsid w:val="00AA59B7"/>
    <w:rsid w:val="00AA7915"/>
    <w:rsid w:val="00AB12B0"/>
    <w:rsid w:val="00AB1FDD"/>
    <w:rsid w:val="00AB20E2"/>
    <w:rsid w:val="00AB249B"/>
    <w:rsid w:val="00AB30DA"/>
    <w:rsid w:val="00AB3488"/>
    <w:rsid w:val="00AB481E"/>
    <w:rsid w:val="00AB49A4"/>
    <w:rsid w:val="00AB4A69"/>
    <w:rsid w:val="00AB4E39"/>
    <w:rsid w:val="00AB5187"/>
    <w:rsid w:val="00AB56C4"/>
    <w:rsid w:val="00AB5880"/>
    <w:rsid w:val="00AC0130"/>
    <w:rsid w:val="00AC03FD"/>
    <w:rsid w:val="00AC0E81"/>
    <w:rsid w:val="00AC2683"/>
    <w:rsid w:val="00AC3322"/>
    <w:rsid w:val="00AC5725"/>
    <w:rsid w:val="00AC7CA9"/>
    <w:rsid w:val="00AD09A6"/>
    <w:rsid w:val="00AD0A19"/>
    <w:rsid w:val="00AD102D"/>
    <w:rsid w:val="00AD16C1"/>
    <w:rsid w:val="00AD1840"/>
    <w:rsid w:val="00AD1BF1"/>
    <w:rsid w:val="00AD27D6"/>
    <w:rsid w:val="00AD2B89"/>
    <w:rsid w:val="00AD33D7"/>
    <w:rsid w:val="00AD37A3"/>
    <w:rsid w:val="00AD65C3"/>
    <w:rsid w:val="00AD69FF"/>
    <w:rsid w:val="00AD79E1"/>
    <w:rsid w:val="00AD7C4E"/>
    <w:rsid w:val="00AE0A09"/>
    <w:rsid w:val="00AE1494"/>
    <w:rsid w:val="00AE2388"/>
    <w:rsid w:val="00AE6908"/>
    <w:rsid w:val="00AE6CF3"/>
    <w:rsid w:val="00AE72D7"/>
    <w:rsid w:val="00AE743B"/>
    <w:rsid w:val="00AE77E5"/>
    <w:rsid w:val="00AF0A19"/>
    <w:rsid w:val="00AF114F"/>
    <w:rsid w:val="00AF2482"/>
    <w:rsid w:val="00AF2D18"/>
    <w:rsid w:val="00AF3D00"/>
    <w:rsid w:val="00AF3FC2"/>
    <w:rsid w:val="00AF5222"/>
    <w:rsid w:val="00AF6E6B"/>
    <w:rsid w:val="00AF70EB"/>
    <w:rsid w:val="00AF71B4"/>
    <w:rsid w:val="00AF75FC"/>
    <w:rsid w:val="00B0151F"/>
    <w:rsid w:val="00B03A2E"/>
    <w:rsid w:val="00B04D8D"/>
    <w:rsid w:val="00B05373"/>
    <w:rsid w:val="00B06EDD"/>
    <w:rsid w:val="00B10557"/>
    <w:rsid w:val="00B11623"/>
    <w:rsid w:val="00B12263"/>
    <w:rsid w:val="00B124CD"/>
    <w:rsid w:val="00B139DC"/>
    <w:rsid w:val="00B14641"/>
    <w:rsid w:val="00B14DBC"/>
    <w:rsid w:val="00B1565C"/>
    <w:rsid w:val="00B165F3"/>
    <w:rsid w:val="00B176CD"/>
    <w:rsid w:val="00B1777E"/>
    <w:rsid w:val="00B217A7"/>
    <w:rsid w:val="00B21B3B"/>
    <w:rsid w:val="00B23243"/>
    <w:rsid w:val="00B24783"/>
    <w:rsid w:val="00B24814"/>
    <w:rsid w:val="00B26F00"/>
    <w:rsid w:val="00B27D17"/>
    <w:rsid w:val="00B310C9"/>
    <w:rsid w:val="00B31779"/>
    <w:rsid w:val="00B3291F"/>
    <w:rsid w:val="00B3312F"/>
    <w:rsid w:val="00B33C99"/>
    <w:rsid w:val="00B34B5C"/>
    <w:rsid w:val="00B3591B"/>
    <w:rsid w:val="00B366B1"/>
    <w:rsid w:val="00B370FF"/>
    <w:rsid w:val="00B401C0"/>
    <w:rsid w:val="00B4030E"/>
    <w:rsid w:val="00B4148F"/>
    <w:rsid w:val="00B41B51"/>
    <w:rsid w:val="00B42101"/>
    <w:rsid w:val="00B4246B"/>
    <w:rsid w:val="00B427BB"/>
    <w:rsid w:val="00B4280B"/>
    <w:rsid w:val="00B4294D"/>
    <w:rsid w:val="00B42A24"/>
    <w:rsid w:val="00B47C5A"/>
    <w:rsid w:val="00B52089"/>
    <w:rsid w:val="00B528F7"/>
    <w:rsid w:val="00B53445"/>
    <w:rsid w:val="00B5400D"/>
    <w:rsid w:val="00B54786"/>
    <w:rsid w:val="00B550CB"/>
    <w:rsid w:val="00B5691C"/>
    <w:rsid w:val="00B56B3F"/>
    <w:rsid w:val="00B603BD"/>
    <w:rsid w:val="00B61C37"/>
    <w:rsid w:val="00B635B9"/>
    <w:rsid w:val="00B64458"/>
    <w:rsid w:val="00B6721E"/>
    <w:rsid w:val="00B702D0"/>
    <w:rsid w:val="00B706D6"/>
    <w:rsid w:val="00B708FA"/>
    <w:rsid w:val="00B70C9A"/>
    <w:rsid w:val="00B70F34"/>
    <w:rsid w:val="00B71410"/>
    <w:rsid w:val="00B72841"/>
    <w:rsid w:val="00B72CCB"/>
    <w:rsid w:val="00B72DEE"/>
    <w:rsid w:val="00B74B4B"/>
    <w:rsid w:val="00B75267"/>
    <w:rsid w:val="00B752E1"/>
    <w:rsid w:val="00B76022"/>
    <w:rsid w:val="00B76317"/>
    <w:rsid w:val="00B8299E"/>
    <w:rsid w:val="00B838A7"/>
    <w:rsid w:val="00B83B25"/>
    <w:rsid w:val="00B83B75"/>
    <w:rsid w:val="00B83D12"/>
    <w:rsid w:val="00B86F40"/>
    <w:rsid w:val="00B877D8"/>
    <w:rsid w:val="00B911C4"/>
    <w:rsid w:val="00B91967"/>
    <w:rsid w:val="00B92C79"/>
    <w:rsid w:val="00B93926"/>
    <w:rsid w:val="00B93A6A"/>
    <w:rsid w:val="00B94B62"/>
    <w:rsid w:val="00B94BBF"/>
    <w:rsid w:val="00B95BEC"/>
    <w:rsid w:val="00B96DD7"/>
    <w:rsid w:val="00B96DF4"/>
    <w:rsid w:val="00B96F21"/>
    <w:rsid w:val="00B97704"/>
    <w:rsid w:val="00BA04D2"/>
    <w:rsid w:val="00BA18D4"/>
    <w:rsid w:val="00BA265D"/>
    <w:rsid w:val="00BA336E"/>
    <w:rsid w:val="00BA3391"/>
    <w:rsid w:val="00BA3394"/>
    <w:rsid w:val="00BA6638"/>
    <w:rsid w:val="00BA66B4"/>
    <w:rsid w:val="00BA7FF2"/>
    <w:rsid w:val="00BB0A0E"/>
    <w:rsid w:val="00BB2342"/>
    <w:rsid w:val="00BB2CB9"/>
    <w:rsid w:val="00BB4D18"/>
    <w:rsid w:val="00BB5966"/>
    <w:rsid w:val="00BB66DC"/>
    <w:rsid w:val="00BC205E"/>
    <w:rsid w:val="00BC2805"/>
    <w:rsid w:val="00BC2F67"/>
    <w:rsid w:val="00BC5F8C"/>
    <w:rsid w:val="00BC6E0E"/>
    <w:rsid w:val="00BC6FC8"/>
    <w:rsid w:val="00BC73A0"/>
    <w:rsid w:val="00BC7648"/>
    <w:rsid w:val="00BC7C1E"/>
    <w:rsid w:val="00BD1864"/>
    <w:rsid w:val="00BD1A2C"/>
    <w:rsid w:val="00BD238F"/>
    <w:rsid w:val="00BD4BE6"/>
    <w:rsid w:val="00BD633F"/>
    <w:rsid w:val="00BE0C95"/>
    <w:rsid w:val="00BE0D56"/>
    <w:rsid w:val="00BE163F"/>
    <w:rsid w:val="00BE1D2D"/>
    <w:rsid w:val="00BE30F6"/>
    <w:rsid w:val="00BE4406"/>
    <w:rsid w:val="00BE47C9"/>
    <w:rsid w:val="00BE4D7C"/>
    <w:rsid w:val="00BE4E5A"/>
    <w:rsid w:val="00BE56FE"/>
    <w:rsid w:val="00BE5A9E"/>
    <w:rsid w:val="00BE5D6B"/>
    <w:rsid w:val="00BE61C7"/>
    <w:rsid w:val="00BE6EF6"/>
    <w:rsid w:val="00BE7C4B"/>
    <w:rsid w:val="00BE7C76"/>
    <w:rsid w:val="00BF00FF"/>
    <w:rsid w:val="00BF058C"/>
    <w:rsid w:val="00BF2245"/>
    <w:rsid w:val="00BF2309"/>
    <w:rsid w:val="00BF381C"/>
    <w:rsid w:val="00BF3B28"/>
    <w:rsid w:val="00BF43D0"/>
    <w:rsid w:val="00BF50E3"/>
    <w:rsid w:val="00BF7627"/>
    <w:rsid w:val="00C00446"/>
    <w:rsid w:val="00C005D2"/>
    <w:rsid w:val="00C014F4"/>
    <w:rsid w:val="00C02430"/>
    <w:rsid w:val="00C02591"/>
    <w:rsid w:val="00C032CB"/>
    <w:rsid w:val="00C04615"/>
    <w:rsid w:val="00C04853"/>
    <w:rsid w:val="00C0526D"/>
    <w:rsid w:val="00C064A2"/>
    <w:rsid w:val="00C06519"/>
    <w:rsid w:val="00C0657D"/>
    <w:rsid w:val="00C0797F"/>
    <w:rsid w:val="00C125A8"/>
    <w:rsid w:val="00C12D74"/>
    <w:rsid w:val="00C1346C"/>
    <w:rsid w:val="00C1359B"/>
    <w:rsid w:val="00C14ADB"/>
    <w:rsid w:val="00C156C3"/>
    <w:rsid w:val="00C16FE2"/>
    <w:rsid w:val="00C17A1C"/>
    <w:rsid w:val="00C17F16"/>
    <w:rsid w:val="00C17F21"/>
    <w:rsid w:val="00C20F67"/>
    <w:rsid w:val="00C21D6D"/>
    <w:rsid w:val="00C21D83"/>
    <w:rsid w:val="00C21DD2"/>
    <w:rsid w:val="00C224F9"/>
    <w:rsid w:val="00C227DF"/>
    <w:rsid w:val="00C2282F"/>
    <w:rsid w:val="00C22CBA"/>
    <w:rsid w:val="00C23424"/>
    <w:rsid w:val="00C252FC"/>
    <w:rsid w:val="00C25822"/>
    <w:rsid w:val="00C26166"/>
    <w:rsid w:val="00C26DE4"/>
    <w:rsid w:val="00C272EA"/>
    <w:rsid w:val="00C2731E"/>
    <w:rsid w:val="00C27718"/>
    <w:rsid w:val="00C27ABC"/>
    <w:rsid w:val="00C27F0A"/>
    <w:rsid w:val="00C30B50"/>
    <w:rsid w:val="00C31795"/>
    <w:rsid w:val="00C31906"/>
    <w:rsid w:val="00C31BDF"/>
    <w:rsid w:val="00C31E15"/>
    <w:rsid w:val="00C32A90"/>
    <w:rsid w:val="00C32BA3"/>
    <w:rsid w:val="00C332AD"/>
    <w:rsid w:val="00C3333E"/>
    <w:rsid w:val="00C33FCE"/>
    <w:rsid w:val="00C3510C"/>
    <w:rsid w:val="00C355EC"/>
    <w:rsid w:val="00C36971"/>
    <w:rsid w:val="00C3793C"/>
    <w:rsid w:val="00C37E4D"/>
    <w:rsid w:val="00C40360"/>
    <w:rsid w:val="00C42376"/>
    <w:rsid w:val="00C429A7"/>
    <w:rsid w:val="00C4399A"/>
    <w:rsid w:val="00C44920"/>
    <w:rsid w:val="00C459C8"/>
    <w:rsid w:val="00C467FF"/>
    <w:rsid w:val="00C47016"/>
    <w:rsid w:val="00C47369"/>
    <w:rsid w:val="00C50500"/>
    <w:rsid w:val="00C50DD6"/>
    <w:rsid w:val="00C51225"/>
    <w:rsid w:val="00C52960"/>
    <w:rsid w:val="00C52CE3"/>
    <w:rsid w:val="00C53A31"/>
    <w:rsid w:val="00C54A8F"/>
    <w:rsid w:val="00C54B98"/>
    <w:rsid w:val="00C54DCB"/>
    <w:rsid w:val="00C55C73"/>
    <w:rsid w:val="00C568B6"/>
    <w:rsid w:val="00C600F3"/>
    <w:rsid w:val="00C607E5"/>
    <w:rsid w:val="00C61658"/>
    <w:rsid w:val="00C63030"/>
    <w:rsid w:val="00C6330D"/>
    <w:rsid w:val="00C64899"/>
    <w:rsid w:val="00C654B6"/>
    <w:rsid w:val="00C67C25"/>
    <w:rsid w:val="00C703B7"/>
    <w:rsid w:val="00C705AC"/>
    <w:rsid w:val="00C70F44"/>
    <w:rsid w:val="00C71F62"/>
    <w:rsid w:val="00C73539"/>
    <w:rsid w:val="00C7499A"/>
    <w:rsid w:val="00C759A6"/>
    <w:rsid w:val="00C77195"/>
    <w:rsid w:val="00C8010B"/>
    <w:rsid w:val="00C8110C"/>
    <w:rsid w:val="00C81CEA"/>
    <w:rsid w:val="00C83AA8"/>
    <w:rsid w:val="00C83C84"/>
    <w:rsid w:val="00C83E78"/>
    <w:rsid w:val="00C844D0"/>
    <w:rsid w:val="00C84C87"/>
    <w:rsid w:val="00C855BC"/>
    <w:rsid w:val="00C855E2"/>
    <w:rsid w:val="00C8564A"/>
    <w:rsid w:val="00C856B4"/>
    <w:rsid w:val="00C858C1"/>
    <w:rsid w:val="00C862FD"/>
    <w:rsid w:val="00C866CE"/>
    <w:rsid w:val="00C87721"/>
    <w:rsid w:val="00C908B0"/>
    <w:rsid w:val="00C930CC"/>
    <w:rsid w:val="00C93D50"/>
    <w:rsid w:val="00C93ECD"/>
    <w:rsid w:val="00C95483"/>
    <w:rsid w:val="00CA04AF"/>
    <w:rsid w:val="00CA0DC7"/>
    <w:rsid w:val="00CA202E"/>
    <w:rsid w:val="00CA2393"/>
    <w:rsid w:val="00CA280B"/>
    <w:rsid w:val="00CA2878"/>
    <w:rsid w:val="00CA3584"/>
    <w:rsid w:val="00CA3991"/>
    <w:rsid w:val="00CA4289"/>
    <w:rsid w:val="00CA441B"/>
    <w:rsid w:val="00CA56D6"/>
    <w:rsid w:val="00CA5C0E"/>
    <w:rsid w:val="00CA5CD9"/>
    <w:rsid w:val="00CB01EE"/>
    <w:rsid w:val="00CB10AC"/>
    <w:rsid w:val="00CB1878"/>
    <w:rsid w:val="00CB2904"/>
    <w:rsid w:val="00CB44EE"/>
    <w:rsid w:val="00CB5651"/>
    <w:rsid w:val="00CB5AA7"/>
    <w:rsid w:val="00CB5C49"/>
    <w:rsid w:val="00CB6030"/>
    <w:rsid w:val="00CB6360"/>
    <w:rsid w:val="00CB6868"/>
    <w:rsid w:val="00CB6C04"/>
    <w:rsid w:val="00CC0DF4"/>
    <w:rsid w:val="00CC1AF2"/>
    <w:rsid w:val="00CC27D0"/>
    <w:rsid w:val="00CC37D9"/>
    <w:rsid w:val="00CC3F00"/>
    <w:rsid w:val="00CC4020"/>
    <w:rsid w:val="00CC4AC7"/>
    <w:rsid w:val="00CC7E87"/>
    <w:rsid w:val="00CD0119"/>
    <w:rsid w:val="00CD0582"/>
    <w:rsid w:val="00CD0A27"/>
    <w:rsid w:val="00CD1EB1"/>
    <w:rsid w:val="00CD1F8F"/>
    <w:rsid w:val="00CD2497"/>
    <w:rsid w:val="00CD341D"/>
    <w:rsid w:val="00CD478B"/>
    <w:rsid w:val="00CD4837"/>
    <w:rsid w:val="00CD5378"/>
    <w:rsid w:val="00CD5BA5"/>
    <w:rsid w:val="00CD5C9A"/>
    <w:rsid w:val="00CD6188"/>
    <w:rsid w:val="00CD71D9"/>
    <w:rsid w:val="00CD7B9F"/>
    <w:rsid w:val="00CE11B1"/>
    <w:rsid w:val="00CE1757"/>
    <w:rsid w:val="00CE3592"/>
    <w:rsid w:val="00CE3B4D"/>
    <w:rsid w:val="00CE3B55"/>
    <w:rsid w:val="00CE40CC"/>
    <w:rsid w:val="00CE4A66"/>
    <w:rsid w:val="00CE4EEA"/>
    <w:rsid w:val="00CE5691"/>
    <w:rsid w:val="00CE6AA6"/>
    <w:rsid w:val="00CE6C5D"/>
    <w:rsid w:val="00CE6F0B"/>
    <w:rsid w:val="00CF2420"/>
    <w:rsid w:val="00CF30C6"/>
    <w:rsid w:val="00CF331F"/>
    <w:rsid w:val="00CF45C9"/>
    <w:rsid w:val="00CF45F5"/>
    <w:rsid w:val="00CF543D"/>
    <w:rsid w:val="00CF67D2"/>
    <w:rsid w:val="00CF7414"/>
    <w:rsid w:val="00CF7A88"/>
    <w:rsid w:val="00D00F59"/>
    <w:rsid w:val="00D0102C"/>
    <w:rsid w:val="00D01C4D"/>
    <w:rsid w:val="00D023BF"/>
    <w:rsid w:val="00D0263C"/>
    <w:rsid w:val="00D03A17"/>
    <w:rsid w:val="00D042E0"/>
    <w:rsid w:val="00D057A9"/>
    <w:rsid w:val="00D061A2"/>
    <w:rsid w:val="00D07E75"/>
    <w:rsid w:val="00D10E69"/>
    <w:rsid w:val="00D115AC"/>
    <w:rsid w:val="00D11ED3"/>
    <w:rsid w:val="00D128B6"/>
    <w:rsid w:val="00D12CF8"/>
    <w:rsid w:val="00D13807"/>
    <w:rsid w:val="00D14442"/>
    <w:rsid w:val="00D144B9"/>
    <w:rsid w:val="00D14966"/>
    <w:rsid w:val="00D15391"/>
    <w:rsid w:val="00D165B7"/>
    <w:rsid w:val="00D166BC"/>
    <w:rsid w:val="00D16F42"/>
    <w:rsid w:val="00D17029"/>
    <w:rsid w:val="00D21F80"/>
    <w:rsid w:val="00D23DA9"/>
    <w:rsid w:val="00D24017"/>
    <w:rsid w:val="00D24740"/>
    <w:rsid w:val="00D252D7"/>
    <w:rsid w:val="00D25EAF"/>
    <w:rsid w:val="00D265F8"/>
    <w:rsid w:val="00D274F5"/>
    <w:rsid w:val="00D2760F"/>
    <w:rsid w:val="00D27937"/>
    <w:rsid w:val="00D27DA9"/>
    <w:rsid w:val="00D30BCB"/>
    <w:rsid w:val="00D322BC"/>
    <w:rsid w:val="00D32567"/>
    <w:rsid w:val="00D329DE"/>
    <w:rsid w:val="00D3327E"/>
    <w:rsid w:val="00D332D6"/>
    <w:rsid w:val="00D33513"/>
    <w:rsid w:val="00D33E55"/>
    <w:rsid w:val="00D35030"/>
    <w:rsid w:val="00D36D5F"/>
    <w:rsid w:val="00D3720A"/>
    <w:rsid w:val="00D4089C"/>
    <w:rsid w:val="00D40A98"/>
    <w:rsid w:val="00D415F8"/>
    <w:rsid w:val="00D417AB"/>
    <w:rsid w:val="00D4186F"/>
    <w:rsid w:val="00D42126"/>
    <w:rsid w:val="00D42C52"/>
    <w:rsid w:val="00D43800"/>
    <w:rsid w:val="00D44371"/>
    <w:rsid w:val="00D45433"/>
    <w:rsid w:val="00D45980"/>
    <w:rsid w:val="00D45CAD"/>
    <w:rsid w:val="00D46129"/>
    <w:rsid w:val="00D47143"/>
    <w:rsid w:val="00D47CED"/>
    <w:rsid w:val="00D47EC7"/>
    <w:rsid w:val="00D5282D"/>
    <w:rsid w:val="00D53338"/>
    <w:rsid w:val="00D55A6A"/>
    <w:rsid w:val="00D56400"/>
    <w:rsid w:val="00D56663"/>
    <w:rsid w:val="00D56B87"/>
    <w:rsid w:val="00D57374"/>
    <w:rsid w:val="00D57C25"/>
    <w:rsid w:val="00D57D43"/>
    <w:rsid w:val="00D6015B"/>
    <w:rsid w:val="00D60D49"/>
    <w:rsid w:val="00D61044"/>
    <w:rsid w:val="00D6132C"/>
    <w:rsid w:val="00D61961"/>
    <w:rsid w:val="00D67792"/>
    <w:rsid w:val="00D67E58"/>
    <w:rsid w:val="00D73389"/>
    <w:rsid w:val="00D7343A"/>
    <w:rsid w:val="00D738D4"/>
    <w:rsid w:val="00D73940"/>
    <w:rsid w:val="00D74286"/>
    <w:rsid w:val="00D75C38"/>
    <w:rsid w:val="00D7617F"/>
    <w:rsid w:val="00D803ED"/>
    <w:rsid w:val="00D80D47"/>
    <w:rsid w:val="00D80EEE"/>
    <w:rsid w:val="00D812F8"/>
    <w:rsid w:val="00D81CA2"/>
    <w:rsid w:val="00D839E8"/>
    <w:rsid w:val="00D83A73"/>
    <w:rsid w:val="00D84EC2"/>
    <w:rsid w:val="00D853AF"/>
    <w:rsid w:val="00D85DF0"/>
    <w:rsid w:val="00D8626A"/>
    <w:rsid w:val="00D86707"/>
    <w:rsid w:val="00D87C60"/>
    <w:rsid w:val="00D87CFB"/>
    <w:rsid w:val="00D914EA"/>
    <w:rsid w:val="00D9213A"/>
    <w:rsid w:val="00D93D2A"/>
    <w:rsid w:val="00D95237"/>
    <w:rsid w:val="00D956E0"/>
    <w:rsid w:val="00D973CF"/>
    <w:rsid w:val="00D979DF"/>
    <w:rsid w:val="00DA0CFB"/>
    <w:rsid w:val="00DA2D1D"/>
    <w:rsid w:val="00DA2FD7"/>
    <w:rsid w:val="00DA4655"/>
    <w:rsid w:val="00DA52F3"/>
    <w:rsid w:val="00DA60C8"/>
    <w:rsid w:val="00DA61BD"/>
    <w:rsid w:val="00DA6353"/>
    <w:rsid w:val="00DA67A8"/>
    <w:rsid w:val="00DA775F"/>
    <w:rsid w:val="00DB0AFB"/>
    <w:rsid w:val="00DB123D"/>
    <w:rsid w:val="00DB16C5"/>
    <w:rsid w:val="00DB2485"/>
    <w:rsid w:val="00DB29AC"/>
    <w:rsid w:val="00DB2B99"/>
    <w:rsid w:val="00DB2EBA"/>
    <w:rsid w:val="00DB2F1C"/>
    <w:rsid w:val="00DB42BE"/>
    <w:rsid w:val="00DB499B"/>
    <w:rsid w:val="00DB4EDB"/>
    <w:rsid w:val="00DB5D59"/>
    <w:rsid w:val="00DB64F2"/>
    <w:rsid w:val="00DB672E"/>
    <w:rsid w:val="00DB76EF"/>
    <w:rsid w:val="00DB7CCF"/>
    <w:rsid w:val="00DC0008"/>
    <w:rsid w:val="00DC0729"/>
    <w:rsid w:val="00DC317F"/>
    <w:rsid w:val="00DC41A4"/>
    <w:rsid w:val="00DC48D8"/>
    <w:rsid w:val="00DC55D7"/>
    <w:rsid w:val="00DC60DD"/>
    <w:rsid w:val="00DC645A"/>
    <w:rsid w:val="00DC6621"/>
    <w:rsid w:val="00DC72A4"/>
    <w:rsid w:val="00DD0291"/>
    <w:rsid w:val="00DD0509"/>
    <w:rsid w:val="00DD1711"/>
    <w:rsid w:val="00DD1EA0"/>
    <w:rsid w:val="00DD3092"/>
    <w:rsid w:val="00DD3B27"/>
    <w:rsid w:val="00DD3C59"/>
    <w:rsid w:val="00DD3FA9"/>
    <w:rsid w:val="00DD42C9"/>
    <w:rsid w:val="00DD5497"/>
    <w:rsid w:val="00DD554F"/>
    <w:rsid w:val="00DD5E9B"/>
    <w:rsid w:val="00DD649F"/>
    <w:rsid w:val="00DE050A"/>
    <w:rsid w:val="00DE08AA"/>
    <w:rsid w:val="00DE0CF0"/>
    <w:rsid w:val="00DE0EA0"/>
    <w:rsid w:val="00DE113B"/>
    <w:rsid w:val="00DE1D9E"/>
    <w:rsid w:val="00DE20CC"/>
    <w:rsid w:val="00DE243F"/>
    <w:rsid w:val="00DE2863"/>
    <w:rsid w:val="00DE2DD3"/>
    <w:rsid w:val="00DE33F8"/>
    <w:rsid w:val="00DE3CE6"/>
    <w:rsid w:val="00DE4128"/>
    <w:rsid w:val="00DE48DB"/>
    <w:rsid w:val="00DE6652"/>
    <w:rsid w:val="00DE7F1B"/>
    <w:rsid w:val="00DF0F6C"/>
    <w:rsid w:val="00DF1E2A"/>
    <w:rsid w:val="00DF3D5A"/>
    <w:rsid w:val="00DF4624"/>
    <w:rsid w:val="00DF4A6C"/>
    <w:rsid w:val="00DF4BCF"/>
    <w:rsid w:val="00DF6156"/>
    <w:rsid w:val="00DF628C"/>
    <w:rsid w:val="00DF654B"/>
    <w:rsid w:val="00DF6AB4"/>
    <w:rsid w:val="00DF7E23"/>
    <w:rsid w:val="00E01257"/>
    <w:rsid w:val="00E015B2"/>
    <w:rsid w:val="00E02E7A"/>
    <w:rsid w:val="00E03B71"/>
    <w:rsid w:val="00E03D1B"/>
    <w:rsid w:val="00E03F8D"/>
    <w:rsid w:val="00E04AF0"/>
    <w:rsid w:val="00E065FF"/>
    <w:rsid w:val="00E07E0B"/>
    <w:rsid w:val="00E10B3F"/>
    <w:rsid w:val="00E12020"/>
    <w:rsid w:val="00E126BB"/>
    <w:rsid w:val="00E1521C"/>
    <w:rsid w:val="00E15744"/>
    <w:rsid w:val="00E21391"/>
    <w:rsid w:val="00E21AB1"/>
    <w:rsid w:val="00E235D9"/>
    <w:rsid w:val="00E24F14"/>
    <w:rsid w:val="00E269D6"/>
    <w:rsid w:val="00E305A3"/>
    <w:rsid w:val="00E32ADB"/>
    <w:rsid w:val="00E32D90"/>
    <w:rsid w:val="00E32E97"/>
    <w:rsid w:val="00E343B3"/>
    <w:rsid w:val="00E347EE"/>
    <w:rsid w:val="00E353A8"/>
    <w:rsid w:val="00E36A3E"/>
    <w:rsid w:val="00E40BFC"/>
    <w:rsid w:val="00E40F12"/>
    <w:rsid w:val="00E41AFF"/>
    <w:rsid w:val="00E44022"/>
    <w:rsid w:val="00E447BA"/>
    <w:rsid w:val="00E44AC7"/>
    <w:rsid w:val="00E4516F"/>
    <w:rsid w:val="00E452A6"/>
    <w:rsid w:val="00E457BC"/>
    <w:rsid w:val="00E462E8"/>
    <w:rsid w:val="00E477ED"/>
    <w:rsid w:val="00E47BD6"/>
    <w:rsid w:val="00E514D1"/>
    <w:rsid w:val="00E52657"/>
    <w:rsid w:val="00E52CB2"/>
    <w:rsid w:val="00E52CF3"/>
    <w:rsid w:val="00E52E0B"/>
    <w:rsid w:val="00E538CA"/>
    <w:rsid w:val="00E5594A"/>
    <w:rsid w:val="00E566D2"/>
    <w:rsid w:val="00E56731"/>
    <w:rsid w:val="00E56B5E"/>
    <w:rsid w:val="00E57C81"/>
    <w:rsid w:val="00E609FB"/>
    <w:rsid w:val="00E611A0"/>
    <w:rsid w:val="00E6136E"/>
    <w:rsid w:val="00E61EEE"/>
    <w:rsid w:val="00E629D8"/>
    <w:rsid w:val="00E637F0"/>
    <w:rsid w:val="00E63A5A"/>
    <w:rsid w:val="00E63C2F"/>
    <w:rsid w:val="00E63CB3"/>
    <w:rsid w:val="00E63EE9"/>
    <w:rsid w:val="00E6420F"/>
    <w:rsid w:val="00E645DA"/>
    <w:rsid w:val="00E6475D"/>
    <w:rsid w:val="00E64A9B"/>
    <w:rsid w:val="00E64C99"/>
    <w:rsid w:val="00E65CCE"/>
    <w:rsid w:val="00E662FA"/>
    <w:rsid w:val="00E664C7"/>
    <w:rsid w:val="00E675C2"/>
    <w:rsid w:val="00E6761F"/>
    <w:rsid w:val="00E703B9"/>
    <w:rsid w:val="00E704A1"/>
    <w:rsid w:val="00E70FD5"/>
    <w:rsid w:val="00E723DB"/>
    <w:rsid w:val="00E7261D"/>
    <w:rsid w:val="00E72876"/>
    <w:rsid w:val="00E734D4"/>
    <w:rsid w:val="00E73E26"/>
    <w:rsid w:val="00E74B93"/>
    <w:rsid w:val="00E75308"/>
    <w:rsid w:val="00E769EB"/>
    <w:rsid w:val="00E778BC"/>
    <w:rsid w:val="00E82C71"/>
    <w:rsid w:val="00E83B74"/>
    <w:rsid w:val="00E83ECF"/>
    <w:rsid w:val="00E85377"/>
    <w:rsid w:val="00E85A13"/>
    <w:rsid w:val="00E85D96"/>
    <w:rsid w:val="00E87A11"/>
    <w:rsid w:val="00E87A64"/>
    <w:rsid w:val="00E87EFE"/>
    <w:rsid w:val="00E900A7"/>
    <w:rsid w:val="00E90942"/>
    <w:rsid w:val="00E90B86"/>
    <w:rsid w:val="00E90F62"/>
    <w:rsid w:val="00E9120A"/>
    <w:rsid w:val="00E92ACA"/>
    <w:rsid w:val="00E93C8F"/>
    <w:rsid w:val="00E9404D"/>
    <w:rsid w:val="00E940D0"/>
    <w:rsid w:val="00E96ECA"/>
    <w:rsid w:val="00E97DCC"/>
    <w:rsid w:val="00EA0F2B"/>
    <w:rsid w:val="00EA1593"/>
    <w:rsid w:val="00EA1785"/>
    <w:rsid w:val="00EA2160"/>
    <w:rsid w:val="00EA2E60"/>
    <w:rsid w:val="00EA317F"/>
    <w:rsid w:val="00EA3195"/>
    <w:rsid w:val="00EA3E2C"/>
    <w:rsid w:val="00EA4537"/>
    <w:rsid w:val="00EA4B5B"/>
    <w:rsid w:val="00EA4CEE"/>
    <w:rsid w:val="00EA576F"/>
    <w:rsid w:val="00EA7426"/>
    <w:rsid w:val="00EA7E8C"/>
    <w:rsid w:val="00EB44E2"/>
    <w:rsid w:val="00EB47E7"/>
    <w:rsid w:val="00EB4AD0"/>
    <w:rsid w:val="00EB4D8C"/>
    <w:rsid w:val="00EB5360"/>
    <w:rsid w:val="00EB6F80"/>
    <w:rsid w:val="00EB6FED"/>
    <w:rsid w:val="00EC0BF4"/>
    <w:rsid w:val="00EC1A48"/>
    <w:rsid w:val="00EC2674"/>
    <w:rsid w:val="00EC2E66"/>
    <w:rsid w:val="00EC3BFA"/>
    <w:rsid w:val="00EC4A76"/>
    <w:rsid w:val="00EC4DD3"/>
    <w:rsid w:val="00EC5A76"/>
    <w:rsid w:val="00EC666D"/>
    <w:rsid w:val="00EC720F"/>
    <w:rsid w:val="00ED005B"/>
    <w:rsid w:val="00ED03B8"/>
    <w:rsid w:val="00ED0A80"/>
    <w:rsid w:val="00ED1252"/>
    <w:rsid w:val="00ED14B4"/>
    <w:rsid w:val="00ED15A9"/>
    <w:rsid w:val="00ED2006"/>
    <w:rsid w:val="00ED3180"/>
    <w:rsid w:val="00ED3E07"/>
    <w:rsid w:val="00ED41F8"/>
    <w:rsid w:val="00ED45CE"/>
    <w:rsid w:val="00ED624E"/>
    <w:rsid w:val="00ED73C6"/>
    <w:rsid w:val="00ED7763"/>
    <w:rsid w:val="00ED78C9"/>
    <w:rsid w:val="00EE0197"/>
    <w:rsid w:val="00EE058C"/>
    <w:rsid w:val="00EE0617"/>
    <w:rsid w:val="00EE0874"/>
    <w:rsid w:val="00EE2A16"/>
    <w:rsid w:val="00EE61DD"/>
    <w:rsid w:val="00EE765E"/>
    <w:rsid w:val="00EF0AF7"/>
    <w:rsid w:val="00EF1143"/>
    <w:rsid w:val="00EF20C5"/>
    <w:rsid w:val="00EF346A"/>
    <w:rsid w:val="00EF4428"/>
    <w:rsid w:val="00EF5933"/>
    <w:rsid w:val="00EF5C31"/>
    <w:rsid w:val="00EF6ACB"/>
    <w:rsid w:val="00F000D0"/>
    <w:rsid w:val="00F0099A"/>
    <w:rsid w:val="00F01097"/>
    <w:rsid w:val="00F022FC"/>
    <w:rsid w:val="00F04739"/>
    <w:rsid w:val="00F051FF"/>
    <w:rsid w:val="00F05A1F"/>
    <w:rsid w:val="00F05B53"/>
    <w:rsid w:val="00F0737A"/>
    <w:rsid w:val="00F07797"/>
    <w:rsid w:val="00F1059F"/>
    <w:rsid w:val="00F109E3"/>
    <w:rsid w:val="00F11093"/>
    <w:rsid w:val="00F1191A"/>
    <w:rsid w:val="00F11C42"/>
    <w:rsid w:val="00F1319B"/>
    <w:rsid w:val="00F1333C"/>
    <w:rsid w:val="00F1395C"/>
    <w:rsid w:val="00F13E24"/>
    <w:rsid w:val="00F142CB"/>
    <w:rsid w:val="00F14345"/>
    <w:rsid w:val="00F15138"/>
    <w:rsid w:val="00F16018"/>
    <w:rsid w:val="00F167B0"/>
    <w:rsid w:val="00F16868"/>
    <w:rsid w:val="00F20E08"/>
    <w:rsid w:val="00F20EB6"/>
    <w:rsid w:val="00F2102E"/>
    <w:rsid w:val="00F21298"/>
    <w:rsid w:val="00F219C3"/>
    <w:rsid w:val="00F26790"/>
    <w:rsid w:val="00F27B2A"/>
    <w:rsid w:val="00F27F97"/>
    <w:rsid w:val="00F3052E"/>
    <w:rsid w:val="00F30A03"/>
    <w:rsid w:val="00F30DAC"/>
    <w:rsid w:val="00F3120D"/>
    <w:rsid w:val="00F317C5"/>
    <w:rsid w:val="00F31A78"/>
    <w:rsid w:val="00F34995"/>
    <w:rsid w:val="00F35DE0"/>
    <w:rsid w:val="00F35E81"/>
    <w:rsid w:val="00F367AC"/>
    <w:rsid w:val="00F370CC"/>
    <w:rsid w:val="00F375D3"/>
    <w:rsid w:val="00F37686"/>
    <w:rsid w:val="00F3772E"/>
    <w:rsid w:val="00F41208"/>
    <w:rsid w:val="00F414F0"/>
    <w:rsid w:val="00F41642"/>
    <w:rsid w:val="00F41658"/>
    <w:rsid w:val="00F44F9E"/>
    <w:rsid w:val="00F4596E"/>
    <w:rsid w:val="00F45C1C"/>
    <w:rsid w:val="00F46445"/>
    <w:rsid w:val="00F46598"/>
    <w:rsid w:val="00F466D0"/>
    <w:rsid w:val="00F47584"/>
    <w:rsid w:val="00F50F88"/>
    <w:rsid w:val="00F51274"/>
    <w:rsid w:val="00F51641"/>
    <w:rsid w:val="00F51789"/>
    <w:rsid w:val="00F51B73"/>
    <w:rsid w:val="00F5254E"/>
    <w:rsid w:val="00F52658"/>
    <w:rsid w:val="00F54C99"/>
    <w:rsid w:val="00F559AA"/>
    <w:rsid w:val="00F562C4"/>
    <w:rsid w:val="00F5633A"/>
    <w:rsid w:val="00F56471"/>
    <w:rsid w:val="00F56C4F"/>
    <w:rsid w:val="00F60012"/>
    <w:rsid w:val="00F6141E"/>
    <w:rsid w:val="00F62EFA"/>
    <w:rsid w:val="00F63650"/>
    <w:rsid w:val="00F657E0"/>
    <w:rsid w:val="00F66716"/>
    <w:rsid w:val="00F66B31"/>
    <w:rsid w:val="00F709C6"/>
    <w:rsid w:val="00F73511"/>
    <w:rsid w:val="00F74AB0"/>
    <w:rsid w:val="00F74C33"/>
    <w:rsid w:val="00F74D90"/>
    <w:rsid w:val="00F75B68"/>
    <w:rsid w:val="00F76D5C"/>
    <w:rsid w:val="00F77811"/>
    <w:rsid w:val="00F8114F"/>
    <w:rsid w:val="00F81F17"/>
    <w:rsid w:val="00F833C0"/>
    <w:rsid w:val="00F83A6F"/>
    <w:rsid w:val="00F83EDD"/>
    <w:rsid w:val="00F84F49"/>
    <w:rsid w:val="00F85643"/>
    <w:rsid w:val="00F86B73"/>
    <w:rsid w:val="00F86C7C"/>
    <w:rsid w:val="00F87BCF"/>
    <w:rsid w:val="00F9041A"/>
    <w:rsid w:val="00F9057F"/>
    <w:rsid w:val="00F90741"/>
    <w:rsid w:val="00F915C6"/>
    <w:rsid w:val="00F917D1"/>
    <w:rsid w:val="00F9272A"/>
    <w:rsid w:val="00F92794"/>
    <w:rsid w:val="00F938FA"/>
    <w:rsid w:val="00F93B03"/>
    <w:rsid w:val="00F93DA2"/>
    <w:rsid w:val="00F94765"/>
    <w:rsid w:val="00F96A83"/>
    <w:rsid w:val="00FA05E1"/>
    <w:rsid w:val="00FA0825"/>
    <w:rsid w:val="00FA0A9C"/>
    <w:rsid w:val="00FA13A0"/>
    <w:rsid w:val="00FA1C0A"/>
    <w:rsid w:val="00FA28D0"/>
    <w:rsid w:val="00FA2A06"/>
    <w:rsid w:val="00FA3081"/>
    <w:rsid w:val="00FA31CC"/>
    <w:rsid w:val="00FA3ECB"/>
    <w:rsid w:val="00FA4A58"/>
    <w:rsid w:val="00FA4B24"/>
    <w:rsid w:val="00FA689E"/>
    <w:rsid w:val="00FA6915"/>
    <w:rsid w:val="00FA76C5"/>
    <w:rsid w:val="00FB0917"/>
    <w:rsid w:val="00FB1CD0"/>
    <w:rsid w:val="00FB2417"/>
    <w:rsid w:val="00FB2520"/>
    <w:rsid w:val="00FB2C9C"/>
    <w:rsid w:val="00FB3773"/>
    <w:rsid w:val="00FB387D"/>
    <w:rsid w:val="00FB4487"/>
    <w:rsid w:val="00FB48A4"/>
    <w:rsid w:val="00FB554A"/>
    <w:rsid w:val="00FB6C21"/>
    <w:rsid w:val="00FB6DDB"/>
    <w:rsid w:val="00FB7A54"/>
    <w:rsid w:val="00FC0B0B"/>
    <w:rsid w:val="00FC10BF"/>
    <w:rsid w:val="00FC145C"/>
    <w:rsid w:val="00FC1A24"/>
    <w:rsid w:val="00FC20D1"/>
    <w:rsid w:val="00FC21DA"/>
    <w:rsid w:val="00FC28AC"/>
    <w:rsid w:val="00FC3853"/>
    <w:rsid w:val="00FC4762"/>
    <w:rsid w:val="00FC4A3E"/>
    <w:rsid w:val="00FC4C93"/>
    <w:rsid w:val="00FC5DE1"/>
    <w:rsid w:val="00FC5FD4"/>
    <w:rsid w:val="00FC74C8"/>
    <w:rsid w:val="00FC752D"/>
    <w:rsid w:val="00FD221A"/>
    <w:rsid w:val="00FD23A0"/>
    <w:rsid w:val="00FD240E"/>
    <w:rsid w:val="00FD2820"/>
    <w:rsid w:val="00FD4F3A"/>
    <w:rsid w:val="00FD5140"/>
    <w:rsid w:val="00FD6F60"/>
    <w:rsid w:val="00FD7CB1"/>
    <w:rsid w:val="00FE08F8"/>
    <w:rsid w:val="00FE0C88"/>
    <w:rsid w:val="00FE1384"/>
    <w:rsid w:val="00FE1F72"/>
    <w:rsid w:val="00FE2E3F"/>
    <w:rsid w:val="00FE3285"/>
    <w:rsid w:val="00FE407E"/>
    <w:rsid w:val="00FE421C"/>
    <w:rsid w:val="00FE5541"/>
    <w:rsid w:val="00FE6047"/>
    <w:rsid w:val="00FE715D"/>
    <w:rsid w:val="00FE7B8C"/>
    <w:rsid w:val="00FF0F80"/>
    <w:rsid w:val="00FF1519"/>
    <w:rsid w:val="00FF19DB"/>
    <w:rsid w:val="00FF289E"/>
    <w:rsid w:val="00FF31FE"/>
    <w:rsid w:val="00FF32D4"/>
    <w:rsid w:val="00FF4B54"/>
    <w:rsid w:val="00FF55D1"/>
    <w:rsid w:val="00FF5CB6"/>
    <w:rsid w:val="00FF7F59"/>
    <w:rsid w:val="01BB5508"/>
    <w:rsid w:val="05E578A2"/>
    <w:rsid w:val="079715D8"/>
    <w:rsid w:val="0F35D899"/>
    <w:rsid w:val="1041A250"/>
    <w:rsid w:val="11C0ED4F"/>
    <w:rsid w:val="1252A7AF"/>
    <w:rsid w:val="145A9A03"/>
    <w:rsid w:val="195F610C"/>
    <w:rsid w:val="1BE485E0"/>
    <w:rsid w:val="22949A0B"/>
    <w:rsid w:val="2376761E"/>
    <w:rsid w:val="28A8E46C"/>
    <w:rsid w:val="2E40F591"/>
    <w:rsid w:val="2F1E7EE4"/>
    <w:rsid w:val="383AFCCF"/>
    <w:rsid w:val="3A78C651"/>
    <w:rsid w:val="3BDE4AE4"/>
    <w:rsid w:val="3C6DB03B"/>
    <w:rsid w:val="3E772C84"/>
    <w:rsid w:val="47A0DD93"/>
    <w:rsid w:val="4AD2E4EB"/>
    <w:rsid w:val="4DC52FD2"/>
    <w:rsid w:val="593F861E"/>
    <w:rsid w:val="59ECC1BF"/>
    <w:rsid w:val="5D7A56C6"/>
    <w:rsid w:val="61275B40"/>
    <w:rsid w:val="6CD39F91"/>
    <w:rsid w:val="6DCA8A45"/>
    <w:rsid w:val="709C6208"/>
    <w:rsid w:val="7A15E225"/>
    <w:rsid w:val="7B0390A9"/>
    <w:rsid w:val="7F7C7DF6"/>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34CB367"/>
  <w15:docId w15:val="{162359D8-748D-4A13-B99B-482C51BD03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Calibri" w:hAnsi="Times New Roman" w:cs="Times New Roman"/>
        <w:sz w:val="28"/>
        <w:szCs w:val="22"/>
        <w:lang w:val="en-US" w:eastAsia="en-US" w:bidi="ar-SA"/>
      </w:rPr>
    </w:rPrDefault>
    <w:pPrDefault>
      <w:pPr>
        <w:spacing w:after="200" w:line="276"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C5DE1"/>
  </w:style>
  <w:style w:type="paragraph" w:styleId="Heading1">
    <w:name w:val="heading 1"/>
    <w:basedOn w:val="Normal"/>
    <w:next w:val="Normal"/>
    <w:link w:val="Heading1Char"/>
    <w:uiPriority w:val="9"/>
    <w:qFormat/>
    <w:rsid w:val="00307551"/>
    <w:pPr>
      <w:keepNext/>
      <w:keepLines/>
      <w:spacing w:before="240" w:after="0"/>
      <w:jc w:val="center"/>
      <w:outlineLvl w:val="0"/>
    </w:pPr>
    <w:rPr>
      <w:rFonts w:eastAsiaTheme="majorEastAsia" w:cstheme="majorBidi"/>
      <w:b/>
      <w:sz w:val="32"/>
      <w:szCs w:val="32"/>
    </w:rPr>
  </w:style>
  <w:style w:type="paragraph" w:styleId="Heading2">
    <w:name w:val="heading 2"/>
    <w:basedOn w:val="Normal"/>
    <w:next w:val="Normal"/>
    <w:link w:val="Heading2Char"/>
    <w:uiPriority w:val="9"/>
    <w:unhideWhenUsed/>
    <w:qFormat/>
    <w:rsid w:val="006137F8"/>
    <w:pPr>
      <w:keepNext/>
      <w:keepLines/>
      <w:spacing w:before="120" w:after="120"/>
      <w:outlineLvl w:val="1"/>
    </w:pPr>
    <w:rPr>
      <w:b/>
      <w:i/>
      <w:sz w:val="32"/>
      <w:szCs w:val="36"/>
    </w:rPr>
  </w:style>
  <w:style w:type="paragraph" w:styleId="Heading3">
    <w:name w:val="heading 3"/>
    <w:basedOn w:val="Normal"/>
    <w:next w:val="Normal"/>
    <w:link w:val="Heading3Char"/>
    <w:uiPriority w:val="9"/>
    <w:unhideWhenUsed/>
    <w:qFormat/>
    <w:rsid w:val="00A80D1A"/>
    <w:pPr>
      <w:keepNext/>
      <w:keepLines/>
      <w:spacing w:before="40" w:after="0"/>
      <w:ind w:left="284"/>
      <w:outlineLvl w:val="2"/>
    </w:pPr>
    <w:rPr>
      <w:rFonts w:eastAsiaTheme="majorEastAsia" w:cstheme="majorBidi"/>
      <w:b/>
      <w:szCs w:val="24"/>
    </w:rPr>
  </w:style>
  <w:style w:type="paragraph" w:styleId="Heading4">
    <w:name w:val="heading 4"/>
    <w:basedOn w:val="Normal"/>
    <w:next w:val="Normal"/>
    <w:uiPriority w:val="9"/>
    <w:unhideWhenUsed/>
    <w:qFormat/>
    <w:rsid w:val="00922898"/>
    <w:pPr>
      <w:keepNext/>
      <w:keepLines/>
      <w:spacing w:before="120" w:after="40"/>
      <w:ind w:left="454"/>
      <w:outlineLvl w:val="3"/>
    </w:pPr>
    <w:rPr>
      <w:i/>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ListParagraph">
    <w:name w:val="List Paragraph"/>
    <w:basedOn w:val="Normal"/>
    <w:uiPriority w:val="34"/>
    <w:qFormat/>
    <w:rsid w:val="00155836"/>
    <w:pPr>
      <w:ind w:left="720"/>
      <w:contextualSpacing/>
    </w:pPr>
  </w:style>
  <w:style w:type="paragraph" w:styleId="Header">
    <w:name w:val="header"/>
    <w:basedOn w:val="Normal"/>
    <w:link w:val="HeaderChar"/>
    <w:uiPriority w:val="99"/>
    <w:unhideWhenUsed/>
    <w:rsid w:val="001D13BA"/>
    <w:pPr>
      <w:tabs>
        <w:tab w:val="center" w:pos="4680"/>
        <w:tab w:val="right" w:pos="9360"/>
      </w:tabs>
      <w:spacing w:after="0" w:line="240" w:lineRule="auto"/>
    </w:pPr>
  </w:style>
  <w:style w:type="character" w:customStyle="1" w:styleId="HeaderChar">
    <w:name w:val="Header Char"/>
    <w:basedOn w:val="DefaultParagraphFont"/>
    <w:link w:val="Header"/>
    <w:uiPriority w:val="99"/>
    <w:rsid w:val="001D13BA"/>
  </w:style>
  <w:style w:type="paragraph" w:styleId="Footer">
    <w:name w:val="footer"/>
    <w:basedOn w:val="Normal"/>
    <w:link w:val="FooterChar"/>
    <w:uiPriority w:val="99"/>
    <w:unhideWhenUsed/>
    <w:rsid w:val="001D13BA"/>
    <w:pPr>
      <w:tabs>
        <w:tab w:val="center" w:pos="4680"/>
        <w:tab w:val="right" w:pos="9360"/>
      </w:tabs>
      <w:spacing w:after="0" w:line="240" w:lineRule="auto"/>
    </w:pPr>
  </w:style>
  <w:style w:type="character" w:customStyle="1" w:styleId="FooterChar">
    <w:name w:val="Footer Char"/>
    <w:basedOn w:val="DefaultParagraphFont"/>
    <w:link w:val="Footer"/>
    <w:uiPriority w:val="99"/>
    <w:rsid w:val="001D13BA"/>
  </w:style>
  <w:style w:type="character" w:styleId="Hyperlink">
    <w:name w:val="Hyperlink"/>
    <w:basedOn w:val="DefaultParagraphFont"/>
    <w:uiPriority w:val="99"/>
    <w:unhideWhenUsed/>
    <w:rsid w:val="001631B1"/>
    <w:rPr>
      <w:color w:val="0000FF" w:themeColor="hyperlink"/>
      <w:u w:val="single"/>
    </w:rPr>
  </w:style>
  <w:style w:type="character" w:styleId="UnresolvedMention">
    <w:name w:val="Unresolved Mention"/>
    <w:basedOn w:val="DefaultParagraphFont"/>
    <w:uiPriority w:val="99"/>
    <w:semiHidden/>
    <w:unhideWhenUsed/>
    <w:rsid w:val="001631B1"/>
    <w:rPr>
      <w:color w:val="605E5C"/>
      <w:shd w:val="clear" w:color="auto" w:fill="E1DFDD"/>
    </w:rPr>
  </w:style>
  <w:style w:type="character" w:styleId="FollowedHyperlink">
    <w:name w:val="FollowedHyperlink"/>
    <w:basedOn w:val="DefaultParagraphFont"/>
    <w:uiPriority w:val="99"/>
    <w:semiHidden/>
    <w:unhideWhenUsed/>
    <w:rsid w:val="00DA68B8"/>
    <w:rPr>
      <w:color w:val="800080" w:themeColor="followedHyperlink"/>
      <w:u w:val="single"/>
    </w:rPr>
  </w:style>
  <w:style w:type="character" w:customStyle="1" w:styleId="text-format-content">
    <w:name w:val="text-format-content"/>
    <w:basedOn w:val="DefaultParagraphFont"/>
    <w:rsid w:val="00FB7606"/>
  </w:style>
  <w:style w:type="character" w:customStyle="1" w:styleId="Heading1Char">
    <w:name w:val="Heading 1 Char"/>
    <w:basedOn w:val="DefaultParagraphFont"/>
    <w:link w:val="Heading1"/>
    <w:uiPriority w:val="9"/>
    <w:rsid w:val="00307551"/>
    <w:rPr>
      <w:rFonts w:eastAsiaTheme="majorEastAsia" w:cstheme="majorBidi"/>
      <w:b/>
      <w:sz w:val="32"/>
      <w:szCs w:val="32"/>
    </w:rPr>
  </w:style>
  <w:style w:type="paragraph" w:styleId="TOCHeading">
    <w:name w:val="TOC Heading"/>
    <w:basedOn w:val="Heading1"/>
    <w:next w:val="Normal"/>
    <w:uiPriority w:val="39"/>
    <w:unhideWhenUsed/>
    <w:qFormat/>
    <w:rsid w:val="004950EB"/>
    <w:pPr>
      <w:spacing w:line="259" w:lineRule="auto"/>
      <w:outlineLvl w:val="9"/>
    </w:pPr>
  </w:style>
  <w:style w:type="paragraph" w:styleId="TOC2">
    <w:name w:val="toc 2"/>
    <w:basedOn w:val="Normal"/>
    <w:next w:val="Normal"/>
    <w:autoRedefine/>
    <w:uiPriority w:val="39"/>
    <w:unhideWhenUsed/>
    <w:rsid w:val="00DD3FA9"/>
    <w:pPr>
      <w:tabs>
        <w:tab w:val="right" w:leader="dot" w:pos="9062"/>
      </w:tabs>
      <w:spacing w:after="100" w:line="259" w:lineRule="auto"/>
      <w:ind w:left="220"/>
      <w:jc w:val="right"/>
    </w:pPr>
    <w:rPr>
      <w:rFonts w:eastAsiaTheme="minorEastAsia"/>
    </w:rPr>
  </w:style>
  <w:style w:type="paragraph" w:styleId="TOC1">
    <w:name w:val="toc 1"/>
    <w:basedOn w:val="Normal"/>
    <w:next w:val="Normal"/>
    <w:autoRedefine/>
    <w:uiPriority w:val="39"/>
    <w:unhideWhenUsed/>
    <w:rsid w:val="0032077A"/>
    <w:pPr>
      <w:tabs>
        <w:tab w:val="right" w:leader="dot" w:pos="9350"/>
      </w:tabs>
      <w:spacing w:after="100" w:line="259" w:lineRule="auto"/>
    </w:pPr>
    <w:rPr>
      <w:rFonts w:eastAsia="Times New Roman"/>
      <w:b/>
      <w:bCs/>
      <w:noProof/>
    </w:rPr>
  </w:style>
  <w:style w:type="paragraph" w:styleId="TOC3">
    <w:name w:val="toc 3"/>
    <w:basedOn w:val="Normal"/>
    <w:next w:val="Normal"/>
    <w:autoRedefine/>
    <w:uiPriority w:val="39"/>
    <w:unhideWhenUsed/>
    <w:rsid w:val="001F578F"/>
    <w:pPr>
      <w:tabs>
        <w:tab w:val="right" w:leader="dot" w:pos="9350"/>
      </w:tabs>
      <w:spacing w:after="100" w:line="259" w:lineRule="auto"/>
      <w:ind w:left="440"/>
    </w:pPr>
    <w:rPr>
      <w:rFonts w:eastAsiaTheme="minorEastAsia"/>
      <w:i/>
      <w:iCs/>
      <w:noProof/>
    </w:rPr>
  </w:style>
  <w:style w:type="character" w:customStyle="1" w:styleId="fontstyle01">
    <w:name w:val="fontstyle01"/>
    <w:basedOn w:val="DefaultParagraphFont"/>
    <w:rsid w:val="00D876AD"/>
    <w:rPr>
      <w:rFonts w:ascii="TimesNewRomanPS-BoldMT" w:hAnsi="TimesNewRomanPS-BoldMT" w:hint="default"/>
      <w:b/>
      <w:bCs/>
      <w:i w:val="0"/>
      <w:iCs w:val="0"/>
      <w:color w:val="000000"/>
      <w:sz w:val="26"/>
      <w:szCs w:val="26"/>
    </w:rPr>
  </w:style>
  <w:style w:type="character" w:styleId="CommentReference">
    <w:name w:val="annotation reference"/>
    <w:basedOn w:val="DefaultParagraphFont"/>
    <w:uiPriority w:val="99"/>
    <w:semiHidden/>
    <w:unhideWhenUsed/>
    <w:rsid w:val="008A3E27"/>
    <w:rPr>
      <w:sz w:val="16"/>
      <w:szCs w:val="16"/>
    </w:rPr>
  </w:style>
  <w:style w:type="paragraph" w:styleId="CommentText">
    <w:name w:val="annotation text"/>
    <w:basedOn w:val="Normal"/>
    <w:link w:val="CommentTextChar"/>
    <w:uiPriority w:val="99"/>
    <w:semiHidden/>
    <w:unhideWhenUsed/>
    <w:rsid w:val="008A3E27"/>
    <w:pPr>
      <w:spacing w:line="240" w:lineRule="auto"/>
    </w:pPr>
    <w:rPr>
      <w:sz w:val="20"/>
      <w:szCs w:val="20"/>
    </w:rPr>
  </w:style>
  <w:style w:type="character" w:customStyle="1" w:styleId="CommentTextChar">
    <w:name w:val="Comment Text Char"/>
    <w:basedOn w:val="DefaultParagraphFont"/>
    <w:link w:val="CommentText"/>
    <w:uiPriority w:val="99"/>
    <w:semiHidden/>
    <w:rsid w:val="008A3E27"/>
    <w:rPr>
      <w:sz w:val="20"/>
      <w:szCs w:val="20"/>
    </w:rPr>
  </w:style>
  <w:style w:type="paragraph" w:styleId="CommentSubject">
    <w:name w:val="annotation subject"/>
    <w:basedOn w:val="CommentText"/>
    <w:next w:val="CommentText"/>
    <w:link w:val="CommentSubjectChar"/>
    <w:uiPriority w:val="99"/>
    <w:semiHidden/>
    <w:unhideWhenUsed/>
    <w:rsid w:val="008A3E27"/>
    <w:rPr>
      <w:b/>
      <w:bCs/>
    </w:rPr>
  </w:style>
  <w:style w:type="character" w:customStyle="1" w:styleId="CommentSubjectChar">
    <w:name w:val="Comment Subject Char"/>
    <w:basedOn w:val="CommentTextChar"/>
    <w:link w:val="CommentSubject"/>
    <w:uiPriority w:val="99"/>
    <w:semiHidden/>
    <w:rsid w:val="008A3E27"/>
    <w:rPr>
      <w:b/>
      <w:bCs/>
      <w:sz w:val="20"/>
      <w:szCs w:val="20"/>
    </w:rPr>
  </w:style>
  <w:style w:type="paragraph" w:styleId="Caption">
    <w:name w:val="caption"/>
    <w:basedOn w:val="Normal"/>
    <w:next w:val="Normal"/>
    <w:uiPriority w:val="35"/>
    <w:unhideWhenUsed/>
    <w:qFormat/>
    <w:rsid w:val="00CB3AA8"/>
    <w:pPr>
      <w:spacing w:line="240" w:lineRule="auto"/>
    </w:pPr>
    <w:rPr>
      <w:i/>
      <w:iCs/>
      <w:color w:val="1F497D" w:themeColor="text2"/>
      <w:sz w:val="18"/>
      <w:szCs w:val="18"/>
    </w:rPr>
  </w:style>
  <w:style w:type="character" w:customStyle="1" w:styleId="Heading3Char">
    <w:name w:val="Heading 3 Char"/>
    <w:basedOn w:val="DefaultParagraphFont"/>
    <w:link w:val="Heading3"/>
    <w:uiPriority w:val="9"/>
    <w:rsid w:val="00A80D1A"/>
    <w:rPr>
      <w:rFonts w:eastAsiaTheme="majorEastAsia" w:cstheme="majorBidi"/>
      <w:b/>
      <w:szCs w:val="24"/>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paragraph" w:styleId="NoSpacing">
    <w:name w:val="No Spacing"/>
    <w:uiPriority w:val="1"/>
    <w:qFormat/>
    <w:rsid w:val="00307551"/>
    <w:pPr>
      <w:spacing w:after="0" w:line="240" w:lineRule="auto"/>
    </w:pPr>
  </w:style>
  <w:style w:type="paragraph" w:styleId="FootnoteText">
    <w:name w:val="footnote text"/>
    <w:basedOn w:val="Normal"/>
    <w:link w:val="FootnoteTextChar"/>
    <w:uiPriority w:val="99"/>
    <w:semiHidden/>
    <w:unhideWhenUsed/>
    <w:rsid w:val="003E1624"/>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3E1624"/>
    <w:rPr>
      <w:sz w:val="20"/>
      <w:szCs w:val="20"/>
    </w:rPr>
  </w:style>
  <w:style w:type="character" w:styleId="FootnoteReference">
    <w:name w:val="footnote reference"/>
    <w:basedOn w:val="DefaultParagraphFont"/>
    <w:uiPriority w:val="99"/>
    <w:semiHidden/>
    <w:unhideWhenUsed/>
    <w:rsid w:val="003E1624"/>
    <w:rPr>
      <w:vertAlign w:val="superscript"/>
    </w:rPr>
  </w:style>
  <w:style w:type="paragraph" w:styleId="EndnoteText">
    <w:name w:val="endnote text"/>
    <w:basedOn w:val="Normal"/>
    <w:link w:val="EndnoteTextChar"/>
    <w:uiPriority w:val="99"/>
    <w:semiHidden/>
    <w:unhideWhenUsed/>
    <w:rsid w:val="005B1040"/>
    <w:pPr>
      <w:spacing w:after="0" w:line="240" w:lineRule="auto"/>
    </w:pPr>
    <w:rPr>
      <w:sz w:val="20"/>
      <w:szCs w:val="20"/>
    </w:rPr>
  </w:style>
  <w:style w:type="character" w:customStyle="1" w:styleId="EndnoteTextChar">
    <w:name w:val="Endnote Text Char"/>
    <w:basedOn w:val="DefaultParagraphFont"/>
    <w:link w:val="EndnoteText"/>
    <w:uiPriority w:val="99"/>
    <w:semiHidden/>
    <w:rsid w:val="005B1040"/>
    <w:rPr>
      <w:sz w:val="20"/>
      <w:szCs w:val="20"/>
    </w:rPr>
  </w:style>
  <w:style w:type="character" w:styleId="EndnoteReference">
    <w:name w:val="endnote reference"/>
    <w:basedOn w:val="DefaultParagraphFont"/>
    <w:uiPriority w:val="99"/>
    <w:semiHidden/>
    <w:unhideWhenUsed/>
    <w:rsid w:val="005B1040"/>
    <w:rPr>
      <w:vertAlign w:val="superscript"/>
    </w:rPr>
  </w:style>
  <w:style w:type="table" w:styleId="TableGrid">
    <w:name w:val="Table Grid"/>
    <w:basedOn w:val="TableNormal"/>
    <w:uiPriority w:val="39"/>
    <w:rsid w:val="00577CA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rsid w:val="00007A95"/>
    <w:rPr>
      <w:b/>
      <w:i/>
      <w:sz w:val="32"/>
      <w:szCs w:val="36"/>
    </w:rPr>
  </w:style>
  <w:style w:type="paragraph" w:styleId="Revision">
    <w:name w:val="Revision"/>
    <w:hidden/>
    <w:uiPriority w:val="99"/>
    <w:semiHidden/>
    <w:rsid w:val="00AD1BF1"/>
    <w:pPr>
      <w:spacing w:after="0" w:line="240" w:lineRule="auto"/>
      <w:jc w:val="left"/>
    </w:pPr>
  </w:style>
  <w:style w:type="paragraph" w:styleId="Bibliography">
    <w:name w:val="Bibliography"/>
    <w:basedOn w:val="Normal"/>
    <w:next w:val="Normal"/>
    <w:uiPriority w:val="37"/>
    <w:unhideWhenUsed/>
    <w:rsid w:val="00390E00"/>
    <w:pPr>
      <w:spacing w:after="240" w:line="240" w:lineRule="auto"/>
      <w:ind w:left="720" w:hanging="720"/>
    </w:pPr>
  </w:style>
  <w:style w:type="paragraph" w:styleId="TOC4">
    <w:name w:val="toc 4"/>
    <w:basedOn w:val="Normal"/>
    <w:next w:val="Normal"/>
    <w:autoRedefine/>
    <w:uiPriority w:val="39"/>
    <w:unhideWhenUsed/>
    <w:rsid w:val="00922898"/>
    <w:pPr>
      <w:spacing w:after="100"/>
      <w:ind w:left="8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9500491">
      <w:bodyDiv w:val="1"/>
      <w:marLeft w:val="0"/>
      <w:marRight w:val="0"/>
      <w:marTop w:val="0"/>
      <w:marBottom w:val="0"/>
      <w:divBdr>
        <w:top w:val="none" w:sz="0" w:space="0" w:color="auto"/>
        <w:left w:val="none" w:sz="0" w:space="0" w:color="auto"/>
        <w:bottom w:val="none" w:sz="0" w:space="0" w:color="auto"/>
        <w:right w:val="none" w:sz="0" w:space="0" w:color="auto"/>
      </w:divBdr>
      <w:divsChild>
        <w:div w:id="1292517314">
          <w:marLeft w:val="0"/>
          <w:marRight w:val="300"/>
          <w:marTop w:val="0"/>
          <w:marBottom w:val="120"/>
          <w:divBdr>
            <w:top w:val="none" w:sz="0" w:space="0" w:color="auto"/>
            <w:left w:val="none" w:sz="0" w:space="0" w:color="auto"/>
            <w:bottom w:val="none" w:sz="0" w:space="0" w:color="auto"/>
            <w:right w:val="none" w:sz="0" w:space="0" w:color="auto"/>
          </w:divBdr>
        </w:div>
      </w:divsChild>
    </w:div>
    <w:div w:id="129175359">
      <w:bodyDiv w:val="1"/>
      <w:marLeft w:val="0"/>
      <w:marRight w:val="0"/>
      <w:marTop w:val="0"/>
      <w:marBottom w:val="0"/>
      <w:divBdr>
        <w:top w:val="none" w:sz="0" w:space="0" w:color="auto"/>
        <w:left w:val="none" w:sz="0" w:space="0" w:color="auto"/>
        <w:bottom w:val="none" w:sz="0" w:space="0" w:color="auto"/>
        <w:right w:val="none" w:sz="0" w:space="0" w:color="auto"/>
      </w:divBdr>
    </w:div>
    <w:div w:id="327371202">
      <w:bodyDiv w:val="1"/>
      <w:marLeft w:val="0"/>
      <w:marRight w:val="0"/>
      <w:marTop w:val="0"/>
      <w:marBottom w:val="0"/>
      <w:divBdr>
        <w:top w:val="none" w:sz="0" w:space="0" w:color="auto"/>
        <w:left w:val="none" w:sz="0" w:space="0" w:color="auto"/>
        <w:bottom w:val="none" w:sz="0" w:space="0" w:color="auto"/>
        <w:right w:val="none" w:sz="0" w:space="0" w:color="auto"/>
      </w:divBdr>
      <w:divsChild>
        <w:div w:id="1621910395">
          <w:marLeft w:val="0"/>
          <w:marRight w:val="0"/>
          <w:marTop w:val="0"/>
          <w:marBottom w:val="0"/>
          <w:divBdr>
            <w:top w:val="none" w:sz="0" w:space="0" w:color="auto"/>
            <w:left w:val="none" w:sz="0" w:space="0" w:color="auto"/>
            <w:bottom w:val="none" w:sz="0" w:space="0" w:color="auto"/>
            <w:right w:val="none" w:sz="0" w:space="0" w:color="auto"/>
          </w:divBdr>
          <w:divsChild>
            <w:div w:id="19366721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0419733">
      <w:bodyDiv w:val="1"/>
      <w:marLeft w:val="0"/>
      <w:marRight w:val="0"/>
      <w:marTop w:val="0"/>
      <w:marBottom w:val="0"/>
      <w:divBdr>
        <w:top w:val="none" w:sz="0" w:space="0" w:color="auto"/>
        <w:left w:val="none" w:sz="0" w:space="0" w:color="auto"/>
        <w:bottom w:val="none" w:sz="0" w:space="0" w:color="auto"/>
        <w:right w:val="none" w:sz="0" w:space="0" w:color="auto"/>
      </w:divBdr>
    </w:div>
    <w:div w:id="398094700">
      <w:bodyDiv w:val="1"/>
      <w:marLeft w:val="0"/>
      <w:marRight w:val="0"/>
      <w:marTop w:val="0"/>
      <w:marBottom w:val="0"/>
      <w:divBdr>
        <w:top w:val="none" w:sz="0" w:space="0" w:color="auto"/>
        <w:left w:val="none" w:sz="0" w:space="0" w:color="auto"/>
        <w:bottom w:val="none" w:sz="0" w:space="0" w:color="auto"/>
        <w:right w:val="none" w:sz="0" w:space="0" w:color="auto"/>
      </w:divBdr>
    </w:div>
    <w:div w:id="597375055">
      <w:bodyDiv w:val="1"/>
      <w:marLeft w:val="0"/>
      <w:marRight w:val="0"/>
      <w:marTop w:val="0"/>
      <w:marBottom w:val="0"/>
      <w:divBdr>
        <w:top w:val="none" w:sz="0" w:space="0" w:color="auto"/>
        <w:left w:val="none" w:sz="0" w:space="0" w:color="auto"/>
        <w:bottom w:val="none" w:sz="0" w:space="0" w:color="auto"/>
        <w:right w:val="none" w:sz="0" w:space="0" w:color="auto"/>
      </w:divBdr>
      <w:divsChild>
        <w:div w:id="1342583616">
          <w:marLeft w:val="0"/>
          <w:marRight w:val="0"/>
          <w:marTop w:val="0"/>
          <w:marBottom w:val="0"/>
          <w:divBdr>
            <w:top w:val="none" w:sz="0" w:space="0" w:color="auto"/>
            <w:left w:val="none" w:sz="0" w:space="0" w:color="auto"/>
            <w:bottom w:val="none" w:sz="0" w:space="0" w:color="auto"/>
            <w:right w:val="none" w:sz="0" w:space="0" w:color="auto"/>
          </w:divBdr>
          <w:divsChild>
            <w:div w:id="573931377">
              <w:marLeft w:val="0"/>
              <w:marRight w:val="0"/>
              <w:marTop w:val="0"/>
              <w:marBottom w:val="0"/>
              <w:divBdr>
                <w:top w:val="none" w:sz="0" w:space="0" w:color="auto"/>
                <w:left w:val="none" w:sz="0" w:space="0" w:color="auto"/>
                <w:bottom w:val="none" w:sz="0" w:space="0" w:color="auto"/>
                <w:right w:val="none" w:sz="0" w:space="0" w:color="auto"/>
              </w:divBdr>
              <w:divsChild>
                <w:div w:id="575213235">
                  <w:marLeft w:val="0"/>
                  <w:marRight w:val="0"/>
                  <w:marTop w:val="0"/>
                  <w:marBottom w:val="0"/>
                  <w:divBdr>
                    <w:top w:val="none" w:sz="0" w:space="0" w:color="auto"/>
                    <w:left w:val="none" w:sz="0" w:space="0" w:color="auto"/>
                    <w:bottom w:val="none" w:sz="0" w:space="0" w:color="auto"/>
                    <w:right w:val="none" w:sz="0" w:space="0" w:color="auto"/>
                  </w:divBdr>
                  <w:divsChild>
                    <w:div w:id="295066388">
                      <w:marLeft w:val="0"/>
                      <w:marRight w:val="0"/>
                      <w:marTop w:val="0"/>
                      <w:marBottom w:val="0"/>
                      <w:divBdr>
                        <w:top w:val="none" w:sz="0" w:space="0" w:color="auto"/>
                        <w:left w:val="none" w:sz="0" w:space="0" w:color="auto"/>
                        <w:bottom w:val="none" w:sz="0" w:space="0" w:color="auto"/>
                        <w:right w:val="none" w:sz="0" w:space="0" w:color="auto"/>
                      </w:divBdr>
                      <w:divsChild>
                        <w:div w:id="1106193765">
                          <w:marLeft w:val="0"/>
                          <w:marRight w:val="0"/>
                          <w:marTop w:val="0"/>
                          <w:marBottom w:val="0"/>
                          <w:divBdr>
                            <w:top w:val="none" w:sz="0" w:space="0" w:color="auto"/>
                            <w:left w:val="none" w:sz="0" w:space="0" w:color="auto"/>
                            <w:bottom w:val="none" w:sz="0" w:space="0" w:color="auto"/>
                            <w:right w:val="none" w:sz="0" w:space="0" w:color="auto"/>
                          </w:divBdr>
                        </w:div>
                      </w:divsChild>
                    </w:div>
                    <w:div w:id="656961558">
                      <w:marLeft w:val="0"/>
                      <w:marRight w:val="0"/>
                      <w:marTop w:val="0"/>
                      <w:marBottom w:val="0"/>
                      <w:divBdr>
                        <w:top w:val="none" w:sz="0" w:space="0" w:color="auto"/>
                        <w:left w:val="none" w:sz="0" w:space="0" w:color="auto"/>
                        <w:bottom w:val="none" w:sz="0" w:space="0" w:color="auto"/>
                        <w:right w:val="none" w:sz="0" w:space="0" w:color="auto"/>
                      </w:divBdr>
                      <w:divsChild>
                        <w:div w:id="7400550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9521910">
                  <w:marLeft w:val="0"/>
                  <w:marRight w:val="0"/>
                  <w:marTop w:val="0"/>
                  <w:marBottom w:val="0"/>
                  <w:divBdr>
                    <w:top w:val="none" w:sz="0" w:space="0" w:color="auto"/>
                    <w:left w:val="none" w:sz="0" w:space="0" w:color="auto"/>
                    <w:bottom w:val="none" w:sz="0" w:space="0" w:color="auto"/>
                    <w:right w:val="none" w:sz="0" w:space="0" w:color="auto"/>
                  </w:divBdr>
                  <w:divsChild>
                    <w:div w:id="8605786">
                      <w:marLeft w:val="0"/>
                      <w:marRight w:val="0"/>
                      <w:marTop w:val="0"/>
                      <w:marBottom w:val="0"/>
                      <w:divBdr>
                        <w:top w:val="none" w:sz="0" w:space="0" w:color="auto"/>
                        <w:left w:val="none" w:sz="0" w:space="0" w:color="auto"/>
                        <w:bottom w:val="none" w:sz="0" w:space="0" w:color="auto"/>
                        <w:right w:val="none" w:sz="0" w:space="0" w:color="auto"/>
                      </w:divBdr>
                      <w:divsChild>
                        <w:div w:id="1650742168">
                          <w:marLeft w:val="0"/>
                          <w:marRight w:val="0"/>
                          <w:marTop w:val="0"/>
                          <w:marBottom w:val="0"/>
                          <w:divBdr>
                            <w:top w:val="none" w:sz="0" w:space="0" w:color="auto"/>
                            <w:left w:val="none" w:sz="0" w:space="0" w:color="auto"/>
                            <w:bottom w:val="none" w:sz="0" w:space="0" w:color="auto"/>
                            <w:right w:val="none" w:sz="0" w:space="0" w:color="auto"/>
                          </w:divBdr>
                        </w:div>
                      </w:divsChild>
                    </w:div>
                    <w:div w:id="143160234">
                      <w:marLeft w:val="0"/>
                      <w:marRight w:val="0"/>
                      <w:marTop w:val="0"/>
                      <w:marBottom w:val="0"/>
                      <w:divBdr>
                        <w:top w:val="none" w:sz="0" w:space="0" w:color="auto"/>
                        <w:left w:val="none" w:sz="0" w:space="0" w:color="auto"/>
                        <w:bottom w:val="none" w:sz="0" w:space="0" w:color="auto"/>
                        <w:right w:val="none" w:sz="0" w:space="0" w:color="auto"/>
                      </w:divBdr>
                      <w:divsChild>
                        <w:div w:id="21181399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647247124">
      <w:bodyDiv w:val="1"/>
      <w:marLeft w:val="0"/>
      <w:marRight w:val="0"/>
      <w:marTop w:val="0"/>
      <w:marBottom w:val="0"/>
      <w:divBdr>
        <w:top w:val="none" w:sz="0" w:space="0" w:color="auto"/>
        <w:left w:val="none" w:sz="0" w:space="0" w:color="auto"/>
        <w:bottom w:val="none" w:sz="0" w:space="0" w:color="auto"/>
        <w:right w:val="none" w:sz="0" w:space="0" w:color="auto"/>
      </w:divBdr>
      <w:divsChild>
        <w:div w:id="460417012">
          <w:marLeft w:val="0"/>
          <w:marRight w:val="300"/>
          <w:marTop w:val="0"/>
          <w:marBottom w:val="120"/>
          <w:divBdr>
            <w:top w:val="none" w:sz="0" w:space="0" w:color="auto"/>
            <w:left w:val="none" w:sz="0" w:space="0" w:color="auto"/>
            <w:bottom w:val="none" w:sz="0" w:space="0" w:color="auto"/>
            <w:right w:val="none" w:sz="0" w:space="0" w:color="auto"/>
          </w:divBdr>
        </w:div>
      </w:divsChild>
    </w:div>
    <w:div w:id="1036395149">
      <w:bodyDiv w:val="1"/>
      <w:marLeft w:val="0"/>
      <w:marRight w:val="0"/>
      <w:marTop w:val="0"/>
      <w:marBottom w:val="0"/>
      <w:divBdr>
        <w:top w:val="none" w:sz="0" w:space="0" w:color="auto"/>
        <w:left w:val="none" w:sz="0" w:space="0" w:color="auto"/>
        <w:bottom w:val="none" w:sz="0" w:space="0" w:color="auto"/>
        <w:right w:val="none" w:sz="0" w:space="0" w:color="auto"/>
      </w:divBdr>
    </w:div>
    <w:div w:id="1059354592">
      <w:bodyDiv w:val="1"/>
      <w:marLeft w:val="0"/>
      <w:marRight w:val="0"/>
      <w:marTop w:val="0"/>
      <w:marBottom w:val="0"/>
      <w:divBdr>
        <w:top w:val="none" w:sz="0" w:space="0" w:color="auto"/>
        <w:left w:val="none" w:sz="0" w:space="0" w:color="auto"/>
        <w:bottom w:val="none" w:sz="0" w:space="0" w:color="auto"/>
        <w:right w:val="none" w:sz="0" w:space="0" w:color="auto"/>
      </w:divBdr>
      <w:divsChild>
        <w:div w:id="1738672143">
          <w:marLeft w:val="0"/>
          <w:marRight w:val="0"/>
          <w:marTop w:val="0"/>
          <w:marBottom w:val="0"/>
          <w:divBdr>
            <w:top w:val="none" w:sz="0" w:space="0" w:color="auto"/>
            <w:left w:val="none" w:sz="0" w:space="0" w:color="auto"/>
            <w:bottom w:val="none" w:sz="0" w:space="0" w:color="auto"/>
            <w:right w:val="none" w:sz="0" w:space="0" w:color="auto"/>
          </w:divBdr>
          <w:divsChild>
            <w:div w:id="1234124050">
              <w:marLeft w:val="0"/>
              <w:marRight w:val="0"/>
              <w:marTop w:val="0"/>
              <w:marBottom w:val="0"/>
              <w:divBdr>
                <w:top w:val="none" w:sz="0" w:space="0" w:color="auto"/>
                <w:left w:val="none" w:sz="0" w:space="0" w:color="auto"/>
                <w:bottom w:val="none" w:sz="0" w:space="0" w:color="auto"/>
                <w:right w:val="none" w:sz="0" w:space="0" w:color="auto"/>
              </w:divBdr>
              <w:divsChild>
                <w:div w:id="909998741">
                  <w:marLeft w:val="0"/>
                  <w:marRight w:val="0"/>
                  <w:marTop w:val="0"/>
                  <w:marBottom w:val="0"/>
                  <w:divBdr>
                    <w:top w:val="none" w:sz="0" w:space="0" w:color="auto"/>
                    <w:left w:val="none" w:sz="0" w:space="0" w:color="auto"/>
                    <w:bottom w:val="none" w:sz="0" w:space="0" w:color="auto"/>
                    <w:right w:val="none" w:sz="0" w:space="0" w:color="auto"/>
                  </w:divBdr>
                  <w:divsChild>
                    <w:div w:id="1486816237">
                      <w:marLeft w:val="0"/>
                      <w:marRight w:val="0"/>
                      <w:marTop w:val="0"/>
                      <w:marBottom w:val="0"/>
                      <w:divBdr>
                        <w:top w:val="none" w:sz="0" w:space="0" w:color="auto"/>
                        <w:left w:val="none" w:sz="0" w:space="0" w:color="auto"/>
                        <w:bottom w:val="none" w:sz="0" w:space="0" w:color="auto"/>
                        <w:right w:val="none" w:sz="0" w:space="0" w:color="auto"/>
                      </w:divBdr>
                      <w:divsChild>
                        <w:div w:id="1470975798">
                          <w:marLeft w:val="0"/>
                          <w:marRight w:val="0"/>
                          <w:marTop w:val="0"/>
                          <w:marBottom w:val="0"/>
                          <w:divBdr>
                            <w:top w:val="none" w:sz="0" w:space="0" w:color="auto"/>
                            <w:left w:val="none" w:sz="0" w:space="0" w:color="auto"/>
                            <w:bottom w:val="none" w:sz="0" w:space="0" w:color="auto"/>
                            <w:right w:val="none" w:sz="0" w:space="0" w:color="auto"/>
                          </w:divBdr>
                        </w:div>
                      </w:divsChild>
                    </w:div>
                    <w:div w:id="1507329343">
                      <w:marLeft w:val="0"/>
                      <w:marRight w:val="0"/>
                      <w:marTop w:val="0"/>
                      <w:marBottom w:val="0"/>
                      <w:divBdr>
                        <w:top w:val="none" w:sz="0" w:space="0" w:color="auto"/>
                        <w:left w:val="none" w:sz="0" w:space="0" w:color="auto"/>
                        <w:bottom w:val="none" w:sz="0" w:space="0" w:color="auto"/>
                        <w:right w:val="none" w:sz="0" w:space="0" w:color="auto"/>
                      </w:divBdr>
                      <w:divsChild>
                        <w:div w:id="6623974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7780106">
                  <w:marLeft w:val="0"/>
                  <w:marRight w:val="0"/>
                  <w:marTop w:val="0"/>
                  <w:marBottom w:val="0"/>
                  <w:divBdr>
                    <w:top w:val="none" w:sz="0" w:space="0" w:color="auto"/>
                    <w:left w:val="none" w:sz="0" w:space="0" w:color="auto"/>
                    <w:bottom w:val="none" w:sz="0" w:space="0" w:color="auto"/>
                    <w:right w:val="none" w:sz="0" w:space="0" w:color="auto"/>
                  </w:divBdr>
                  <w:divsChild>
                    <w:div w:id="749888801">
                      <w:marLeft w:val="0"/>
                      <w:marRight w:val="0"/>
                      <w:marTop w:val="0"/>
                      <w:marBottom w:val="0"/>
                      <w:divBdr>
                        <w:top w:val="none" w:sz="0" w:space="0" w:color="auto"/>
                        <w:left w:val="none" w:sz="0" w:space="0" w:color="auto"/>
                        <w:bottom w:val="none" w:sz="0" w:space="0" w:color="auto"/>
                        <w:right w:val="none" w:sz="0" w:space="0" w:color="auto"/>
                      </w:divBdr>
                      <w:divsChild>
                        <w:div w:id="995449490">
                          <w:marLeft w:val="0"/>
                          <w:marRight w:val="0"/>
                          <w:marTop w:val="0"/>
                          <w:marBottom w:val="0"/>
                          <w:divBdr>
                            <w:top w:val="none" w:sz="0" w:space="0" w:color="auto"/>
                            <w:left w:val="none" w:sz="0" w:space="0" w:color="auto"/>
                            <w:bottom w:val="none" w:sz="0" w:space="0" w:color="auto"/>
                            <w:right w:val="none" w:sz="0" w:space="0" w:color="auto"/>
                          </w:divBdr>
                        </w:div>
                      </w:divsChild>
                    </w:div>
                    <w:div w:id="947853492">
                      <w:marLeft w:val="0"/>
                      <w:marRight w:val="0"/>
                      <w:marTop w:val="0"/>
                      <w:marBottom w:val="0"/>
                      <w:divBdr>
                        <w:top w:val="none" w:sz="0" w:space="0" w:color="auto"/>
                        <w:left w:val="none" w:sz="0" w:space="0" w:color="auto"/>
                        <w:bottom w:val="none" w:sz="0" w:space="0" w:color="auto"/>
                        <w:right w:val="none" w:sz="0" w:space="0" w:color="auto"/>
                      </w:divBdr>
                      <w:divsChild>
                        <w:div w:id="14528947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375546996">
      <w:bodyDiv w:val="1"/>
      <w:marLeft w:val="0"/>
      <w:marRight w:val="0"/>
      <w:marTop w:val="0"/>
      <w:marBottom w:val="0"/>
      <w:divBdr>
        <w:top w:val="none" w:sz="0" w:space="0" w:color="auto"/>
        <w:left w:val="none" w:sz="0" w:space="0" w:color="auto"/>
        <w:bottom w:val="none" w:sz="0" w:space="0" w:color="auto"/>
        <w:right w:val="none" w:sz="0" w:space="0" w:color="auto"/>
      </w:divBdr>
    </w:div>
    <w:div w:id="1382242510">
      <w:bodyDiv w:val="1"/>
      <w:marLeft w:val="0"/>
      <w:marRight w:val="0"/>
      <w:marTop w:val="0"/>
      <w:marBottom w:val="0"/>
      <w:divBdr>
        <w:top w:val="none" w:sz="0" w:space="0" w:color="auto"/>
        <w:left w:val="none" w:sz="0" w:space="0" w:color="auto"/>
        <w:bottom w:val="none" w:sz="0" w:space="0" w:color="auto"/>
        <w:right w:val="none" w:sz="0" w:space="0" w:color="auto"/>
      </w:divBdr>
    </w:div>
    <w:div w:id="1608151163">
      <w:bodyDiv w:val="1"/>
      <w:marLeft w:val="0"/>
      <w:marRight w:val="0"/>
      <w:marTop w:val="0"/>
      <w:marBottom w:val="0"/>
      <w:divBdr>
        <w:top w:val="none" w:sz="0" w:space="0" w:color="auto"/>
        <w:left w:val="none" w:sz="0" w:space="0" w:color="auto"/>
        <w:bottom w:val="none" w:sz="0" w:space="0" w:color="auto"/>
        <w:right w:val="none" w:sz="0" w:space="0" w:color="auto"/>
      </w:divBdr>
    </w:div>
    <w:div w:id="1773931938">
      <w:bodyDiv w:val="1"/>
      <w:marLeft w:val="0"/>
      <w:marRight w:val="0"/>
      <w:marTop w:val="0"/>
      <w:marBottom w:val="0"/>
      <w:divBdr>
        <w:top w:val="none" w:sz="0" w:space="0" w:color="auto"/>
        <w:left w:val="none" w:sz="0" w:space="0" w:color="auto"/>
        <w:bottom w:val="none" w:sz="0" w:space="0" w:color="auto"/>
        <w:right w:val="none" w:sz="0" w:space="0" w:color="auto"/>
      </w:divBdr>
    </w:div>
    <w:div w:id="204166473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jpeg"/><Relationship Id="rId18" Type="http://schemas.openxmlformats.org/officeDocument/2006/relationships/image" Target="media/image10.png"/><Relationship Id="rId26" Type="http://schemas.openxmlformats.org/officeDocument/2006/relationships/chart" Target="charts/chart3.xml"/><Relationship Id="rId3" Type="http://schemas.openxmlformats.org/officeDocument/2006/relationships/numbering" Target="numbering.xml"/><Relationship Id="rId21" Type="http://schemas.openxmlformats.org/officeDocument/2006/relationships/image" Target="media/image13.jpeg"/><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chart" Target="charts/chart2.xml"/><Relationship Id="rId2" Type="http://schemas.openxmlformats.org/officeDocument/2006/relationships/customXml" Target="../customXml/item2.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chart" Target="charts/chart1.xml"/><Relationship Id="rId5" Type="http://schemas.openxmlformats.org/officeDocument/2006/relationships/settings" Target="settings.xml"/><Relationship Id="rId15" Type="http://schemas.openxmlformats.org/officeDocument/2006/relationships/image" Target="media/image7.png"/><Relationship Id="rId23" Type="http://schemas.openxmlformats.org/officeDocument/2006/relationships/image" Target="media/image15.jpeg"/><Relationship Id="rId28" Type="http://schemas.openxmlformats.org/officeDocument/2006/relationships/chart" Target="charts/chart5.xml"/><Relationship Id="rId10" Type="http://schemas.openxmlformats.org/officeDocument/2006/relationships/image" Target="media/image2.png"/><Relationship Id="rId19" Type="http://schemas.openxmlformats.org/officeDocument/2006/relationships/image" Target="media/image11.jpeg"/><Relationship Id="rId31" Type="http://schemas.openxmlformats.org/officeDocument/2006/relationships/theme" Target="theme/theme1.xml"/><Relationship Id="rId4" Type="http://schemas.openxmlformats.org/officeDocument/2006/relationships/styles" Target="styles.xml"/><Relationship Id="rId9" Type="http://schemas.openxmlformats.org/officeDocument/2006/relationships/image" Target="media/image1.jp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chart" Target="charts/chart4.xml"/><Relationship Id="rId30"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package" Target="../embeddings/Microsoft_Excel_Worksheet2.xlsx"/><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package" Target="../embeddings/Microsoft_Excel_Worksheet3.xlsx"/><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package" Target="../embeddings/Microsoft_Excel_Worksheet4.xlsx"/><Relationship Id="rId2" Type="http://schemas.microsoft.com/office/2011/relationships/chartColorStyle" Target="colors5.xml"/><Relationship Id="rId1" Type="http://schemas.microsoft.com/office/2011/relationships/chartStyle" Target="style5.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t>Mức độ hài lòng về ứng dụng</a:t>
            </a:r>
            <a:r>
              <a:rPr lang="en-US" baseline="0"/>
              <a:t> </a:t>
            </a:r>
            <a:r>
              <a:rPr lang="en-US"/>
              <a:t>VnAgency là</a:t>
            </a:r>
            <a:r>
              <a:rPr lang="en-US" baseline="0"/>
              <a:t> như thế nào?</a:t>
            </a:r>
            <a:endParaRPr lang="en-US"/>
          </a:p>
        </c:rich>
      </c:tx>
      <c:layout>
        <c:manualLayout>
          <c:xMode val="edge"/>
          <c:yMode val="edge"/>
          <c:x val="3.3998797025371834E-2"/>
          <c:y val="2.3809523809523808E-2"/>
        </c:manualLayout>
      </c:layout>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B$1</c:f>
              <c:strCache>
                <c:ptCount val="1"/>
                <c:pt idx="0">
                  <c:v>Rất không hài lòng</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heet1!$A$2:$A$5</c:f>
              <c:strCache>
                <c:ptCount val="4"/>
                <c:pt idx="0">
                  <c:v>Giao diện (màu sắc, hình ảnh, trải nghiệm người dùng)</c:v>
                </c:pt>
                <c:pt idx="1">
                  <c:v>Tính năng (tính hữu ích, dễ nắm bắt, cài đặt)</c:v>
                </c:pt>
                <c:pt idx="2">
                  <c:v>Thông tin (tính chính xác, độ tin cậy, độ phong phú)</c:v>
                </c:pt>
                <c:pt idx="3">
                  <c:v>Hiệu năng (tốc độ truy xuất, tính ổn định)</c:v>
                </c:pt>
              </c:strCache>
              <c:extLst/>
            </c:strRef>
          </c:cat>
          <c:val>
            <c:numRef>
              <c:f>Sheet1!$B$2:$B$5</c:f>
              <c:numCache>
                <c:formatCode>General</c:formatCode>
                <c:ptCount val="4"/>
                <c:pt idx="0">
                  <c:v>9</c:v>
                </c:pt>
                <c:pt idx="1">
                  <c:v>25</c:v>
                </c:pt>
                <c:pt idx="2">
                  <c:v>4</c:v>
                </c:pt>
                <c:pt idx="3">
                  <c:v>60</c:v>
                </c:pt>
              </c:numCache>
              <c:extLst/>
            </c:numRef>
          </c:val>
          <c:extLst>
            <c:ext xmlns:c16="http://schemas.microsoft.com/office/drawing/2014/chart" uri="{C3380CC4-5D6E-409C-BE32-E72D297353CC}">
              <c16:uniqueId val="{00000000-C74E-4821-A56B-78D065265037}"/>
            </c:ext>
          </c:extLst>
        </c:ser>
        <c:ser>
          <c:idx val="1"/>
          <c:order val="1"/>
          <c:tx>
            <c:strRef>
              <c:f>Sheet1!$C$1</c:f>
              <c:strCache>
                <c:ptCount val="1"/>
                <c:pt idx="0">
                  <c:v>Không hài lòng</c:v>
                </c:pt>
              </c:strCache>
            </c:strRef>
          </c:tx>
          <c:spPr>
            <a:solidFill>
              <a:schemeClr val="accent2"/>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heet1!$A$2:$A$5</c:f>
              <c:strCache>
                <c:ptCount val="4"/>
                <c:pt idx="0">
                  <c:v>Giao diện (màu sắc, hình ảnh, trải nghiệm người dùng)</c:v>
                </c:pt>
                <c:pt idx="1">
                  <c:v>Tính năng (tính hữu ích, dễ nắm bắt, cài đặt)</c:v>
                </c:pt>
                <c:pt idx="2">
                  <c:v>Thông tin (tính chính xác, độ tin cậy, độ phong phú)</c:v>
                </c:pt>
                <c:pt idx="3">
                  <c:v>Hiệu năng (tốc độ truy xuất, tính ổn định)</c:v>
                </c:pt>
              </c:strCache>
              <c:extLst/>
            </c:strRef>
          </c:cat>
          <c:val>
            <c:numRef>
              <c:f>Sheet1!$C$2:$C$5</c:f>
              <c:numCache>
                <c:formatCode>General</c:formatCode>
                <c:ptCount val="4"/>
                <c:pt idx="0">
                  <c:v>101</c:v>
                </c:pt>
                <c:pt idx="1">
                  <c:v>4</c:v>
                </c:pt>
                <c:pt idx="2">
                  <c:v>50</c:v>
                </c:pt>
                <c:pt idx="3">
                  <c:v>102</c:v>
                </c:pt>
              </c:numCache>
              <c:extLst/>
            </c:numRef>
          </c:val>
          <c:extLst>
            <c:ext xmlns:c16="http://schemas.microsoft.com/office/drawing/2014/chart" uri="{C3380CC4-5D6E-409C-BE32-E72D297353CC}">
              <c16:uniqueId val="{00000001-C74E-4821-A56B-78D065265037}"/>
            </c:ext>
          </c:extLst>
        </c:ser>
        <c:ser>
          <c:idx val="2"/>
          <c:order val="2"/>
          <c:tx>
            <c:strRef>
              <c:f>Sheet1!$D$1</c:f>
              <c:strCache>
                <c:ptCount val="1"/>
                <c:pt idx="0">
                  <c:v>Bình thường</c:v>
                </c:pt>
              </c:strCache>
            </c:strRef>
          </c:tx>
          <c:spPr>
            <a:solidFill>
              <a:schemeClr val="accent3"/>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heet1!$A$2:$A$5</c:f>
              <c:strCache>
                <c:ptCount val="4"/>
                <c:pt idx="0">
                  <c:v>Giao diện (màu sắc, hình ảnh, trải nghiệm người dùng)</c:v>
                </c:pt>
                <c:pt idx="1">
                  <c:v>Tính năng (tính hữu ích, dễ nắm bắt, cài đặt)</c:v>
                </c:pt>
                <c:pt idx="2">
                  <c:v>Thông tin (tính chính xác, độ tin cậy, độ phong phú)</c:v>
                </c:pt>
                <c:pt idx="3">
                  <c:v>Hiệu năng (tốc độ truy xuất, tính ổn định)</c:v>
                </c:pt>
              </c:strCache>
              <c:extLst/>
            </c:strRef>
          </c:cat>
          <c:val>
            <c:numRef>
              <c:f>Sheet1!$D$2:$D$5</c:f>
              <c:numCache>
                <c:formatCode>General</c:formatCode>
                <c:ptCount val="4"/>
                <c:pt idx="0">
                  <c:v>126</c:v>
                </c:pt>
                <c:pt idx="1">
                  <c:v>137</c:v>
                </c:pt>
                <c:pt idx="2">
                  <c:v>190</c:v>
                </c:pt>
                <c:pt idx="3">
                  <c:v>134</c:v>
                </c:pt>
              </c:numCache>
              <c:extLst/>
            </c:numRef>
          </c:val>
          <c:extLst>
            <c:ext xmlns:c16="http://schemas.microsoft.com/office/drawing/2014/chart" uri="{C3380CC4-5D6E-409C-BE32-E72D297353CC}">
              <c16:uniqueId val="{00000002-C74E-4821-A56B-78D065265037}"/>
            </c:ext>
          </c:extLst>
        </c:ser>
        <c:ser>
          <c:idx val="3"/>
          <c:order val="3"/>
          <c:tx>
            <c:strRef>
              <c:f>Sheet1!$E$1</c:f>
              <c:strCache>
                <c:ptCount val="1"/>
                <c:pt idx="0">
                  <c:v>Hài lòng</c:v>
                </c:pt>
              </c:strCache>
            </c:strRef>
          </c:tx>
          <c:spPr>
            <a:solidFill>
              <a:schemeClr val="accent4"/>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heet1!$A$2:$A$5</c:f>
              <c:strCache>
                <c:ptCount val="4"/>
                <c:pt idx="0">
                  <c:v>Giao diện (màu sắc, hình ảnh, trải nghiệm người dùng)</c:v>
                </c:pt>
                <c:pt idx="1">
                  <c:v>Tính năng (tính hữu ích, dễ nắm bắt, cài đặt)</c:v>
                </c:pt>
                <c:pt idx="2">
                  <c:v>Thông tin (tính chính xác, độ tin cậy, độ phong phú)</c:v>
                </c:pt>
                <c:pt idx="3">
                  <c:v>Hiệu năng (tốc độ truy xuất, tính ổn định)</c:v>
                </c:pt>
              </c:strCache>
              <c:extLst/>
            </c:strRef>
          </c:cat>
          <c:val>
            <c:numRef>
              <c:f>Sheet1!$E$2:$E$5</c:f>
              <c:numCache>
                <c:formatCode>General</c:formatCode>
                <c:ptCount val="4"/>
                <c:pt idx="0">
                  <c:v>158</c:v>
                </c:pt>
                <c:pt idx="1">
                  <c:v>229</c:v>
                </c:pt>
                <c:pt idx="2">
                  <c:v>110</c:v>
                </c:pt>
                <c:pt idx="3">
                  <c:v>90</c:v>
                </c:pt>
              </c:numCache>
              <c:extLst/>
            </c:numRef>
          </c:val>
          <c:extLst>
            <c:ext xmlns:c16="http://schemas.microsoft.com/office/drawing/2014/chart" uri="{C3380CC4-5D6E-409C-BE32-E72D297353CC}">
              <c16:uniqueId val="{00000003-C74E-4821-A56B-78D065265037}"/>
            </c:ext>
          </c:extLst>
        </c:ser>
        <c:ser>
          <c:idx val="4"/>
          <c:order val="4"/>
          <c:tx>
            <c:strRef>
              <c:f>Sheet1!$F$1</c:f>
              <c:strCache>
                <c:ptCount val="1"/>
                <c:pt idx="0">
                  <c:v>Rất hài lòng</c:v>
                </c:pt>
              </c:strCache>
            </c:strRef>
          </c:tx>
          <c:spPr>
            <a:solidFill>
              <a:schemeClr val="accent5"/>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heet1!$A$2:$A$5</c:f>
              <c:strCache>
                <c:ptCount val="4"/>
                <c:pt idx="0">
                  <c:v>Giao diện (màu sắc, hình ảnh, trải nghiệm người dùng)</c:v>
                </c:pt>
                <c:pt idx="1">
                  <c:v>Tính năng (tính hữu ích, dễ nắm bắt, cài đặt)</c:v>
                </c:pt>
                <c:pt idx="2">
                  <c:v>Thông tin (tính chính xác, độ tin cậy, độ phong phú)</c:v>
                </c:pt>
                <c:pt idx="3">
                  <c:v>Hiệu năng (tốc độ truy xuất, tính ổn định)</c:v>
                </c:pt>
              </c:strCache>
              <c:extLst/>
            </c:strRef>
          </c:cat>
          <c:val>
            <c:numRef>
              <c:f>Sheet1!$F$2:$F$5</c:f>
              <c:numCache>
                <c:formatCode>General</c:formatCode>
                <c:ptCount val="4"/>
                <c:pt idx="0">
                  <c:v>46</c:v>
                </c:pt>
                <c:pt idx="1">
                  <c:v>45</c:v>
                </c:pt>
                <c:pt idx="2">
                  <c:v>86</c:v>
                </c:pt>
                <c:pt idx="3">
                  <c:v>54</c:v>
                </c:pt>
              </c:numCache>
              <c:extLst/>
            </c:numRef>
          </c:val>
          <c:extLst>
            <c:ext xmlns:c16="http://schemas.microsoft.com/office/drawing/2014/chart" uri="{C3380CC4-5D6E-409C-BE32-E72D297353CC}">
              <c16:uniqueId val="{00000004-C74E-4821-A56B-78D065265037}"/>
            </c:ext>
          </c:extLst>
        </c:ser>
        <c:dLbls>
          <c:dLblPos val="outEnd"/>
          <c:showLegendKey val="0"/>
          <c:showVal val="1"/>
          <c:showCatName val="0"/>
          <c:showSerName val="0"/>
          <c:showPercent val="0"/>
          <c:showBubbleSize val="0"/>
        </c:dLbls>
        <c:gapWidth val="444"/>
        <c:overlap val="-90"/>
        <c:axId val="924566672"/>
        <c:axId val="924553776"/>
      </c:barChart>
      <c:catAx>
        <c:axId val="924566672"/>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924553776"/>
        <c:crosses val="autoZero"/>
        <c:auto val="1"/>
        <c:lblAlgn val="ctr"/>
        <c:lblOffset val="100"/>
        <c:noMultiLvlLbl val="0"/>
      </c:catAx>
      <c:valAx>
        <c:axId val="924553776"/>
        <c:scaling>
          <c:orientation val="minMax"/>
        </c:scaling>
        <c:delete val="1"/>
        <c:axPos val="l"/>
        <c:numFmt formatCode="General" sourceLinked="1"/>
        <c:majorTickMark val="none"/>
        <c:minorTickMark val="none"/>
        <c:tickLblPos val="nextTo"/>
        <c:crossAx val="924566672"/>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Giao diện</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bar"/>
        <c:grouping val="clustered"/>
        <c:varyColors val="0"/>
        <c:ser>
          <c:idx val="0"/>
          <c:order val="0"/>
          <c:tx>
            <c:strRef>
              <c:f>Sheet1!$B$1</c:f>
              <c:strCache>
                <c:ptCount val="1"/>
                <c:pt idx="0">
                  <c:v>Series 1</c:v>
                </c:pt>
              </c:strCache>
            </c:strRef>
          </c:tx>
          <c:spPr>
            <a:solidFill>
              <a:schemeClr val="accent1"/>
            </a:solidFill>
            <a:ln>
              <a:noFill/>
            </a:ln>
            <a:effectLst/>
          </c:spPr>
          <c:invertIfNegative val="0"/>
          <c:cat>
            <c:strRef>
              <c:f>Sheet1!$A$2:$A$6</c:f>
              <c:strCache>
                <c:ptCount val="5"/>
                <c:pt idx="0">
                  <c:v>Rất không hài lòng</c:v>
                </c:pt>
                <c:pt idx="1">
                  <c:v>Không hài lòng</c:v>
                </c:pt>
                <c:pt idx="2">
                  <c:v>Bình thường</c:v>
                </c:pt>
                <c:pt idx="3">
                  <c:v>Hài lòng</c:v>
                </c:pt>
                <c:pt idx="4">
                  <c:v>Rất hài lòng</c:v>
                </c:pt>
              </c:strCache>
            </c:strRef>
          </c:cat>
          <c:val>
            <c:numRef>
              <c:f>Sheet1!$B$2:$B$6</c:f>
              <c:numCache>
                <c:formatCode>General</c:formatCode>
                <c:ptCount val="5"/>
                <c:pt idx="0">
                  <c:v>9</c:v>
                </c:pt>
                <c:pt idx="1">
                  <c:v>101</c:v>
                </c:pt>
                <c:pt idx="2">
                  <c:v>126</c:v>
                </c:pt>
                <c:pt idx="3">
                  <c:v>158</c:v>
                </c:pt>
                <c:pt idx="4">
                  <c:v>46</c:v>
                </c:pt>
              </c:numCache>
            </c:numRef>
          </c:val>
          <c:extLst>
            <c:ext xmlns:c16="http://schemas.microsoft.com/office/drawing/2014/chart" uri="{C3380CC4-5D6E-409C-BE32-E72D297353CC}">
              <c16:uniqueId val="{00000000-5BA9-49FE-8502-DE5B38497B37}"/>
            </c:ext>
          </c:extLst>
        </c:ser>
        <c:dLbls>
          <c:showLegendKey val="0"/>
          <c:showVal val="0"/>
          <c:showCatName val="0"/>
          <c:showSerName val="0"/>
          <c:showPercent val="0"/>
          <c:showBubbleSize val="0"/>
        </c:dLbls>
        <c:gapWidth val="182"/>
        <c:axId val="1343974800"/>
        <c:axId val="1343979792"/>
      </c:barChart>
      <c:catAx>
        <c:axId val="1343974800"/>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43979792"/>
        <c:crosses val="autoZero"/>
        <c:auto val="1"/>
        <c:lblAlgn val="ctr"/>
        <c:lblOffset val="100"/>
        <c:noMultiLvlLbl val="0"/>
      </c:catAx>
      <c:valAx>
        <c:axId val="1343979792"/>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43974800"/>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Tính</a:t>
            </a:r>
            <a:r>
              <a:rPr lang="en-US" baseline="0"/>
              <a:t> năng</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bar"/>
        <c:grouping val="clustered"/>
        <c:varyColors val="0"/>
        <c:ser>
          <c:idx val="0"/>
          <c:order val="0"/>
          <c:tx>
            <c:strRef>
              <c:f>Sheet1!$B$1</c:f>
              <c:strCache>
                <c:ptCount val="1"/>
                <c:pt idx="0">
                  <c:v>Series 1</c:v>
                </c:pt>
              </c:strCache>
            </c:strRef>
          </c:tx>
          <c:spPr>
            <a:solidFill>
              <a:schemeClr val="accent2"/>
            </a:solidFill>
            <a:ln>
              <a:noFill/>
            </a:ln>
            <a:effectLst/>
          </c:spPr>
          <c:invertIfNegative val="0"/>
          <c:cat>
            <c:strRef>
              <c:f>Sheet1!$A$2:$A$6</c:f>
              <c:strCache>
                <c:ptCount val="5"/>
                <c:pt idx="0">
                  <c:v>Rất không hài lòng</c:v>
                </c:pt>
                <c:pt idx="1">
                  <c:v>Không hài lòng</c:v>
                </c:pt>
                <c:pt idx="2">
                  <c:v>Bình thường</c:v>
                </c:pt>
                <c:pt idx="3">
                  <c:v>Hài lòng</c:v>
                </c:pt>
                <c:pt idx="4">
                  <c:v>Rất hài lòng</c:v>
                </c:pt>
              </c:strCache>
            </c:strRef>
          </c:cat>
          <c:val>
            <c:numRef>
              <c:f>Sheet1!$B$2:$B$6</c:f>
              <c:numCache>
                <c:formatCode>General</c:formatCode>
                <c:ptCount val="5"/>
                <c:pt idx="0">
                  <c:v>25</c:v>
                </c:pt>
                <c:pt idx="1">
                  <c:v>4</c:v>
                </c:pt>
                <c:pt idx="2">
                  <c:v>137</c:v>
                </c:pt>
                <c:pt idx="3">
                  <c:v>229</c:v>
                </c:pt>
                <c:pt idx="4">
                  <c:v>45</c:v>
                </c:pt>
              </c:numCache>
            </c:numRef>
          </c:val>
          <c:extLst>
            <c:ext xmlns:c16="http://schemas.microsoft.com/office/drawing/2014/chart" uri="{C3380CC4-5D6E-409C-BE32-E72D297353CC}">
              <c16:uniqueId val="{00000000-6A10-1B41-AD3E-507C9DA8F4A2}"/>
            </c:ext>
          </c:extLst>
        </c:ser>
        <c:dLbls>
          <c:showLegendKey val="0"/>
          <c:showVal val="0"/>
          <c:showCatName val="0"/>
          <c:showSerName val="0"/>
          <c:showPercent val="0"/>
          <c:showBubbleSize val="0"/>
        </c:dLbls>
        <c:gapWidth val="182"/>
        <c:axId val="1343974800"/>
        <c:axId val="1343979792"/>
      </c:barChart>
      <c:catAx>
        <c:axId val="1343974800"/>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43979792"/>
        <c:crosses val="autoZero"/>
        <c:auto val="1"/>
        <c:lblAlgn val="ctr"/>
        <c:lblOffset val="100"/>
        <c:noMultiLvlLbl val="0"/>
      </c:catAx>
      <c:valAx>
        <c:axId val="1343979792"/>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43974800"/>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5"/>
    </mc:Choice>
    <mc:Fallback>
      <c:style val="5"/>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Thông</a:t>
            </a:r>
            <a:r>
              <a:rPr lang="en-US" baseline="0"/>
              <a:t> tin</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bar"/>
        <c:grouping val="clustered"/>
        <c:varyColors val="0"/>
        <c:ser>
          <c:idx val="0"/>
          <c:order val="0"/>
          <c:tx>
            <c:strRef>
              <c:f>Sheet1!$B$1</c:f>
              <c:strCache>
                <c:ptCount val="1"/>
                <c:pt idx="0">
                  <c:v>Series 1</c:v>
                </c:pt>
              </c:strCache>
            </c:strRef>
          </c:tx>
          <c:spPr>
            <a:solidFill>
              <a:schemeClr val="accent3"/>
            </a:solidFill>
            <a:ln>
              <a:noFill/>
            </a:ln>
            <a:effectLst/>
          </c:spPr>
          <c:invertIfNegative val="0"/>
          <c:cat>
            <c:strRef>
              <c:f>Sheet1!$A$2:$A$6</c:f>
              <c:strCache>
                <c:ptCount val="5"/>
                <c:pt idx="0">
                  <c:v>Rất không hài lòng</c:v>
                </c:pt>
                <c:pt idx="1">
                  <c:v>Không hài lòng</c:v>
                </c:pt>
                <c:pt idx="2">
                  <c:v>Bình thường</c:v>
                </c:pt>
                <c:pt idx="3">
                  <c:v>Hài lòng</c:v>
                </c:pt>
                <c:pt idx="4">
                  <c:v>Rất hài lòng</c:v>
                </c:pt>
              </c:strCache>
            </c:strRef>
          </c:cat>
          <c:val>
            <c:numRef>
              <c:f>Sheet1!$B$2:$B$6</c:f>
              <c:numCache>
                <c:formatCode>General</c:formatCode>
                <c:ptCount val="5"/>
                <c:pt idx="0">
                  <c:v>4</c:v>
                </c:pt>
                <c:pt idx="1">
                  <c:v>50</c:v>
                </c:pt>
                <c:pt idx="2">
                  <c:v>190</c:v>
                </c:pt>
                <c:pt idx="3">
                  <c:v>110</c:v>
                </c:pt>
                <c:pt idx="4">
                  <c:v>86</c:v>
                </c:pt>
              </c:numCache>
            </c:numRef>
          </c:val>
          <c:extLst>
            <c:ext xmlns:c16="http://schemas.microsoft.com/office/drawing/2014/chart" uri="{C3380CC4-5D6E-409C-BE32-E72D297353CC}">
              <c16:uniqueId val="{00000000-8506-E04E-A006-76F033AADF6B}"/>
            </c:ext>
          </c:extLst>
        </c:ser>
        <c:dLbls>
          <c:showLegendKey val="0"/>
          <c:showVal val="0"/>
          <c:showCatName val="0"/>
          <c:showSerName val="0"/>
          <c:showPercent val="0"/>
          <c:showBubbleSize val="0"/>
        </c:dLbls>
        <c:gapWidth val="182"/>
        <c:axId val="1343974800"/>
        <c:axId val="1343979792"/>
      </c:barChart>
      <c:catAx>
        <c:axId val="1343974800"/>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43979792"/>
        <c:crosses val="autoZero"/>
        <c:auto val="1"/>
        <c:lblAlgn val="ctr"/>
        <c:lblOffset val="100"/>
        <c:noMultiLvlLbl val="0"/>
      </c:catAx>
      <c:valAx>
        <c:axId val="1343979792"/>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43974800"/>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5"/>
    </mc:Choice>
    <mc:Fallback>
      <c:style val="5"/>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Hiệu</a:t>
            </a:r>
            <a:r>
              <a:rPr lang="en-US" baseline="0"/>
              <a:t> năng</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bar"/>
        <c:grouping val="clustered"/>
        <c:varyColors val="0"/>
        <c:ser>
          <c:idx val="0"/>
          <c:order val="0"/>
          <c:tx>
            <c:strRef>
              <c:f>Sheet1!$B$1</c:f>
              <c:strCache>
                <c:ptCount val="1"/>
                <c:pt idx="0">
                  <c:v>Series 1</c:v>
                </c:pt>
              </c:strCache>
            </c:strRef>
          </c:tx>
          <c:spPr>
            <a:solidFill>
              <a:schemeClr val="accent6"/>
            </a:solidFill>
            <a:ln>
              <a:noFill/>
            </a:ln>
            <a:effectLst/>
          </c:spPr>
          <c:invertIfNegative val="0"/>
          <c:cat>
            <c:strRef>
              <c:f>Sheet1!$A$2:$A$6</c:f>
              <c:strCache>
                <c:ptCount val="5"/>
                <c:pt idx="0">
                  <c:v>Rất không hài lòng</c:v>
                </c:pt>
                <c:pt idx="1">
                  <c:v>Không hài lòng</c:v>
                </c:pt>
                <c:pt idx="2">
                  <c:v>Bình thường</c:v>
                </c:pt>
                <c:pt idx="3">
                  <c:v>Hài lòng</c:v>
                </c:pt>
                <c:pt idx="4">
                  <c:v>Rất hài lòng</c:v>
                </c:pt>
              </c:strCache>
            </c:strRef>
          </c:cat>
          <c:val>
            <c:numRef>
              <c:f>Sheet1!$B$2:$B$6</c:f>
              <c:numCache>
                <c:formatCode>General</c:formatCode>
                <c:ptCount val="5"/>
                <c:pt idx="0">
                  <c:v>60</c:v>
                </c:pt>
                <c:pt idx="1">
                  <c:v>102</c:v>
                </c:pt>
                <c:pt idx="2">
                  <c:v>134</c:v>
                </c:pt>
                <c:pt idx="3">
                  <c:v>90</c:v>
                </c:pt>
                <c:pt idx="4">
                  <c:v>54</c:v>
                </c:pt>
              </c:numCache>
            </c:numRef>
          </c:val>
          <c:extLst>
            <c:ext xmlns:c16="http://schemas.microsoft.com/office/drawing/2014/chart" uri="{C3380CC4-5D6E-409C-BE32-E72D297353CC}">
              <c16:uniqueId val="{00000000-52A8-274A-A4F0-C03923309BB1}"/>
            </c:ext>
          </c:extLst>
        </c:ser>
        <c:dLbls>
          <c:showLegendKey val="0"/>
          <c:showVal val="0"/>
          <c:showCatName val="0"/>
          <c:showSerName val="0"/>
          <c:showPercent val="0"/>
          <c:showBubbleSize val="0"/>
        </c:dLbls>
        <c:gapWidth val="182"/>
        <c:axId val="1343974800"/>
        <c:axId val="1343979792"/>
      </c:barChart>
      <c:catAx>
        <c:axId val="1343974800"/>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43979792"/>
        <c:crosses val="autoZero"/>
        <c:auto val="1"/>
        <c:lblAlgn val="ctr"/>
        <c:lblOffset val="100"/>
        <c:noMultiLvlLbl val="0"/>
      </c:catAx>
      <c:valAx>
        <c:axId val="1343979792"/>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43974800"/>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2">
  <a:schemeClr val="accent2"/>
  <a:schemeClr val="accent4"/>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withinLinear" id="16">
  <a:schemeClr val="accent3"/>
</cs:colorStyle>
</file>

<file path=word/charts/colors5.xml><?xml version="1.0" encoding="utf-8"?>
<cs:colorStyle xmlns:cs="http://schemas.microsoft.com/office/drawing/2012/chartStyle" xmlns:a="http://schemas.openxmlformats.org/drawingml/2006/main" meth="withinLinear" id="16">
  <a:schemeClr val="accent3"/>
</cs:colorStyle>
</file>

<file path=word/charts/style1.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go:docsCustomData xmlns:go="http://customooxmlschemas.google.com/" roundtripDataSignature="AMtx7miob2B93qe9sjvhQT+2t2IH9R8k3w==">AMUW2mVUrxQIjfgA07ibWk2DUR0jS2g6cvot490h31/NJWnHUJKc41uFHNLHPyQ+UheRstWwZ1YOK7XAPLcRIE3XoxbMzkmQwTPH0I88x/wG+OJFrccto7M=</go:docsCustomData>
</go:gDocsCustomXmlDataStorage>
</file>

<file path=customXml/itemProps1.xml><?xml version="1.0" encoding="utf-8"?>
<ds:datastoreItem xmlns:ds="http://schemas.openxmlformats.org/officeDocument/2006/customXml" ds:itemID="{B84F2905-744F-4AAC-924C-776D5381229A}">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3</Pages>
  <Words>4571</Words>
  <Characters>26057</Characters>
  <Application>Microsoft Office Word</Application>
  <DocSecurity>0</DocSecurity>
  <Lines>217</Lines>
  <Paragraphs>61</Paragraphs>
  <ScaleCrop>false</ScaleCrop>
  <Company/>
  <LinksUpToDate>false</LinksUpToDate>
  <CharactersWithSpaces>30567</CharactersWithSpaces>
  <SharedDoc>false</SharedDoc>
  <HLinks>
    <vt:vector size="276" baseType="variant">
      <vt:variant>
        <vt:i4>1703990</vt:i4>
      </vt:variant>
      <vt:variant>
        <vt:i4>272</vt:i4>
      </vt:variant>
      <vt:variant>
        <vt:i4>0</vt:i4>
      </vt:variant>
      <vt:variant>
        <vt:i4>5</vt:i4>
      </vt:variant>
      <vt:variant>
        <vt:lpwstr/>
      </vt:variant>
      <vt:variant>
        <vt:lpwstr>_Toc120629506</vt:lpwstr>
      </vt:variant>
      <vt:variant>
        <vt:i4>1703990</vt:i4>
      </vt:variant>
      <vt:variant>
        <vt:i4>266</vt:i4>
      </vt:variant>
      <vt:variant>
        <vt:i4>0</vt:i4>
      </vt:variant>
      <vt:variant>
        <vt:i4>5</vt:i4>
      </vt:variant>
      <vt:variant>
        <vt:lpwstr/>
      </vt:variant>
      <vt:variant>
        <vt:lpwstr>_Toc120629505</vt:lpwstr>
      </vt:variant>
      <vt:variant>
        <vt:i4>1703990</vt:i4>
      </vt:variant>
      <vt:variant>
        <vt:i4>260</vt:i4>
      </vt:variant>
      <vt:variant>
        <vt:i4>0</vt:i4>
      </vt:variant>
      <vt:variant>
        <vt:i4>5</vt:i4>
      </vt:variant>
      <vt:variant>
        <vt:lpwstr/>
      </vt:variant>
      <vt:variant>
        <vt:lpwstr>_Toc120629504</vt:lpwstr>
      </vt:variant>
      <vt:variant>
        <vt:i4>1703990</vt:i4>
      </vt:variant>
      <vt:variant>
        <vt:i4>254</vt:i4>
      </vt:variant>
      <vt:variant>
        <vt:i4>0</vt:i4>
      </vt:variant>
      <vt:variant>
        <vt:i4>5</vt:i4>
      </vt:variant>
      <vt:variant>
        <vt:lpwstr/>
      </vt:variant>
      <vt:variant>
        <vt:lpwstr>_Toc120629503</vt:lpwstr>
      </vt:variant>
      <vt:variant>
        <vt:i4>1703990</vt:i4>
      </vt:variant>
      <vt:variant>
        <vt:i4>248</vt:i4>
      </vt:variant>
      <vt:variant>
        <vt:i4>0</vt:i4>
      </vt:variant>
      <vt:variant>
        <vt:i4>5</vt:i4>
      </vt:variant>
      <vt:variant>
        <vt:lpwstr/>
      </vt:variant>
      <vt:variant>
        <vt:lpwstr>_Toc120629502</vt:lpwstr>
      </vt:variant>
      <vt:variant>
        <vt:i4>1703990</vt:i4>
      </vt:variant>
      <vt:variant>
        <vt:i4>242</vt:i4>
      </vt:variant>
      <vt:variant>
        <vt:i4>0</vt:i4>
      </vt:variant>
      <vt:variant>
        <vt:i4>5</vt:i4>
      </vt:variant>
      <vt:variant>
        <vt:lpwstr/>
      </vt:variant>
      <vt:variant>
        <vt:lpwstr>_Toc120629501</vt:lpwstr>
      </vt:variant>
      <vt:variant>
        <vt:i4>1703990</vt:i4>
      </vt:variant>
      <vt:variant>
        <vt:i4>236</vt:i4>
      </vt:variant>
      <vt:variant>
        <vt:i4>0</vt:i4>
      </vt:variant>
      <vt:variant>
        <vt:i4>5</vt:i4>
      </vt:variant>
      <vt:variant>
        <vt:lpwstr/>
      </vt:variant>
      <vt:variant>
        <vt:lpwstr>_Toc120629500</vt:lpwstr>
      </vt:variant>
      <vt:variant>
        <vt:i4>1245239</vt:i4>
      </vt:variant>
      <vt:variant>
        <vt:i4>230</vt:i4>
      </vt:variant>
      <vt:variant>
        <vt:i4>0</vt:i4>
      </vt:variant>
      <vt:variant>
        <vt:i4>5</vt:i4>
      </vt:variant>
      <vt:variant>
        <vt:lpwstr/>
      </vt:variant>
      <vt:variant>
        <vt:lpwstr>_Toc120629499</vt:lpwstr>
      </vt:variant>
      <vt:variant>
        <vt:i4>1245239</vt:i4>
      </vt:variant>
      <vt:variant>
        <vt:i4>224</vt:i4>
      </vt:variant>
      <vt:variant>
        <vt:i4>0</vt:i4>
      </vt:variant>
      <vt:variant>
        <vt:i4>5</vt:i4>
      </vt:variant>
      <vt:variant>
        <vt:lpwstr/>
      </vt:variant>
      <vt:variant>
        <vt:lpwstr>_Toc120629498</vt:lpwstr>
      </vt:variant>
      <vt:variant>
        <vt:i4>1245239</vt:i4>
      </vt:variant>
      <vt:variant>
        <vt:i4>218</vt:i4>
      </vt:variant>
      <vt:variant>
        <vt:i4>0</vt:i4>
      </vt:variant>
      <vt:variant>
        <vt:i4>5</vt:i4>
      </vt:variant>
      <vt:variant>
        <vt:lpwstr/>
      </vt:variant>
      <vt:variant>
        <vt:lpwstr>_Toc120629497</vt:lpwstr>
      </vt:variant>
      <vt:variant>
        <vt:i4>1245239</vt:i4>
      </vt:variant>
      <vt:variant>
        <vt:i4>212</vt:i4>
      </vt:variant>
      <vt:variant>
        <vt:i4>0</vt:i4>
      </vt:variant>
      <vt:variant>
        <vt:i4>5</vt:i4>
      </vt:variant>
      <vt:variant>
        <vt:lpwstr/>
      </vt:variant>
      <vt:variant>
        <vt:lpwstr>_Toc120629496</vt:lpwstr>
      </vt:variant>
      <vt:variant>
        <vt:i4>1245239</vt:i4>
      </vt:variant>
      <vt:variant>
        <vt:i4>206</vt:i4>
      </vt:variant>
      <vt:variant>
        <vt:i4>0</vt:i4>
      </vt:variant>
      <vt:variant>
        <vt:i4>5</vt:i4>
      </vt:variant>
      <vt:variant>
        <vt:lpwstr/>
      </vt:variant>
      <vt:variant>
        <vt:lpwstr>_Toc120629495</vt:lpwstr>
      </vt:variant>
      <vt:variant>
        <vt:i4>1245239</vt:i4>
      </vt:variant>
      <vt:variant>
        <vt:i4>200</vt:i4>
      </vt:variant>
      <vt:variant>
        <vt:i4>0</vt:i4>
      </vt:variant>
      <vt:variant>
        <vt:i4>5</vt:i4>
      </vt:variant>
      <vt:variant>
        <vt:lpwstr/>
      </vt:variant>
      <vt:variant>
        <vt:lpwstr>_Toc120629494</vt:lpwstr>
      </vt:variant>
      <vt:variant>
        <vt:i4>1245239</vt:i4>
      </vt:variant>
      <vt:variant>
        <vt:i4>194</vt:i4>
      </vt:variant>
      <vt:variant>
        <vt:i4>0</vt:i4>
      </vt:variant>
      <vt:variant>
        <vt:i4>5</vt:i4>
      </vt:variant>
      <vt:variant>
        <vt:lpwstr/>
      </vt:variant>
      <vt:variant>
        <vt:lpwstr>_Toc120629493</vt:lpwstr>
      </vt:variant>
      <vt:variant>
        <vt:i4>1245239</vt:i4>
      </vt:variant>
      <vt:variant>
        <vt:i4>188</vt:i4>
      </vt:variant>
      <vt:variant>
        <vt:i4>0</vt:i4>
      </vt:variant>
      <vt:variant>
        <vt:i4>5</vt:i4>
      </vt:variant>
      <vt:variant>
        <vt:lpwstr/>
      </vt:variant>
      <vt:variant>
        <vt:lpwstr>_Toc120629492</vt:lpwstr>
      </vt:variant>
      <vt:variant>
        <vt:i4>1245239</vt:i4>
      </vt:variant>
      <vt:variant>
        <vt:i4>182</vt:i4>
      </vt:variant>
      <vt:variant>
        <vt:i4>0</vt:i4>
      </vt:variant>
      <vt:variant>
        <vt:i4>5</vt:i4>
      </vt:variant>
      <vt:variant>
        <vt:lpwstr/>
      </vt:variant>
      <vt:variant>
        <vt:lpwstr>_Toc120629491</vt:lpwstr>
      </vt:variant>
      <vt:variant>
        <vt:i4>1245239</vt:i4>
      </vt:variant>
      <vt:variant>
        <vt:i4>176</vt:i4>
      </vt:variant>
      <vt:variant>
        <vt:i4>0</vt:i4>
      </vt:variant>
      <vt:variant>
        <vt:i4>5</vt:i4>
      </vt:variant>
      <vt:variant>
        <vt:lpwstr/>
      </vt:variant>
      <vt:variant>
        <vt:lpwstr>_Toc120629490</vt:lpwstr>
      </vt:variant>
      <vt:variant>
        <vt:i4>1179703</vt:i4>
      </vt:variant>
      <vt:variant>
        <vt:i4>170</vt:i4>
      </vt:variant>
      <vt:variant>
        <vt:i4>0</vt:i4>
      </vt:variant>
      <vt:variant>
        <vt:i4>5</vt:i4>
      </vt:variant>
      <vt:variant>
        <vt:lpwstr/>
      </vt:variant>
      <vt:variant>
        <vt:lpwstr>_Toc120629489</vt:lpwstr>
      </vt:variant>
      <vt:variant>
        <vt:i4>1179703</vt:i4>
      </vt:variant>
      <vt:variant>
        <vt:i4>164</vt:i4>
      </vt:variant>
      <vt:variant>
        <vt:i4>0</vt:i4>
      </vt:variant>
      <vt:variant>
        <vt:i4>5</vt:i4>
      </vt:variant>
      <vt:variant>
        <vt:lpwstr/>
      </vt:variant>
      <vt:variant>
        <vt:lpwstr>_Toc120629488</vt:lpwstr>
      </vt:variant>
      <vt:variant>
        <vt:i4>1179703</vt:i4>
      </vt:variant>
      <vt:variant>
        <vt:i4>158</vt:i4>
      </vt:variant>
      <vt:variant>
        <vt:i4>0</vt:i4>
      </vt:variant>
      <vt:variant>
        <vt:i4>5</vt:i4>
      </vt:variant>
      <vt:variant>
        <vt:lpwstr/>
      </vt:variant>
      <vt:variant>
        <vt:lpwstr>_Toc120629487</vt:lpwstr>
      </vt:variant>
      <vt:variant>
        <vt:i4>1179703</vt:i4>
      </vt:variant>
      <vt:variant>
        <vt:i4>152</vt:i4>
      </vt:variant>
      <vt:variant>
        <vt:i4>0</vt:i4>
      </vt:variant>
      <vt:variant>
        <vt:i4>5</vt:i4>
      </vt:variant>
      <vt:variant>
        <vt:lpwstr/>
      </vt:variant>
      <vt:variant>
        <vt:lpwstr>_Toc120629486</vt:lpwstr>
      </vt:variant>
      <vt:variant>
        <vt:i4>1179703</vt:i4>
      </vt:variant>
      <vt:variant>
        <vt:i4>146</vt:i4>
      </vt:variant>
      <vt:variant>
        <vt:i4>0</vt:i4>
      </vt:variant>
      <vt:variant>
        <vt:i4>5</vt:i4>
      </vt:variant>
      <vt:variant>
        <vt:lpwstr/>
      </vt:variant>
      <vt:variant>
        <vt:lpwstr>_Toc120629485</vt:lpwstr>
      </vt:variant>
      <vt:variant>
        <vt:i4>1179703</vt:i4>
      </vt:variant>
      <vt:variant>
        <vt:i4>140</vt:i4>
      </vt:variant>
      <vt:variant>
        <vt:i4>0</vt:i4>
      </vt:variant>
      <vt:variant>
        <vt:i4>5</vt:i4>
      </vt:variant>
      <vt:variant>
        <vt:lpwstr/>
      </vt:variant>
      <vt:variant>
        <vt:lpwstr>_Toc120629484</vt:lpwstr>
      </vt:variant>
      <vt:variant>
        <vt:i4>1179703</vt:i4>
      </vt:variant>
      <vt:variant>
        <vt:i4>134</vt:i4>
      </vt:variant>
      <vt:variant>
        <vt:i4>0</vt:i4>
      </vt:variant>
      <vt:variant>
        <vt:i4>5</vt:i4>
      </vt:variant>
      <vt:variant>
        <vt:lpwstr/>
      </vt:variant>
      <vt:variant>
        <vt:lpwstr>_Toc120629483</vt:lpwstr>
      </vt:variant>
      <vt:variant>
        <vt:i4>1179703</vt:i4>
      </vt:variant>
      <vt:variant>
        <vt:i4>128</vt:i4>
      </vt:variant>
      <vt:variant>
        <vt:i4>0</vt:i4>
      </vt:variant>
      <vt:variant>
        <vt:i4>5</vt:i4>
      </vt:variant>
      <vt:variant>
        <vt:lpwstr/>
      </vt:variant>
      <vt:variant>
        <vt:lpwstr>_Toc120629482</vt:lpwstr>
      </vt:variant>
      <vt:variant>
        <vt:i4>1179703</vt:i4>
      </vt:variant>
      <vt:variant>
        <vt:i4>122</vt:i4>
      </vt:variant>
      <vt:variant>
        <vt:i4>0</vt:i4>
      </vt:variant>
      <vt:variant>
        <vt:i4>5</vt:i4>
      </vt:variant>
      <vt:variant>
        <vt:lpwstr/>
      </vt:variant>
      <vt:variant>
        <vt:lpwstr>_Toc120629481</vt:lpwstr>
      </vt:variant>
      <vt:variant>
        <vt:i4>1179703</vt:i4>
      </vt:variant>
      <vt:variant>
        <vt:i4>116</vt:i4>
      </vt:variant>
      <vt:variant>
        <vt:i4>0</vt:i4>
      </vt:variant>
      <vt:variant>
        <vt:i4>5</vt:i4>
      </vt:variant>
      <vt:variant>
        <vt:lpwstr/>
      </vt:variant>
      <vt:variant>
        <vt:lpwstr>_Toc120629480</vt:lpwstr>
      </vt:variant>
      <vt:variant>
        <vt:i4>1900599</vt:i4>
      </vt:variant>
      <vt:variant>
        <vt:i4>110</vt:i4>
      </vt:variant>
      <vt:variant>
        <vt:i4>0</vt:i4>
      </vt:variant>
      <vt:variant>
        <vt:i4>5</vt:i4>
      </vt:variant>
      <vt:variant>
        <vt:lpwstr/>
      </vt:variant>
      <vt:variant>
        <vt:lpwstr>_Toc120629479</vt:lpwstr>
      </vt:variant>
      <vt:variant>
        <vt:i4>1900599</vt:i4>
      </vt:variant>
      <vt:variant>
        <vt:i4>104</vt:i4>
      </vt:variant>
      <vt:variant>
        <vt:i4>0</vt:i4>
      </vt:variant>
      <vt:variant>
        <vt:i4>5</vt:i4>
      </vt:variant>
      <vt:variant>
        <vt:lpwstr/>
      </vt:variant>
      <vt:variant>
        <vt:lpwstr>_Toc120629478</vt:lpwstr>
      </vt:variant>
      <vt:variant>
        <vt:i4>1900599</vt:i4>
      </vt:variant>
      <vt:variant>
        <vt:i4>98</vt:i4>
      </vt:variant>
      <vt:variant>
        <vt:i4>0</vt:i4>
      </vt:variant>
      <vt:variant>
        <vt:i4>5</vt:i4>
      </vt:variant>
      <vt:variant>
        <vt:lpwstr/>
      </vt:variant>
      <vt:variant>
        <vt:lpwstr>_Toc120629477</vt:lpwstr>
      </vt:variant>
      <vt:variant>
        <vt:i4>1900599</vt:i4>
      </vt:variant>
      <vt:variant>
        <vt:i4>92</vt:i4>
      </vt:variant>
      <vt:variant>
        <vt:i4>0</vt:i4>
      </vt:variant>
      <vt:variant>
        <vt:i4>5</vt:i4>
      </vt:variant>
      <vt:variant>
        <vt:lpwstr/>
      </vt:variant>
      <vt:variant>
        <vt:lpwstr>_Toc120629476</vt:lpwstr>
      </vt:variant>
      <vt:variant>
        <vt:i4>1900599</vt:i4>
      </vt:variant>
      <vt:variant>
        <vt:i4>86</vt:i4>
      </vt:variant>
      <vt:variant>
        <vt:i4>0</vt:i4>
      </vt:variant>
      <vt:variant>
        <vt:i4>5</vt:i4>
      </vt:variant>
      <vt:variant>
        <vt:lpwstr/>
      </vt:variant>
      <vt:variant>
        <vt:lpwstr>_Toc120629475</vt:lpwstr>
      </vt:variant>
      <vt:variant>
        <vt:i4>1900599</vt:i4>
      </vt:variant>
      <vt:variant>
        <vt:i4>80</vt:i4>
      </vt:variant>
      <vt:variant>
        <vt:i4>0</vt:i4>
      </vt:variant>
      <vt:variant>
        <vt:i4>5</vt:i4>
      </vt:variant>
      <vt:variant>
        <vt:lpwstr/>
      </vt:variant>
      <vt:variant>
        <vt:lpwstr>_Toc120629474</vt:lpwstr>
      </vt:variant>
      <vt:variant>
        <vt:i4>1900599</vt:i4>
      </vt:variant>
      <vt:variant>
        <vt:i4>74</vt:i4>
      </vt:variant>
      <vt:variant>
        <vt:i4>0</vt:i4>
      </vt:variant>
      <vt:variant>
        <vt:i4>5</vt:i4>
      </vt:variant>
      <vt:variant>
        <vt:lpwstr/>
      </vt:variant>
      <vt:variant>
        <vt:lpwstr>_Toc120629473</vt:lpwstr>
      </vt:variant>
      <vt:variant>
        <vt:i4>1900599</vt:i4>
      </vt:variant>
      <vt:variant>
        <vt:i4>68</vt:i4>
      </vt:variant>
      <vt:variant>
        <vt:i4>0</vt:i4>
      </vt:variant>
      <vt:variant>
        <vt:i4>5</vt:i4>
      </vt:variant>
      <vt:variant>
        <vt:lpwstr/>
      </vt:variant>
      <vt:variant>
        <vt:lpwstr>_Toc120629472</vt:lpwstr>
      </vt:variant>
      <vt:variant>
        <vt:i4>1900599</vt:i4>
      </vt:variant>
      <vt:variant>
        <vt:i4>62</vt:i4>
      </vt:variant>
      <vt:variant>
        <vt:i4>0</vt:i4>
      </vt:variant>
      <vt:variant>
        <vt:i4>5</vt:i4>
      </vt:variant>
      <vt:variant>
        <vt:lpwstr/>
      </vt:variant>
      <vt:variant>
        <vt:lpwstr>_Toc120629471</vt:lpwstr>
      </vt:variant>
      <vt:variant>
        <vt:i4>1900599</vt:i4>
      </vt:variant>
      <vt:variant>
        <vt:i4>56</vt:i4>
      </vt:variant>
      <vt:variant>
        <vt:i4>0</vt:i4>
      </vt:variant>
      <vt:variant>
        <vt:i4>5</vt:i4>
      </vt:variant>
      <vt:variant>
        <vt:lpwstr/>
      </vt:variant>
      <vt:variant>
        <vt:lpwstr>_Toc120629470</vt:lpwstr>
      </vt:variant>
      <vt:variant>
        <vt:i4>1835063</vt:i4>
      </vt:variant>
      <vt:variant>
        <vt:i4>50</vt:i4>
      </vt:variant>
      <vt:variant>
        <vt:i4>0</vt:i4>
      </vt:variant>
      <vt:variant>
        <vt:i4>5</vt:i4>
      </vt:variant>
      <vt:variant>
        <vt:lpwstr/>
      </vt:variant>
      <vt:variant>
        <vt:lpwstr>_Toc120629469</vt:lpwstr>
      </vt:variant>
      <vt:variant>
        <vt:i4>1835063</vt:i4>
      </vt:variant>
      <vt:variant>
        <vt:i4>44</vt:i4>
      </vt:variant>
      <vt:variant>
        <vt:i4>0</vt:i4>
      </vt:variant>
      <vt:variant>
        <vt:i4>5</vt:i4>
      </vt:variant>
      <vt:variant>
        <vt:lpwstr/>
      </vt:variant>
      <vt:variant>
        <vt:lpwstr>_Toc120629468</vt:lpwstr>
      </vt:variant>
      <vt:variant>
        <vt:i4>1835063</vt:i4>
      </vt:variant>
      <vt:variant>
        <vt:i4>38</vt:i4>
      </vt:variant>
      <vt:variant>
        <vt:i4>0</vt:i4>
      </vt:variant>
      <vt:variant>
        <vt:i4>5</vt:i4>
      </vt:variant>
      <vt:variant>
        <vt:lpwstr/>
      </vt:variant>
      <vt:variant>
        <vt:lpwstr>_Toc120629467</vt:lpwstr>
      </vt:variant>
      <vt:variant>
        <vt:i4>1835063</vt:i4>
      </vt:variant>
      <vt:variant>
        <vt:i4>32</vt:i4>
      </vt:variant>
      <vt:variant>
        <vt:i4>0</vt:i4>
      </vt:variant>
      <vt:variant>
        <vt:i4>5</vt:i4>
      </vt:variant>
      <vt:variant>
        <vt:lpwstr/>
      </vt:variant>
      <vt:variant>
        <vt:lpwstr>_Toc120629466</vt:lpwstr>
      </vt:variant>
      <vt:variant>
        <vt:i4>1835063</vt:i4>
      </vt:variant>
      <vt:variant>
        <vt:i4>26</vt:i4>
      </vt:variant>
      <vt:variant>
        <vt:i4>0</vt:i4>
      </vt:variant>
      <vt:variant>
        <vt:i4>5</vt:i4>
      </vt:variant>
      <vt:variant>
        <vt:lpwstr/>
      </vt:variant>
      <vt:variant>
        <vt:lpwstr>_Toc120629465</vt:lpwstr>
      </vt:variant>
      <vt:variant>
        <vt:i4>1835063</vt:i4>
      </vt:variant>
      <vt:variant>
        <vt:i4>20</vt:i4>
      </vt:variant>
      <vt:variant>
        <vt:i4>0</vt:i4>
      </vt:variant>
      <vt:variant>
        <vt:i4>5</vt:i4>
      </vt:variant>
      <vt:variant>
        <vt:lpwstr/>
      </vt:variant>
      <vt:variant>
        <vt:lpwstr>_Toc120629464</vt:lpwstr>
      </vt:variant>
      <vt:variant>
        <vt:i4>1835063</vt:i4>
      </vt:variant>
      <vt:variant>
        <vt:i4>14</vt:i4>
      </vt:variant>
      <vt:variant>
        <vt:i4>0</vt:i4>
      </vt:variant>
      <vt:variant>
        <vt:i4>5</vt:i4>
      </vt:variant>
      <vt:variant>
        <vt:lpwstr/>
      </vt:variant>
      <vt:variant>
        <vt:lpwstr>_Toc120629463</vt:lpwstr>
      </vt:variant>
      <vt:variant>
        <vt:i4>1835063</vt:i4>
      </vt:variant>
      <vt:variant>
        <vt:i4>8</vt:i4>
      </vt:variant>
      <vt:variant>
        <vt:i4>0</vt:i4>
      </vt:variant>
      <vt:variant>
        <vt:i4>5</vt:i4>
      </vt:variant>
      <vt:variant>
        <vt:lpwstr/>
      </vt:variant>
      <vt:variant>
        <vt:lpwstr>_Toc120629462</vt:lpwstr>
      </vt:variant>
      <vt:variant>
        <vt:i4>1835063</vt:i4>
      </vt:variant>
      <vt:variant>
        <vt:i4>2</vt:i4>
      </vt:variant>
      <vt:variant>
        <vt:i4>0</vt:i4>
      </vt:variant>
      <vt:variant>
        <vt:i4>5</vt:i4>
      </vt:variant>
      <vt:variant>
        <vt:lpwstr/>
      </vt:variant>
      <vt:variant>
        <vt:lpwstr>_Toc120629461</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ê Quang Phúc;Huỳnh Tấn Phúc</dc:creator>
  <cp:keywords/>
  <cp:lastModifiedBy>Lê Quang Phúc</cp:lastModifiedBy>
  <cp:revision>2</cp:revision>
  <cp:lastPrinted>2022-11-29T16:28:00Z</cp:lastPrinted>
  <dcterms:created xsi:type="dcterms:W3CDTF">2022-11-29T16:29:00Z</dcterms:created>
  <dcterms:modified xsi:type="dcterms:W3CDTF">2022-11-29T16: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78d7a106-20c6-396b-9ce0-434a790bb774</vt:lpwstr>
  </property>
  <property fmtid="{D5CDD505-2E9C-101B-9397-08002B2CF9AE}" pid="24" name="Mendeley Citation Style_1">
    <vt:lpwstr>http://www.zotero.org/styles/nature</vt:lpwstr>
  </property>
  <property fmtid="{D5CDD505-2E9C-101B-9397-08002B2CF9AE}" pid="25" name="ZOTERO_PREF_2">
    <vt:lpwstr>"Field"/&gt;&lt;pref name="automaticJournalAbbreviations" value="true"/&gt;&lt;/prefs&gt;&lt;/data&gt;</vt:lpwstr>
  </property>
  <property fmtid="{D5CDD505-2E9C-101B-9397-08002B2CF9AE}" pid="26" name="ZOTERO_PREF_1">
    <vt:lpwstr>&lt;data data-version="3" zotero-version="6.0.18"&gt;&lt;session id="Hn1LHF2p"/&gt;&lt;style id="http://www.zotero.org/styles/american-political-science-association" locale="en-US" hasBibliography="1" bibliographyStyleHasBeenSet="1"/&gt;&lt;prefs&gt;&lt;pref name="fieldType" value=</vt:lpwstr>
  </property>
</Properties>
</file>